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20D21" w:rsidRPr="00B73426" w:rsidRDefault="000B6B1D" w:rsidP="00F80D7E">
      <w:pPr>
        <w:rPr>
          <w:rFonts w:asciiTheme="majorBidi" w:hAnsiTheme="majorBidi" w:cstheme="majorBidi"/>
          <w:b/>
          <w:bCs/>
        </w:rPr>
      </w:pPr>
      <w:r w:rsidRPr="00B73426">
        <w:rPr>
          <w:rFonts w:asciiTheme="majorBidi" w:hAnsiTheme="majorBidi" w:cstheme="majorBidi"/>
          <w:b/>
          <w:bCs/>
        </w:rPr>
        <w:t xml:space="preserve">Supplementary </w:t>
      </w:r>
      <w:r w:rsidR="00F80D7E">
        <w:rPr>
          <w:rFonts w:asciiTheme="majorBidi" w:hAnsiTheme="majorBidi" w:cstheme="majorBidi"/>
          <w:b/>
          <w:bCs/>
        </w:rPr>
        <w:t>Tables</w:t>
      </w:r>
      <w:r w:rsidR="005F5286" w:rsidRPr="00B73426">
        <w:rPr>
          <w:rFonts w:asciiTheme="majorBidi" w:hAnsiTheme="majorBidi" w:cstheme="majorBidi"/>
          <w:b/>
          <w:bCs/>
        </w:rPr>
        <w:t xml:space="preserve"> </w:t>
      </w:r>
    </w:p>
    <w:p w:rsidR="005F5286" w:rsidRPr="00B73426" w:rsidRDefault="005F5286" w:rsidP="005F5286">
      <w:pPr>
        <w:pStyle w:val="NoSpacing"/>
        <w:rPr>
          <w:rFonts w:asciiTheme="majorBidi" w:hAnsiTheme="majorBidi" w:cstheme="majorBidi"/>
          <w:shd w:val="clear" w:color="auto" w:fill="FFFFFF"/>
        </w:rPr>
      </w:pPr>
      <w:r w:rsidRPr="00B73426">
        <w:rPr>
          <w:rFonts w:asciiTheme="majorBidi" w:hAnsiTheme="majorBidi" w:cstheme="majorBidi"/>
          <w:b/>
          <w:bCs/>
          <w:sz w:val="32"/>
          <w:szCs w:val="32"/>
          <w:shd w:val="clear" w:color="auto" w:fill="FFFFFF"/>
        </w:rPr>
        <w:t>Molecular relationships of the Israeli shrews (</w:t>
      </w:r>
      <w:hyperlink r:id="rId7" w:history="1">
        <w:r w:rsidRPr="00B73426">
          <w:rPr>
            <w:rFonts w:asciiTheme="majorBidi" w:hAnsiTheme="majorBidi" w:cstheme="majorBidi"/>
            <w:b/>
            <w:bCs/>
            <w:sz w:val="32"/>
            <w:szCs w:val="32"/>
            <w:shd w:val="clear" w:color="auto" w:fill="FFFFFF"/>
          </w:rPr>
          <w:t>Eulipotyphla</w:t>
        </w:r>
      </w:hyperlink>
      <w:r w:rsidRPr="00B73426">
        <w:rPr>
          <w:rFonts w:asciiTheme="majorBidi" w:hAnsiTheme="majorBidi" w:cstheme="majorBidi"/>
          <w:b/>
          <w:bCs/>
          <w:sz w:val="32"/>
          <w:szCs w:val="32"/>
          <w:shd w:val="clear" w:color="auto" w:fill="FFFFFF"/>
        </w:rPr>
        <w:t>: Soricidae)</w:t>
      </w:r>
      <w:r w:rsidRPr="00B73426">
        <w:rPr>
          <w:rFonts w:asciiTheme="majorBidi" w:hAnsiTheme="majorBidi" w:cstheme="majorBidi"/>
        </w:rPr>
        <w:t xml:space="preserve"> </w:t>
      </w:r>
      <w:r w:rsidRPr="00B73426">
        <w:rPr>
          <w:rFonts w:asciiTheme="majorBidi" w:hAnsiTheme="majorBidi" w:cstheme="majorBidi"/>
          <w:b/>
          <w:bCs/>
          <w:sz w:val="32"/>
          <w:szCs w:val="32"/>
          <w:shd w:val="clear" w:color="auto" w:fill="FFFFFF"/>
        </w:rPr>
        <w:t>based on cytochrome-</w:t>
      </w:r>
      <w:r w:rsidRPr="00B73426">
        <w:rPr>
          <w:rFonts w:asciiTheme="majorBidi" w:hAnsiTheme="majorBidi" w:cstheme="majorBidi"/>
          <w:b/>
          <w:bCs/>
          <w:i/>
          <w:iCs/>
          <w:sz w:val="32"/>
          <w:szCs w:val="32"/>
          <w:shd w:val="clear" w:color="auto" w:fill="FFFFFF"/>
        </w:rPr>
        <w:t>b</w:t>
      </w:r>
      <w:r w:rsidRPr="00B73426">
        <w:rPr>
          <w:rFonts w:asciiTheme="majorBidi" w:hAnsiTheme="majorBidi" w:cstheme="majorBidi"/>
          <w:b/>
          <w:bCs/>
          <w:sz w:val="32"/>
          <w:szCs w:val="32"/>
          <w:shd w:val="clear" w:color="auto" w:fill="FFFFFF"/>
        </w:rPr>
        <w:t xml:space="preserve"> sequences</w:t>
      </w:r>
    </w:p>
    <w:p w:rsidR="005F5286" w:rsidRPr="00B73426" w:rsidRDefault="005F5286" w:rsidP="005F5286">
      <w:pPr>
        <w:pStyle w:val="NoSpacing"/>
        <w:rPr>
          <w:rFonts w:asciiTheme="majorBidi" w:hAnsiTheme="majorBidi" w:cstheme="majorBidi"/>
          <w:shd w:val="clear" w:color="auto" w:fill="FFFFFF"/>
          <w:vertAlign w:val="superscript"/>
        </w:rPr>
      </w:pPr>
      <w:r w:rsidRPr="00B73426">
        <w:rPr>
          <w:rFonts w:asciiTheme="majorBidi" w:hAnsiTheme="majorBidi" w:cstheme="majorBidi"/>
          <w:shd w:val="clear" w:color="auto" w:fill="FFFFFF"/>
        </w:rPr>
        <w:t>Erez Shpirer, Michal Haddas-Sasson, Maya Spivak-Glater, Tamar Feldstein, Shai Meiri, Dorothée Huchon</w:t>
      </w:r>
    </w:p>
    <w:p w:rsidR="005F5286" w:rsidRPr="00B73426" w:rsidRDefault="005F5286" w:rsidP="005F5286">
      <w:pPr>
        <w:pStyle w:val="NoSpacing"/>
        <w:rPr>
          <w:rFonts w:asciiTheme="majorBidi" w:hAnsiTheme="majorBidi" w:cstheme="majorBidi"/>
          <w:szCs w:val="24"/>
          <w:shd w:val="clear" w:color="auto" w:fill="FFFFFF"/>
        </w:rPr>
      </w:pPr>
    </w:p>
    <w:p w:rsidR="003A2A88" w:rsidRPr="00B73426" w:rsidRDefault="000213AD" w:rsidP="003A2A88">
      <w:pPr>
        <w:pStyle w:val="NoSpacing"/>
        <w:rPr>
          <w:rFonts w:asciiTheme="majorBidi" w:hAnsiTheme="majorBidi" w:cstheme="majorBidi"/>
        </w:rPr>
      </w:pPr>
      <w:r w:rsidRPr="00B73426">
        <w:rPr>
          <w:rFonts w:asciiTheme="majorBidi" w:hAnsiTheme="majorBidi" w:cstheme="majorBidi"/>
          <w:b/>
          <w:bCs/>
          <w:szCs w:val="24"/>
        </w:rPr>
        <w:t xml:space="preserve">Supplementary </w:t>
      </w:r>
      <w:r w:rsidR="003A2A88" w:rsidRPr="00B73426">
        <w:rPr>
          <w:rFonts w:asciiTheme="majorBidi" w:hAnsiTheme="majorBidi" w:cstheme="majorBidi"/>
          <w:b/>
          <w:bCs/>
        </w:rPr>
        <w:t>Table S1: Samples used in the phylogenetic analyses.</w:t>
      </w:r>
      <w:r w:rsidR="003A2A88" w:rsidRPr="00B73426">
        <w:rPr>
          <w:rFonts w:asciiTheme="majorBidi" w:hAnsiTheme="majorBidi" w:cstheme="majorBidi"/>
        </w:rPr>
        <w:t xml:space="preserve"> Skin samples are indicated by a *. All other samples were preserved in ethanol.</w:t>
      </w:r>
    </w:p>
    <w:tbl>
      <w:tblPr>
        <w:tblStyle w:val="PlainTable51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34"/>
        <w:gridCol w:w="1601"/>
        <w:gridCol w:w="1418"/>
        <w:gridCol w:w="1276"/>
        <w:gridCol w:w="1275"/>
        <w:gridCol w:w="918"/>
        <w:gridCol w:w="918"/>
      </w:tblGrid>
      <w:tr w:rsidR="003A2A88" w:rsidRPr="00B73426" w:rsidTr="002C6EE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5"/>
          <w:tblHeader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234" w:type="dxa"/>
            <w:tcBorders>
              <w:bottom w:val="none" w:sz="0" w:space="0" w:color="auto"/>
              <w:right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Accession</w:t>
            </w:r>
          </w:p>
        </w:tc>
        <w:tc>
          <w:tcPr>
            <w:tcW w:w="1601" w:type="dxa"/>
            <w:tcBorders>
              <w:bottom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pecies</w:t>
            </w:r>
          </w:p>
        </w:tc>
        <w:tc>
          <w:tcPr>
            <w:tcW w:w="1418" w:type="dxa"/>
            <w:tcBorders>
              <w:bottom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vertAlign w:val="superscript"/>
              </w:rPr>
            </w:pPr>
            <w:r w:rsidRPr="00B7342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Voucher</w:t>
            </w:r>
            <w:r w:rsidRPr="00B73426">
              <w:rPr>
                <w:rFonts w:asciiTheme="majorBidi" w:hAnsiTheme="majorBidi" w:cstheme="majorBidi"/>
                <w:b/>
                <w:bCs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1276" w:type="dxa"/>
            <w:tcBorders>
              <w:bottom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Locality</w:t>
            </w:r>
          </w:p>
        </w:tc>
        <w:tc>
          <w:tcPr>
            <w:tcW w:w="1275" w:type="dxa"/>
            <w:tcBorders>
              <w:bottom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Date</w:t>
            </w:r>
          </w:p>
        </w:tc>
        <w:tc>
          <w:tcPr>
            <w:tcW w:w="918" w:type="dxa"/>
            <w:tcBorders>
              <w:bottom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GPSN</w:t>
            </w:r>
          </w:p>
        </w:tc>
        <w:tc>
          <w:tcPr>
            <w:tcW w:w="918" w:type="dxa"/>
            <w:tcBorders>
              <w:bottom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GPSE</w:t>
            </w:r>
          </w:p>
        </w:tc>
      </w:tr>
      <w:tr w:rsidR="003A2A88" w:rsidRPr="00B73426" w:rsidTr="002C6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4" w:type="dxa"/>
            <w:tcBorders>
              <w:right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LR536310 </w:t>
            </w:r>
          </w:p>
        </w:tc>
        <w:tc>
          <w:tcPr>
            <w:tcW w:w="1601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Crocidura leucodon*</w:t>
            </w:r>
          </w:p>
        </w:tc>
        <w:tc>
          <w:tcPr>
            <w:tcW w:w="14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 TAUM4909</w:t>
            </w:r>
          </w:p>
        </w:tc>
        <w:tc>
          <w:tcPr>
            <w:tcW w:w="1276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Beit-Hashita</w:t>
            </w:r>
          </w:p>
        </w:tc>
        <w:tc>
          <w:tcPr>
            <w:tcW w:w="1275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26/01/1970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2.55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5.43</w:t>
            </w:r>
          </w:p>
        </w:tc>
      </w:tr>
      <w:tr w:rsidR="003A2A88" w:rsidRPr="00B73426" w:rsidTr="002C6EE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4" w:type="dxa"/>
            <w:tcBorders>
              <w:right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LR536311 </w:t>
            </w:r>
          </w:p>
        </w:tc>
        <w:tc>
          <w:tcPr>
            <w:tcW w:w="1601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Crocidura leucodon*</w:t>
            </w:r>
          </w:p>
        </w:tc>
        <w:tc>
          <w:tcPr>
            <w:tcW w:w="14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 TAUM5944</w:t>
            </w:r>
          </w:p>
        </w:tc>
        <w:tc>
          <w:tcPr>
            <w:tcW w:w="1276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Hermon Mountain</w:t>
            </w:r>
          </w:p>
        </w:tc>
        <w:tc>
          <w:tcPr>
            <w:tcW w:w="1275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03/08/1971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3.40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5.83</w:t>
            </w:r>
          </w:p>
        </w:tc>
      </w:tr>
      <w:tr w:rsidR="003A2A88" w:rsidRPr="00B73426" w:rsidTr="002C6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4" w:type="dxa"/>
            <w:tcBorders>
              <w:right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LR536312 </w:t>
            </w:r>
          </w:p>
        </w:tc>
        <w:tc>
          <w:tcPr>
            <w:tcW w:w="1601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Crocidura leucodon</w:t>
            </w:r>
          </w:p>
        </w:tc>
        <w:tc>
          <w:tcPr>
            <w:tcW w:w="14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 TAUM11453</w:t>
            </w:r>
          </w:p>
        </w:tc>
        <w:tc>
          <w:tcPr>
            <w:tcW w:w="1276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Hashfela</w:t>
            </w:r>
          </w:p>
        </w:tc>
        <w:tc>
          <w:tcPr>
            <w:tcW w:w="1275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01/03/2003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1.60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4.89</w:t>
            </w:r>
          </w:p>
        </w:tc>
      </w:tr>
      <w:tr w:rsidR="003A2A88" w:rsidRPr="00B73426" w:rsidTr="002C6EE2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4" w:type="dxa"/>
            <w:tcBorders>
              <w:right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LR536313 </w:t>
            </w:r>
          </w:p>
        </w:tc>
        <w:tc>
          <w:tcPr>
            <w:tcW w:w="1601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Crocidura leucodon</w:t>
            </w:r>
          </w:p>
        </w:tc>
        <w:tc>
          <w:tcPr>
            <w:tcW w:w="14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 TAUM11494</w:t>
            </w:r>
          </w:p>
        </w:tc>
        <w:tc>
          <w:tcPr>
            <w:tcW w:w="1276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Yehuda Mountains</w:t>
            </w:r>
          </w:p>
        </w:tc>
        <w:tc>
          <w:tcPr>
            <w:tcW w:w="1275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24/03/2006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1.71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5.07</w:t>
            </w:r>
          </w:p>
        </w:tc>
      </w:tr>
      <w:tr w:rsidR="003A2A88" w:rsidRPr="00B73426" w:rsidTr="002C6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4" w:type="dxa"/>
            <w:tcBorders>
              <w:right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LR536314 </w:t>
            </w:r>
          </w:p>
        </w:tc>
        <w:tc>
          <w:tcPr>
            <w:tcW w:w="1601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Crocidura leucodon</w:t>
            </w:r>
          </w:p>
        </w:tc>
        <w:tc>
          <w:tcPr>
            <w:tcW w:w="14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 TAUM11798</w:t>
            </w:r>
          </w:p>
        </w:tc>
        <w:tc>
          <w:tcPr>
            <w:tcW w:w="1276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Hashfela</w:t>
            </w:r>
          </w:p>
        </w:tc>
        <w:tc>
          <w:tcPr>
            <w:tcW w:w="1275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01/03/2002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1.63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4.92</w:t>
            </w:r>
          </w:p>
        </w:tc>
      </w:tr>
      <w:tr w:rsidR="003A2A88" w:rsidRPr="00B73426" w:rsidTr="002C6EE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4" w:type="dxa"/>
            <w:tcBorders>
              <w:right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LR536315 </w:t>
            </w:r>
          </w:p>
        </w:tc>
        <w:tc>
          <w:tcPr>
            <w:tcW w:w="1601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Crocidura leucodon</w:t>
            </w:r>
          </w:p>
        </w:tc>
        <w:tc>
          <w:tcPr>
            <w:tcW w:w="14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 TAUM12431</w:t>
            </w:r>
          </w:p>
        </w:tc>
        <w:tc>
          <w:tcPr>
            <w:tcW w:w="1276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Yavniel</w:t>
            </w:r>
          </w:p>
        </w:tc>
        <w:tc>
          <w:tcPr>
            <w:tcW w:w="1275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02/04/2010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2.72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5.50</w:t>
            </w:r>
          </w:p>
        </w:tc>
      </w:tr>
      <w:tr w:rsidR="003A2A88" w:rsidRPr="00B73426" w:rsidTr="002C6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4" w:type="dxa"/>
            <w:tcBorders>
              <w:right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LR536366 </w:t>
            </w:r>
          </w:p>
        </w:tc>
        <w:tc>
          <w:tcPr>
            <w:tcW w:w="1601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Crocidura leucodon</w:t>
            </w:r>
          </w:p>
        </w:tc>
        <w:tc>
          <w:tcPr>
            <w:tcW w:w="14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 TAUM12526</w:t>
            </w:r>
          </w:p>
        </w:tc>
        <w:tc>
          <w:tcPr>
            <w:tcW w:w="1276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Bashani Ridge</w:t>
            </w:r>
          </w:p>
        </w:tc>
        <w:tc>
          <w:tcPr>
            <w:tcW w:w="1275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03/11/2010</w:t>
            </w:r>
          </w:p>
        </w:tc>
        <w:tc>
          <w:tcPr>
            <w:tcW w:w="9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9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</w:tr>
      <w:tr w:rsidR="003A2A88" w:rsidRPr="00B73426" w:rsidTr="002C6EE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4" w:type="dxa"/>
            <w:tcBorders>
              <w:right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LR536316 </w:t>
            </w:r>
          </w:p>
        </w:tc>
        <w:tc>
          <w:tcPr>
            <w:tcW w:w="1601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Crocidura leucodon</w:t>
            </w:r>
          </w:p>
        </w:tc>
        <w:tc>
          <w:tcPr>
            <w:tcW w:w="14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 TAUM12532</w:t>
            </w:r>
          </w:p>
        </w:tc>
        <w:tc>
          <w:tcPr>
            <w:tcW w:w="1276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Tavor</w:t>
            </w:r>
          </w:p>
        </w:tc>
        <w:tc>
          <w:tcPr>
            <w:tcW w:w="1275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12/02/2010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2.69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5.39</w:t>
            </w:r>
          </w:p>
        </w:tc>
      </w:tr>
      <w:tr w:rsidR="003A2A88" w:rsidRPr="00B73426" w:rsidTr="002C6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4" w:type="dxa"/>
            <w:tcBorders>
              <w:right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LR536317 </w:t>
            </w:r>
          </w:p>
        </w:tc>
        <w:tc>
          <w:tcPr>
            <w:tcW w:w="1601" w:type="dxa"/>
            <w:noWrap/>
            <w:hideMark/>
          </w:tcPr>
          <w:p w:rsidR="003A2A88" w:rsidRPr="00B73426" w:rsidRDefault="005A5255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Crocidura gueldenstaedtii</w:t>
            </w:r>
          </w:p>
        </w:tc>
        <w:tc>
          <w:tcPr>
            <w:tcW w:w="14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 TAUM11502</w:t>
            </w:r>
          </w:p>
        </w:tc>
        <w:tc>
          <w:tcPr>
            <w:tcW w:w="1276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Givat Yeshayahu</w:t>
            </w:r>
          </w:p>
        </w:tc>
        <w:tc>
          <w:tcPr>
            <w:tcW w:w="1275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23/03/2006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3.01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5.23</w:t>
            </w:r>
          </w:p>
        </w:tc>
      </w:tr>
      <w:tr w:rsidR="003A2A88" w:rsidRPr="00B73426" w:rsidTr="002C6EE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4" w:type="dxa"/>
            <w:tcBorders>
              <w:right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LR536372</w:t>
            </w:r>
          </w:p>
        </w:tc>
        <w:tc>
          <w:tcPr>
            <w:tcW w:w="1601" w:type="dxa"/>
            <w:noWrap/>
            <w:hideMark/>
          </w:tcPr>
          <w:p w:rsidR="003A2A88" w:rsidRPr="00B73426" w:rsidRDefault="005A5255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Crocidura gueldenstaedtii</w:t>
            </w:r>
          </w:p>
        </w:tc>
        <w:tc>
          <w:tcPr>
            <w:tcW w:w="14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TAUM11507</w:t>
            </w:r>
          </w:p>
        </w:tc>
        <w:tc>
          <w:tcPr>
            <w:tcW w:w="1276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Yehuda Mountains</w:t>
            </w:r>
          </w:p>
        </w:tc>
        <w:tc>
          <w:tcPr>
            <w:tcW w:w="1275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13/05/2006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1.71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5.07</w:t>
            </w:r>
          </w:p>
        </w:tc>
      </w:tr>
      <w:tr w:rsidR="003A2A88" w:rsidRPr="00B73426" w:rsidTr="002C6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4" w:type="dxa"/>
            <w:tcBorders>
              <w:right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LR536318 </w:t>
            </w:r>
          </w:p>
        </w:tc>
        <w:tc>
          <w:tcPr>
            <w:tcW w:w="1601" w:type="dxa"/>
            <w:noWrap/>
            <w:hideMark/>
          </w:tcPr>
          <w:p w:rsidR="003A2A88" w:rsidRPr="00B73426" w:rsidRDefault="005A5255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Crocidura gueldenstaedtii</w:t>
            </w:r>
          </w:p>
        </w:tc>
        <w:tc>
          <w:tcPr>
            <w:tcW w:w="14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 TAUM11569</w:t>
            </w:r>
          </w:p>
        </w:tc>
        <w:tc>
          <w:tcPr>
            <w:tcW w:w="1276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East of Tel Goded</w:t>
            </w:r>
          </w:p>
        </w:tc>
        <w:tc>
          <w:tcPr>
            <w:tcW w:w="1275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01/01/2003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1.66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4.92</w:t>
            </w:r>
          </w:p>
        </w:tc>
      </w:tr>
      <w:tr w:rsidR="003A2A88" w:rsidRPr="00B73426" w:rsidTr="002C6EE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4" w:type="dxa"/>
            <w:tcBorders>
              <w:right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LR536319 </w:t>
            </w:r>
          </w:p>
        </w:tc>
        <w:tc>
          <w:tcPr>
            <w:tcW w:w="1601" w:type="dxa"/>
            <w:noWrap/>
            <w:hideMark/>
          </w:tcPr>
          <w:p w:rsidR="003A2A88" w:rsidRPr="00B73426" w:rsidRDefault="005A5255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Crocidura gueldenstaedtii</w:t>
            </w:r>
          </w:p>
        </w:tc>
        <w:tc>
          <w:tcPr>
            <w:tcW w:w="14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 TAUM11604</w:t>
            </w:r>
          </w:p>
        </w:tc>
        <w:tc>
          <w:tcPr>
            <w:tcW w:w="1276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Upper Galilee</w:t>
            </w:r>
          </w:p>
        </w:tc>
        <w:tc>
          <w:tcPr>
            <w:tcW w:w="1275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24/03/2007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3.01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5.23</w:t>
            </w:r>
          </w:p>
        </w:tc>
      </w:tr>
      <w:tr w:rsidR="003A2A88" w:rsidRPr="00B73426" w:rsidTr="002C6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4" w:type="dxa"/>
            <w:tcBorders>
              <w:right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LR536320 </w:t>
            </w:r>
          </w:p>
        </w:tc>
        <w:tc>
          <w:tcPr>
            <w:tcW w:w="1601" w:type="dxa"/>
            <w:noWrap/>
            <w:hideMark/>
          </w:tcPr>
          <w:p w:rsidR="003A2A88" w:rsidRPr="00B73426" w:rsidRDefault="005A5255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Crocidura gueldenstaedtii</w:t>
            </w:r>
          </w:p>
        </w:tc>
        <w:tc>
          <w:tcPr>
            <w:tcW w:w="14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 TAUM11610</w:t>
            </w:r>
          </w:p>
        </w:tc>
        <w:tc>
          <w:tcPr>
            <w:tcW w:w="1276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Ein Yaaqov</w:t>
            </w:r>
          </w:p>
        </w:tc>
        <w:tc>
          <w:tcPr>
            <w:tcW w:w="1275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24/03/2007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3.01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5.23</w:t>
            </w:r>
          </w:p>
        </w:tc>
      </w:tr>
      <w:tr w:rsidR="003A2A88" w:rsidRPr="00B73426" w:rsidTr="002C6EE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4" w:type="dxa"/>
            <w:tcBorders>
              <w:right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LR536321 </w:t>
            </w:r>
          </w:p>
        </w:tc>
        <w:tc>
          <w:tcPr>
            <w:tcW w:w="1601" w:type="dxa"/>
            <w:noWrap/>
            <w:hideMark/>
          </w:tcPr>
          <w:p w:rsidR="003A2A88" w:rsidRPr="00B73426" w:rsidRDefault="005A5255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Crocidura gueldenstaedtii</w:t>
            </w:r>
          </w:p>
        </w:tc>
        <w:tc>
          <w:tcPr>
            <w:tcW w:w="14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 TAUM11782</w:t>
            </w:r>
          </w:p>
        </w:tc>
        <w:tc>
          <w:tcPr>
            <w:tcW w:w="1276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Adulam</w:t>
            </w:r>
          </w:p>
        </w:tc>
        <w:tc>
          <w:tcPr>
            <w:tcW w:w="1275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03/01/2002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1.63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4.92</w:t>
            </w:r>
          </w:p>
        </w:tc>
      </w:tr>
      <w:tr w:rsidR="003A2A88" w:rsidRPr="00B73426" w:rsidTr="002C6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4" w:type="dxa"/>
            <w:tcBorders>
              <w:right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LR536322 </w:t>
            </w:r>
          </w:p>
        </w:tc>
        <w:tc>
          <w:tcPr>
            <w:tcW w:w="1601" w:type="dxa"/>
            <w:noWrap/>
            <w:hideMark/>
          </w:tcPr>
          <w:p w:rsidR="003A2A88" w:rsidRPr="00B73426" w:rsidRDefault="005A5255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Crocidura gueldenstaedtii</w:t>
            </w:r>
          </w:p>
        </w:tc>
        <w:tc>
          <w:tcPr>
            <w:tcW w:w="14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 TAUM11783</w:t>
            </w:r>
          </w:p>
        </w:tc>
        <w:tc>
          <w:tcPr>
            <w:tcW w:w="1276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Adulam</w:t>
            </w:r>
          </w:p>
        </w:tc>
        <w:tc>
          <w:tcPr>
            <w:tcW w:w="1275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03/01/2002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1.63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4.92</w:t>
            </w:r>
          </w:p>
        </w:tc>
      </w:tr>
      <w:tr w:rsidR="003A2A88" w:rsidRPr="00B73426" w:rsidTr="002C6EE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4" w:type="dxa"/>
            <w:tcBorders>
              <w:right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LR536323 </w:t>
            </w:r>
          </w:p>
        </w:tc>
        <w:tc>
          <w:tcPr>
            <w:tcW w:w="1601" w:type="dxa"/>
            <w:noWrap/>
            <w:hideMark/>
          </w:tcPr>
          <w:p w:rsidR="003A2A88" w:rsidRPr="00B73426" w:rsidRDefault="005A5255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Crocidura gueldenstaedtii</w:t>
            </w:r>
          </w:p>
        </w:tc>
        <w:tc>
          <w:tcPr>
            <w:tcW w:w="14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 TAUM11951</w:t>
            </w:r>
          </w:p>
        </w:tc>
        <w:tc>
          <w:tcPr>
            <w:tcW w:w="1276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Upper Galilee</w:t>
            </w:r>
          </w:p>
        </w:tc>
        <w:tc>
          <w:tcPr>
            <w:tcW w:w="1275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15/05/2007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2.98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5.48</w:t>
            </w:r>
          </w:p>
        </w:tc>
      </w:tr>
      <w:tr w:rsidR="003A2A88" w:rsidRPr="00B73426" w:rsidTr="002C6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4" w:type="dxa"/>
            <w:tcBorders>
              <w:right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LR536367 </w:t>
            </w:r>
          </w:p>
        </w:tc>
        <w:tc>
          <w:tcPr>
            <w:tcW w:w="1601" w:type="dxa"/>
            <w:noWrap/>
            <w:hideMark/>
          </w:tcPr>
          <w:p w:rsidR="003A2A88" w:rsidRPr="00B73426" w:rsidRDefault="005A5255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Crocidura gueldenstaedtii</w:t>
            </w:r>
          </w:p>
        </w:tc>
        <w:tc>
          <w:tcPr>
            <w:tcW w:w="14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 TAUM12207</w:t>
            </w:r>
          </w:p>
        </w:tc>
        <w:tc>
          <w:tcPr>
            <w:tcW w:w="1276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Nahal Neder</w:t>
            </w:r>
          </w:p>
        </w:tc>
        <w:tc>
          <w:tcPr>
            <w:tcW w:w="1275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02/05/2009</w:t>
            </w:r>
          </w:p>
        </w:tc>
        <w:tc>
          <w:tcPr>
            <w:tcW w:w="9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9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</w:tr>
      <w:tr w:rsidR="003A2A88" w:rsidRPr="00B73426" w:rsidTr="002C6EE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4" w:type="dxa"/>
            <w:tcBorders>
              <w:right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LR536324 </w:t>
            </w:r>
          </w:p>
        </w:tc>
        <w:tc>
          <w:tcPr>
            <w:tcW w:w="1601" w:type="dxa"/>
            <w:noWrap/>
            <w:hideMark/>
          </w:tcPr>
          <w:p w:rsidR="003A2A88" w:rsidRPr="00B73426" w:rsidRDefault="005A5255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Crocidura gueldenstaedtii</w:t>
            </w:r>
          </w:p>
        </w:tc>
        <w:tc>
          <w:tcPr>
            <w:tcW w:w="14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 TAUM12465</w:t>
            </w:r>
          </w:p>
        </w:tc>
        <w:tc>
          <w:tcPr>
            <w:tcW w:w="1276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Nahal Besor</w:t>
            </w:r>
          </w:p>
        </w:tc>
        <w:tc>
          <w:tcPr>
            <w:tcW w:w="1275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18/04/2010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1.19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4.57</w:t>
            </w:r>
          </w:p>
        </w:tc>
      </w:tr>
      <w:tr w:rsidR="003A2A88" w:rsidRPr="00B73426" w:rsidTr="002C6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4" w:type="dxa"/>
            <w:tcBorders>
              <w:right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LR536325 </w:t>
            </w:r>
          </w:p>
        </w:tc>
        <w:tc>
          <w:tcPr>
            <w:tcW w:w="1601" w:type="dxa"/>
            <w:noWrap/>
            <w:hideMark/>
          </w:tcPr>
          <w:p w:rsidR="003A2A88" w:rsidRPr="00B73426" w:rsidRDefault="005A5255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Crocidura gueldenstaedtii</w:t>
            </w:r>
          </w:p>
        </w:tc>
        <w:tc>
          <w:tcPr>
            <w:tcW w:w="14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 TAUM12559</w:t>
            </w:r>
          </w:p>
        </w:tc>
        <w:tc>
          <w:tcPr>
            <w:tcW w:w="1276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Zivon</w:t>
            </w:r>
          </w:p>
        </w:tc>
        <w:tc>
          <w:tcPr>
            <w:tcW w:w="1275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1/01/2011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3.03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5.42</w:t>
            </w:r>
          </w:p>
        </w:tc>
      </w:tr>
      <w:tr w:rsidR="003A2A88" w:rsidRPr="00B73426" w:rsidTr="002C6EE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4" w:type="dxa"/>
            <w:tcBorders>
              <w:right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lastRenderedPageBreak/>
              <w:t>LR536326 </w:t>
            </w:r>
          </w:p>
        </w:tc>
        <w:tc>
          <w:tcPr>
            <w:tcW w:w="1601" w:type="dxa"/>
            <w:noWrap/>
            <w:hideMark/>
          </w:tcPr>
          <w:p w:rsidR="003A2A88" w:rsidRPr="00B73426" w:rsidRDefault="005A5255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Crocidura gueldenstaedtii</w:t>
            </w:r>
          </w:p>
        </w:tc>
        <w:tc>
          <w:tcPr>
            <w:tcW w:w="14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 TAUM12603</w:t>
            </w:r>
          </w:p>
        </w:tc>
        <w:tc>
          <w:tcPr>
            <w:tcW w:w="1276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Kinneret</w:t>
            </w:r>
          </w:p>
        </w:tc>
        <w:tc>
          <w:tcPr>
            <w:tcW w:w="1275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21/04/2011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2.72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5.56</w:t>
            </w:r>
          </w:p>
        </w:tc>
      </w:tr>
      <w:tr w:rsidR="003A2A88" w:rsidRPr="00B73426" w:rsidTr="002C6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4" w:type="dxa"/>
            <w:tcBorders>
              <w:right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LR536500 </w:t>
            </w:r>
          </w:p>
        </w:tc>
        <w:tc>
          <w:tcPr>
            <w:tcW w:w="1601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Crocidura nana</w:t>
            </w:r>
          </w:p>
        </w:tc>
        <w:tc>
          <w:tcPr>
            <w:tcW w:w="14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 187133WTS6668</w:t>
            </w:r>
          </w:p>
        </w:tc>
        <w:tc>
          <w:tcPr>
            <w:tcW w:w="1276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Tanzania, Lemiyon area</w:t>
            </w:r>
          </w:p>
        </w:tc>
        <w:tc>
          <w:tcPr>
            <w:tcW w:w="1275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06/07/2005</w:t>
            </w:r>
          </w:p>
        </w:tc>
        <w:tc>
          <w:tcPr>
            <w:tcW w:w="9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9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</w:tr>
      <w:tr w:rsidR="003A2A88" w:rsidRPr="00B73426" w:rsidTr="002C6EE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4" w:type="dxa"/>
            <w:tcBorders>
              <w:right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LR536501 </w:t>
            </w:r>
          </w:p>
        </w:tc>
        <w:tc>
          <w:tcPr>
            <w:tcW w:w="1601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Crocidura nana</w:t>
            </w:r>
          </w:p>
        </w:tc>
        <w:tc>
          <w:tcPr>
            <w:tcW w:w="14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 187133WTS6668</w:t>
            </w:r>
          </w:p>
        </w:tc>
        <w:tc>
          <w:tcPr>
            <w:tcW w:w="1276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Tanzania, Lemiyon area</w:t>
            </w:r>
          </w:p>
        </w:tc>
        <w:tc>
          <w:tcPr>
            <w:tcW w:w="1275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07/07/2005</w:t>
            </w:r>
          </w:p>
        </w:tc>
        <w:tc>
          <w:tcPr>
            <w:tcW w:w="9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9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</w:tr>
      <w:tr w:rsidR="003A2A88" w:rsidRPr="00B73426" w:rsidTr="002C6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4" w:type="dxa"/>
            <w:tcBorders>
              <w:right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LR536327 </w:t>
            </w:r>
          </w:p>
        </w:tc>
        <w:tc>
          <w:tcPr>
            <w:tcW w:w="1601" w:type="dxa"/>
            <w:noWrap/>
            <w:hideMark/>
          </w:tcPr>
          <w:p w:rsidR="003A2A88" w:rsidRPr="00B73426" w:rsidRDefault="002C6EE2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Suncus etruscus</w:t>
            </w:r>
          </w:p>
        </w:tc>
        <w:tc>
          <w:tcPr>
            <w:tcW w:w="14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 TAUM11646</w:t>
            </w:r>
          </w:p>
        </w:tc>
        <w:tc>
          <w:tcPr>
            <w:tcW w:w="1276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Lahay</w:t>
            </w:r>
          </w:p>
        </w:tc>
        <w:tc>
          <w:tcPr>
            <w:tcW w:w="1275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09/11/2009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1.38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4.87</w:t>
            </w:r>
          </w:p>
        </w:tc>
      </w:tr>
      <w:tr w:rsidR="003A2A88" w:rsidRPr="00B73426" w:rsidTr="002C6EE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4" w:type="dxa"/>
            <w:tcBorders>
              <w:right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LR536328 </w:t>
            </w:r>
          </w:p>
        </w:tc>
        <w:tc>
          <w:tcPr>
            <w:tcW w:w="1601" w:type="dxa"/>
            <w:noWrap/>
            <w:hideMark/>
          </w:tcPr>
          <w:p w:rsidR="003A2A88" w:rsidRPr="00B73426" w:rsidRDefault="002C6EE2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Suncus etruscus</w:t>
            </w:r>
          </w:p>
        </w:tc>
        <w:tc>
          <w:tcPr>
            <w:tcW w:w="14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 TAUM12436</w:t>
            </w:r>
          </w:p>
        </w:tc>
        <w:tc>
          <w:tcPr>
            <w:tcW w:w="1276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Yavniel</w:t>
            </w:r>
          </w:p>
        </w:tc>
        <w:tc>
          <w:tcPr>
            <w:tcW w:w="1275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04/04/2010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2.72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5.50</w:t>
            </w:r>
          </w:p>
        </w:tc>
      </w:tr>
      <w:tr w:rsidR="003A2A88" w:rsidRPr="00B73426" w:rsidTr="002C6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4" w:type="dxa"/>
            <w:tcBorders>
              <w:right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LR536371</w:t>
            </w:r>
          </w:p>
        </w:tc>
        <w:tc>
          <w:tcPr>
            <w:tcW w:w="1601" w:type="dxa"/>
            <w:noWrap/>
            <w:hideMark/>
          </w:tcPr>
          <w:p w:rsidR="003A2A88" w:rsidRPr="00B73426" w:rsidRDefault="002C6EE2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Suncus etruscus</w:t>
            </w:r>
          </w:p>
        </w:tc>
        <w:tc>
          <w:tcPr>
            <w:tcW w:w="14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TAUM14251</w:t>
            </w:r>
          </w:p>
        </w:tc>
        <w:tc>
          <w:tcPr>
            <w:tcW w:w="1276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Maktesh Ramon</w:t>
            </w:r>
          </w:p>
        </w:tc>
        <w:tc>
          <w:tcPr>
            <w:tcW w:w="1275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2010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0.63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4.83</w:t>
            </w:r>
          </w:p>
        </w:tc>
      </w:tr>
      <w:tr w:rsidR="003A2A88" w:rsidRPr="00B73426" w:rsidTr="002C6EE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4" w:type="dxa"/>
            <w:tcBorders>
              <w:right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LR536368 </w:t>
            </w:r>
          </w:p>
        </w:tc>
        <w:tc>
          <w:tcPr>
            <w:tcW w:w="1601" w:type="dxa"/>
            <w:noWrap/>
            <w:hideMark/>
          </w:tcPr>
          <w:p w:rsidR="003A2A88" w:rsidRPr="00B73426" w:rsidRDefault="002C6EE2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Suncus etruscus</w:t>
            </w:r>
          </w:p>
        </w:tc>
        <w:tc>
          <w:tcPr>
            <w:tcW w:w="14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 TAUM14396</w:t>
            </w:r>
          </w:p>
        </w:tc>
        <w:tc>
          <w:tcPr>
            <w:tcW w:w="1276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Nahal Timarim</w:t>
            </w:r>
          </w:p>
        </w:tc>
        <w:tc>
          <w:tcPr>
            <w:tcW w:w="1275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17/03/2015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</w:tr>
      <w:tr w:rsidR="003A2A88" w:rsidRPr="00B73426" w:rsidTr="002C6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4" w:type="dxa"/>
            <w:tcBorders>
              <w:right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LR536369 </w:t>
            </w:r>
          </w:p>
        </w:tc>
        <w:tc>
          <w:tcPr>
            <w:tcW w:w="1601" w:type="dxa"/>
            <w:noWrap/>
            <w:hideMark/>
          </w:tcPr>
          <w:p w:rsidR="003A2A88" w:rsidRPr="00B73426" w:rsidRDefault="002C6EE2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Suncus etruscus</w:t>
            </w:r>
          </w:p>
        </w:tc>
        <w:tc>
          <w:tcPr>
            <w:tcW w:w="14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 TAUM14397</w:t>
            </w:r>
          </w:p>
        </w:tc>
        <w:tc>
          <w:tcPr>
            <w:tcW w:w="1276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Nahal Timarim</w:t>
            </w:r>
          </w:p>
        </w:tc>
        <w:tc>
          <w:tcPr>
            <w:tcW w:w="1275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17/03/2015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</w:tr>
      <w:tr w:rsidR="003A2A88" w:rsidRPr="00B73426" w:rsidTr="002C6EE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4" w:type="dxa"/>
            <w:tcBorders>
              <w:right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LR536370 </w:t>
            </w:r>
          </w:p>
        </w:tc>
        <w:tc>
          <w:tcPr>
            <w:tcW w:w="1601" w:type="dxa"/>
            <w:noWrap/>
            <w:hideMark/>
          </w:tcPr>
          <w:p w:rsidR="003A2A88" w:rsidRPr="00B73426" w:rsidRDefault="002C6EE2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Suncus etruscus</w:t>
            </w:r>
          </w:p>
        </w:tc>
        <w:tc>
          <w:tcPr>
            <w:tcW w:w="14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 TAUM14402</w:t>
            </w:r>
          </w:p>
        </w:tc>
        <w:tc>
          <w:tcPr>
            <w:tcW w:w="1276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Nahal Timarim</w:t>
            </w:r>
          </w:p>
        </w:tc>
        <w:tc>
          <w:tcPr>
            <w:tcW w:w="1275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26/03/2015</w:t>
            </w:r>
          </w:p>
        </w:tc>
        <w:tc>
          <w:tcPr>
            <w:tcW w:w="9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9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</w:tr>
      <w:tr w:rsidR="003A2A88" w:rsidRPr="00B73426" w:rsidTr="002C6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4" w:type="dxa"/>
            <w:tcBorders>
              <w:right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LR536373</w:t>
            </w:r>
          </w:p>
        </w:tc>
        <w:tc>
          <w:tcPr>
            <w:tcW w:w="1601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Crocidura ramona*</w:t>
            </w:r>
          </w:p>
        </w:tc>
        <w:tc>
          <w:tcPr>
            <w:tcW w:w="14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TAUM9342</w:t>
            </w:r>
          </w:p>
        </w:tc>
        <w:tc>
          <w:tcPr>
            <w:tcW w:w="1276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Maktesh Ramon</w:t>
            </w:r>
          </w:p>
        </w:tc>
        <w:tc>
          <w:tcPr>
            <w:tcW w:w="1275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01/04/1995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0.63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4.83</w:t>
            </w:r>
          </w:p>
        </w:tc>
      </w:tr>
      <w:tr w:rsidR="003A2A88" w:rsidRPr="00B73426" w:rsidTr="002C6EE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4" w:type="dxa"/>
            <w:tcBorders>
              <w:right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LR536329 </w:t>
            </w:r>
          </w:p>
        </w:tc>
        <w:tc>
          <w:tcPr>
            <w:tcW w:w="1601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Crocidura ramona*</w:t>
            </w:r>
          </w:p>
        </w:tc>
        <w:tc>
          <w:tcPr>
            <w:tcW w:w="14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 TAUM9343</w:t>
            </w:r>
          </w:p>
        </w:tc>
        <w:tc>
          <w:tcPr>
            <w:tcW w:w="1276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Maktesh Ramon</w:t>
            </w:r>
          </w:p>
        </w:tc>
        <w:tc>
          <w:tcPr>
            <w:tcW w:w="1275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01/04/1995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0.63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4.83</w:t>
            </w:r>
          </w:p>
        </w:tc>
      </w:tr>
      <w:tr w:rsidR="003A2A88" w:rsidRPr="00B73426" w:rsidTr="002C6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4" w:type="dxa"/>
            <w:tcBorders>
              <w:right w:val="none" w:sz="0" w:space="0" w:color="auto"/>
            </w:tcBorders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LR536374</w:t>
            </w:r>
          </w:p>
        </w:tc>
        <w:tc>
          <w:tcPr>
            <w:tcW w:w="1601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Crocidura ramona</w:t>
            </w:r>
          </w:p>
        </w:tc>
        <w:tc>
          <w:tcPr>
            <w:tcW w:w="1418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TAUM12771</w:t>
            </w:r>
          </w:p>
        </w:tc>
        <w:tc>
          <w:tcPr>
            <w:tcW w:w="1276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Samar Sands</w:t>
            </w:r>
          </w:p>
        </w:tc>
        <w:tc>
          <w:tcPr>
            <w:tcW w:w="1275" w:type="dxa"/>
            <w:noWrap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15/09/2011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29.81</w:t>
            </w:r>
          </w:p>
        </w:tc>
        <w:tc>
          <w:tcPr>
            <w:tcW w:w="918" w:type="dxa"/>
            <w:hideMark/>
          </w:tcPr>
          <w:p w:rsidR="003A2A88" w:rsidRPr="00B73426" w:rsidRDefault="003A2A88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sz w:val="20"/>
                <w:szCs w:val="20"/>
              </w:rPr>
              <w:t>35.03</w:t>
            </w:r>
          </w:p>
        </w:tc>
      </w:tr>
    </w:tbl>
    <w:p w:rsidR="003A2A88" w:rsidRPr="00B73426" w:rsidRDefault="003A2A88" w:rsidP="003A2A88">
      <w:pPr>
        <w:pStyle w:val="NoSpacing"/>
        <w:rPr>
          <w:rFonts w:asciiTheme="majorBidi" w:hAnsiTheme="majorBidi" w:cstheme="majorBidi"/>
        </w:rPr>
      </w:pPr>
      <w:r w:rsidRPr="00B73426">
        <w:rPr>
          <w:rFonts w:asciiTheme="majorBidi" w:hAnsiTheme="majorBidi" w:cstheme="majorBidi"/>
          <w:vertAlign w:val="superscript"/>
        </w:rPr>
        <w:t xml:space="preserve">1 </w:t>
      </w:r>
      <w:r w:rsidRPr="00B73426">
        <w:rPr>
          <w:rFonts w:asciiTheme="majorBidi" w:hAnsiTheme="majorBidi" w:cstheme="majorBidi"/>
        </w:rPr>
        <w:t xml:space="preserve">Voucher number is for the Steinhardt Museum of Natural History and The National Research Center at Tel Aviv University (Israel), except for </w:t>
      </w:r>
      <w:r w:rsidRPr="00B73426">
        <w:rPr>
          <w:rFonts w:asciiTheme="majorBidi" w:hAnsiTheme="majorBidi" w:cstheme="majorBidi"/>
          <w:i/>
          <w:iCs/>
        </w:rPr>
        <w:t>C. nana</w:t>
      </w:r>
      <w:r w:rsidRPr="00B73426">
        <w:rPr>
          <w:rFonts w:asciiTheme="majorBidi" w:hAnsiTheme="majorBidi" w:cstheme="majorBidi"/>
        </w:rPr>
        <w:t xml:space="preserve"> which is for The Field Museum of Natural History (Chicago, USA). </w:t>
      </w:r>
    </w:p>
    <w:p w:rsidR="000B6B1D" w:rsidRPr="00B73426" w:rsidRDefault="003A2A88" w:rsidP="003A2A88">
      <w:pPr>
        <w:rPr>
          <w:rFonts w:asciiTheme="majorBidi" w:hAnsiTheme="majorBidi" w:cstheme="majorBidi"/>
        </w:rPr>
      </w:pPr>
      <w:r w:rsidRPr="00B73426">
        <w:rPr>
          <w:rFonts w:asciiTheme="majorBidi" w:hAnsiTheme="majorBidi" w:cstheme="majorBidi"/>
        </w:rPr>
        <w:br w:type="page"/>
      </w:r>
    </w:p>
    <w:p w:rsidR="005F5286" w:rsidRPr="00B73426" w:rsidRDefault="005F5286" w:rsidP="003A2A88">
      <w:pPr>
        <w:pStyle w:val="NoSpacing"/>
        <w:rPr>
          <w:rFonts w:asciiTheme="majorBidi" w:hAnsiTheme="majorBidi" w:cstheme="majorBidi"/>
        </w:rPr>
      </w:pPr>
      <w:r w:rsidRPr="00B73426">
        <w:rPr>
          <w:rFonts w:asciiTheme="majorBidi" w:hAnsiTheme="majorBidi" w:cstheme="majorBidi"/>
          <w:b/>
          <w:bCs/>
        </w:rPr>
        <w:lastRenderedPageBreak/>
        <w:t>Supplementary Table S</w:t>
      </w:r>
      <w:r w:rsidR="003A2A88" w:rsidRPr="00B73426">
        <w:rPr>
          <w:rFonts w:asciiTheme="majorBidi" w:hAnsiTheme="majorBidi" w:cstheme="majorBidi"/>
          <w:b/>
          <w:bCs/>
        </w:rPr>
        <w:t>2</w:t>
      </w:r>
      <w:r w:rsidRPr="00B73426">
        <w:rPr>
          <w:rFonts w:asciiTheme="majorBidi" w:hAnsiTheme="majorBidi" w:cstheme="majorBidi"/>
          <w:b/>
          <w:bCs/>
        </w:rPr>
        <w:t xml:space="preserve">. List of primers used in PCR amplification and sequencing. Forward and reverse primers are indicated by </w:t>
      </w:r>
      <w:proofErr w:type="gramStart"/>
      <w:r w:rsidRPr="00B73426">
        <w:rPr>
          <w:rFonts w:asciiTheme="majorBidi" w:hAnsiTheme="majorBidi" w:cstheme="majorBidi"/>
          <w:b/>
          <w:bCs/>
        </w:rPr>
        <w:t>For</w:t>
      </w:r>
      <w:proofErr w:type="gramEnd"/>
      <w:r w:rsidRPr="00B73426">
        <w:rPr>
          <w:rFonts w:asciiTheme="majorBidi" w:hAnsiTheme="majorBidi" w:cstheme="majorBidi"/>
          <w:b/>
          <w:bCs/>
        </w:rPr>
        <w:t xml:space="preserve"> and Rev respectively</w:t>
      </w:r>
      <w:r w:rsidRPr="00B73426">
        <w:rPr>
          <w:rFonts w:asciiTheme="majorBidi" w:hAnsiTheme="majorBidi" w:cstheme="majorBidi"/>
        </w:rPr>
        <w:t>.</w:t>
      </w:r>
    </w:p>
    <w:tbl>
      <w:tblPr>
        <w:tblStyle w:val="PlainTable51"/>
        <w:tblW w:w="5329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7"/>
        <w:gridCol w:w="3966"/>
        <w:gridCol w:w="3815"/>
      </w:tblGrid>
      <w:tr w:rsidR="005F5286" w:rsidRPr="00B73426" w:rsidTr="00B7342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3"/>
          <w:tblHeader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770" w:type="pct"/>
            <w:tcBorders>
              <w:bottom w:val="none" w:sz="0" w:space="0" w:color="auto"/>
              <w:right w:val="none" w:sz="0" w:space="0" w:color="auto"/>
            </w:tcBorders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jc w:val="left"/>
              <w:rPr>
                <w:rFonts w:asciiTheme="majorBidi" w:hAnsiTheme="majorBidi" w:cstheme="majorBidi"/>
                <w:b/>
                <w:bCs/>
                <w:i w:val="0"/>
                <w:iCs w:val="0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b/>
                <w:bCs/>
                <w:i w:val="0"/>
                <w:iCs w:val="0"/>
                <w:sz w:val="20"/>
                <w:szCs w:val="20"/>
              </w:rPr>
              <w:t>Primer</w:t>
            </w:r>
          </w:p>
        </w:tc>
        <w:tc>
          <w:tcPr>
            <w:tcW w:w="2156" w:type="pct"/>
            <w:tcBorders>
              <w:bottom w:val="none" w:sz="0" w:space="0" w:color="auto"/>
            </w:tcBorders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i w:val="0"/>
                <w:iCs w:val="0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b/>
                <w:bCs/>
                <w:i w:val="0"/>
                <w:iCs w:val="0"/>
                <w:sz w:val="20"/>
                <w:szCs w:val="20"/>
              </w:rPr>
              <w:t>Primer sequence 5' - 3'</w:t>
            </w:r>
          </w:p>
        </w:tc>
        <w:tc>
          <w:tcPr>
            <w:tcW w:w="2075" w:type="pct"/>
            <w:tcBorders>
              <w:bottom w:val="none" w:sz="0" w:space="0" w:color="auto"/>
            </w:tcBorders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i w:val="0"/>
                <w:iCs w:val="0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b/>
                <w:bCs/>
                <w:i w:val="0"/>
                <w:iCs w:val="0"/>
                <w:sz w:val="20"/>
                <w:szCs w:val="20"/>
              </w:rPr>
              <w:t>Used with Accession</w:t>
            </w:r>
            <w:r w:rsidRPr="00B73426">
              <w:rPr>
                <w:rFonts w:asciiTheme="majorBidi" w:hAnsiTheme="majorBidi" w:cstheme="majorBidi"/>
                <w:b/>
                <w:bCs/>
                <w:i w:val="0"/>
                <w:iCs w:val="0"/>
                <w:sz w:val="20"/>
                <w:szCs w:val="20"/>
                <w:vertAlign w:val="superscript"/>
              </w:rPr>
              <w:t>1</w:t>
            </w:r>
          </w:p>
        </w:tc>
      </w:tr>
      <w:tr w:rsidR="005F5286" w:rsidRPr="00B73426" w:rsidTr="00B734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0" w:type="pct"/>
            <w:tcBorders>
              <w:right w:val="none" w:sz="0" w:space="0" w:color="auto"/>
            </w:tcBorders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jc w:val="left"/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  <w:t>D1 (For)</w:t>
            </w:r>
          </w:p>
        </w:tc>
        <w:tc>
          <w:tcPr>
            <w:tcW w:w="2156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ap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caps/>
                <w:sz w:val="20"/>
                <w:szCs w:val="20"/>
              </w:rPr>
              <w:t>gtntaaccacgacytatgacatgaa</w:t>
            </w:r>
          </w:p>
        </w:tc>
        <w:tc>
          <w:tcPr>
            <w:tcW w:w="2075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6"/>
                <w:szCs w:val="14"/>
              </w:rPr>
            </w:pPr>
            <w:r w:rsidRPr="00B73426">
              <w:rPr>
                <w:rFonts w:asciiTheme="majorBidi" w:hAnsiTheme="majorBidi" w:cstheme="majorBidi"/>
                <w:sz w:val="16"/>
                <w:szCs w:val="14"/>
              </w:rPr>
              <w:t>All sequences except TAUM14396,  TAUM14397,  TAUM14402</w:t>
            </w:r>
          </w:p>
        </w:tc>
      </w:tr>
      <w:tr w:rsidR="005F5286" w:rsidRPr="00B73426" w:rsidTr="00B73426">
        <w:trPr>
          <w:cantSplit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0" w:type="pct"/>
            <w:tcBorders>
              <w:right w:val="none" w:sz="0" w:space="0" w:color="auto"/>
            </w:tcBorders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jc w:val="left"/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  <w:t>R1 (Rev)</w:t>
            </w:r>
          </w:p>
        </w:tc>
        <w:tc>
          <w:tcPr>
            <w:tcW w:w="2156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ap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caps/>
                <w:sz w:val="20"/>
                <w:szCs w:val="20"/>
              </w:rPr>
              <w:t>gctttgggtgctgatggtggg</w:t>
            </w:r>
          </w:p>
        </w:tc>
        <w:tc>
          <w:tcPr>
            <w:tcW w:w="2075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6"/>
                <w:szCs w:val="14"/>
              </w:rPr>
            </w:pPr>
            <w:r w:rsidRPr="00B73426">
              <w:rPr>
                <w:rFonts w:asciiTheme="majorBidi" w:hAnsiTheme="majorBidi" w:cstheme="majorBidi"/>
                <w:sz w:val="16"/>
                <w:szCs w:val="14"/>
              </w:rPr>
              <w:t>All sequences except TAUM14396,  TAUM14397,  TAUM14402</w:t>
            </w:r>
          </w:p>
        </w:tc>
      </w:tr>
      <w:tr w:rsidR="005F5286" w:rsidRPr="00B73426" w:rsidTr="00B734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0" w:type="pct"/>
            <w:tcBorders>
              <w:right w:val="none" w:sz="0" w:space="0" w:color="auto"/>
            </w:tcBorders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jc w:val="left"/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  <w:t>D2 (For)</w:t>
            </w:r>
          </w:p>
        </w:tc>
        <w:tc>
          <w:tcPr>
            <w:tcW w:w="2156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ap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caps/>
                <w:sz w:val="20"/>
                <w:szCs w:val="20"/>
              </w:rPr>
              <w:t>gacctatgacatgaaaaatcatygttg</w:t>
            </w:r>
          </w:p>
        </w:tc>
        <w:tc>
          <w:tcPr>
            <w:tcW w:w="2075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6"/>
                <w:szCs w:val="14"/>
              </w:rPr>
            </w:pPr>
            <w:r w:rsidRPr="00B73426">
              <w:rPr>
                <w:rFonts w:asciiTheme="majorBidi" w:hAnsiTheme="majorBidi" w:cstheme="majorBidi"/>
                <w:sz w:val="16"/>
                <w:szCs w:val="14"/>
              </w:rPr>
              <w:t>LR536310 LR536311 LR536313 LR536314 LR536315 LR536366 LR536316 LR536317 LR536372 LR536318 LR536319 LR536320 LR536321 LR536322 LR536323 LR536367 LR536324 LR536325 LR536326 LR536501 LR536327 LR536371 LR536373 LR536329</w:t>
            </w:r>
          </w:p>
        </w:tc>
      </w:tr>
      <w:tr w:rsidR="005F5286" w:rsidRPr="00B73426" w:rsidTr="00B73426">
        <w:trPr>
          <w:cantSplit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0" w:type="pct"/>
            <w:tcBorders>
              <w:right w:val="none" w:sz="0" w:space="0" w:color="auto"/>
            </w:tcBorders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jc w:val="left"/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  <w:t>R2 (Rev)</w:t>
            </w:r>
          </w:p>
        </w:tc>
        <w:tc>
          <w:tcPr>
            <w:tcW w:w="2156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ap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caps/>
                <w:sz w:val="20"/>
                <w:szCs w:val="20"/>
              </w:rPr>
              <w:t>tctccgtttctggtttacaagac</w:t>
            </w:r>
          </w:p>
        </w:tc>
        <w:tc>
          <w:tcPr>
            <w:tcW w:w="2075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6"/>
                <w:szCs w:val="14"/>
              </w:rPr>
            </w:pPr>
            <w:r w:rsidRPr="00B73426">
              <w:rPr>
                <w:rFonts w:asciiTheme="majorBidi" w:hAnsiTheme="majorBidi" w:cstheme="majorBidi"/>
                <w:sz w:val="16"/>
                <w:szCs w:val="14"/>
              </w:rPr>
              <w:t>LR536310 LR536312 LR536312 LR536313 LR536314 LR536315 LR536366 LR536316 LR536317 LR536372 LR536318 LR536319 LR536320 LR536321 LR536322 LR536323 LR536367 LR536324 LR536325 LR536326 LR536501 LR536328 LR536329</w:t>
            </w:r>
          </w:p>
        </w:tc>
      </w:tr>
      <w:tr w:rsidR="005F5286" w:rsidRPr="00B73426" w:rsidTr="00B734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0" w:type="pct"/>
            <w:tcBorders>
              <w:right w:val="none" w:sz="0" w:space="0" w:color="auto"/>
            </w:tcBorders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jc w:val="left"/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  <w:t>DA (For)</w:t>
            </w:r>
          </w:p>
        </w:tc>
        <w:tc>
          <w:tcPr>
            <w:tcW w:w="2156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ap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caps/>
                <w:sz w:val="20"/>
                <w:szCs w:val="20"/>
              </w:rPr>
              <w:t>gayaaagcyaccytracycg</w:t>
            </w:r>
          </w:p>
        </w:tc>
        <w:tc>
          <w:tcPr>
            <w:tcW w:w="2075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6"/>
                <w:szCs w:val="14"/>
              </w:rPr>
            </w:pPr>
            <w:r w:rsidRPr="00B73426">
              <w:rPr>
                <w:rFonts w:asciiTheme="majorBidi" w:hAnsiTheme="majorBidi" w:cstheme="majorBidi"/>
                <w:sz w:val="16"/>
                <w:szCs w:val="14"/>
              </w:rPr>
              <w:t>LR536328 LR536371</w:t>
            </w:r>
            <w:r w:rsidRPr="00B73426">
              <w:rPr>
                <w:rFonts w:asciiTheme="majorBidi" w:hAnsiTheme="majorBidi" w:cstheme="majorBidi"/>
              </w:rPr>
              <w:t xml:space="preserve"> </w:t>
            </w:r>
            <w:r w:rsidRPr="00B73426">
              <w:rPr>
                <w:rFonts w:asciiTheme="majorBidi" w:hAnsiTheme="majorBidi" w:cstheme="majorBidi"/>
                <w:sz w:val="16"/>
                <w:szCs w:val="14"/>
              </w:rPr>
              <w:t>LR536329 </w:t>
            </w:r>
          </w:p>
        </w:tc>
      </w:tr>
      <w:tr w:rsidR="005F5286" w:rsidRPr="00B73426" w:rsidTr="00B73426">
        <w:trPr>
          <w:cantSplit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0" w:type="pct"/>
            <w:tcBorders>
              <w:right w:val="none" w:sz="0" w:space="0" w:color="auto"/>
            </w:tcBorders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jc w:val="left"/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  <w:t>RA (Rev)</w:t>
            </w:r>
          </w:p>
        </w:tc>
        <w:tc>
          <w:tcPr>
            <w:tcW w:w="2156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ap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caps/>
                <w:sz w:val="20"/>
                <w:szCs w:val="20"/>
              </w:rPr>
              <w:t>ggtggtgtrttragrggrTT</w:t>
            </w:r>
          </w:p>
        </w:tc>
        <w:tc>
          <w:tcPr>
            <w:tcW w:w="2075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6"/>
                <w:szCs w:val="14"/>
              </w:rPr>
            </w:pPr>
            <w:r w:rsidRPr="00B73426">
              <w:rPr>
                <w:rFonts w:asciiTheme="majorBidi" w:hAnsiTheme="majorBidi" w:cstheme="majorBidi"/>
                <w:sz w:val="16"/>
                <w:szCs w:val="14"/>
              </w:rPr>
              <w:t>LR536500 LR536501 LR536328 LR536329 </w:t>
            </w:r>
          </w:p>
        </w:tc>
      </w:tr>
      <w:tr w:rsidR="005F5286" w:rsidRPr="00B73426" w:rsidTr="00B734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0" w:type="pct"/>
            <w:tcBorders>
              <w:right w:val="none" w:sz="0" w:space="0" w:color="auto"/>
            </w:tcBorders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jc w:val="left"/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  <w:t>DB (For)</w:t>
            </w:r>
          </w:p>
        </w:tc>
        <w:tc>
          <w:tcPr>
            <w:tcW w:w="2156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ap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caps/>
                <w:sz w:val="20"/>
                <w:szCs w:val="20"/>
              </w:rPr>
              <w:t>cchttycaCccttaYTayac</w:t>
            </w:r>
          </w:p>
        </w:tc>
        <w:tc>
          <w:tcPr>
            <w:tcW w:w="2075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6"/>
                <w:szCs w:val="14"/>
              </w:rPr>
            </w:pPr>
            <w:r w:rsidRPr="00B73426">
              <w:rPr>
                <w:rFonts w:asciiTheme="majorBidi" w:hAnsiTheme="majorBidi" w:cstheme="majorBidi"/>
                <w:sz w:val="16"/>
                <w:szCs w:val="14"/>
              </w:rPr>
              <w:t>LR536311 LR536312 LR536316 LR536500 LR536501 LR536329 </w:t>
            </w:r>
          </w:p>
        </w:tc>
      </w:tr>
      <w:tr w:rsidR="005F5286" w:rsidRPr="00B73426" w:rsidTr="00B73426">
        <w:trPr>
          <w:cantSplit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0" w:type="pct"/>
            <w:tcBorders>
              <w:right w:val="none" w:sz="0" w:space="0" w:color="auto"/>
            </w:tcBorders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jc w:val="left"/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  <w:t>RB (Rev)</w:t>
            </w:r>
          </w:p>
        </w:tc>
        <w:tc>
          <w:tcPr>
            <w:tcW w:w="2156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ap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caps/>
                <w:sz w:val="20"/>
                <w:szCs w:val="20"/>
              </w:rPr>
              <w:t>GCNGTRTGGAGRAGTGGRAT</w:t>
            </w:r>
          </w:p>
        </w:tc>
        <w:tc>
          <w:tcPr>
            <w:tcW w:w="2075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6"/>
                <w:szCs w:val="14"/>
              </w:rPr>
            </w:pPr>
            <w:r w:rsidRPr="00B73426">
              <w:rPr>
                <w:rFonts w:asciiTheme="majorBidi" w:hAnsiTheme="majorBidi" w:cstheme="majorBidi"/>
                <w:sz w:val="16"/>
                <w:szCs w:val="14"/>
              </w:rPr>
              <w:t>LR536311</w:t>
            </w:r>
          </w:p>
        </w:tc>
      </w:tr>
      <w:tr w:rsidR="005F5286" w:rsidRPr="00B73426" w:rsidTr="00B734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0" w:type="pct"/>
            <w:tcBorders>
              <w:right w:val="none" w:sz="0" w:space="0" w:color="auto"/>
            </w:tcBorders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jc w:val="left"/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  <w:t>DC (Rev)</w:t>
            </w:r>
          </w:p>
        </w:tc>
        <w:tc>
          <w:tcPr>
            <w:tcW w:w="2156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ap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caps/>
                <w:sz w:val="20"/>
                <w:szCs w:val="20"/>
              </w:rPr>
              <w:t>CcYaataaactYggaggRgt</w:t>
            </w:r>
          </w:p>
        </w:tc>
        <w:tc>
          <w:tcPr>
            <w:tcW w:w="2075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6"/>
                <w:szCs w:val="14"/>
              </w:rPr>
            </w:pPr>
            <w:r w:rsidRPr="00B73426">
              <w:rPr>
                <w:rFonts w:asciiTheme="majorBidi" w:hAnsiTheme="majorBidi" w:cstheme="majorBidi"/>
                <w:sz w:val="16"/>
                <w:szCs w:val="14"/>
              </w:rPr>
              <w:t>LR536311 LR536328 </w:t>
            </w:r>
          </w:p>
        </w:tc>
      </w:tr>
      <w:tr w:rsidR="005F5286" w:rsidRPr="00B73426" w:rsidTr="00B73426">
        <w:trPr>
          <w:cantSplit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0" w:type="pct"/>
            <w:tcBorders>
              <w:right w:val="none" w:sz="0" w:space="0" w:color="auto"/>
            </w:tcBorders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jc w:val="left"/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  <w:t>DD (For)</w:t>
            </w:r>
          </w:p>
        </w:tc>
        <w:tc>
          <w:tcPr>
            <w:tcW w:w="2156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ap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caps/>
                <w:sz w:val="20"/>
                <w:szCs w:val="20"/>
              </w:rPr>
              <w:t>gtrggacgaggaytytayta</w:t>
            </w:r>
          </w:p>
        </w:tc>
        <w:tc>
          <w:tcPr>
            <w:tcW w:w="2075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6"/>
                <w:szCs w:val="14"/>
              </w:rPr>
            </w:pPr>
            <w:r w:rsidRPr="00B73426">
              <w:rPr>
                <w:rFonts w:asciiTheme="majorBidi" w:hAnsiTheme="majorBidi" w:cstheme="majorBidi"/>
                <w:sz w:val="16"/>
                <w:szCs w:val="14"/>
              </w:rPr>
              <w:t>LR536501 LR536329 </w:t>
            </w:r>
          </w:p>
        </w:tc>
      </w:tr>
      <w:tr w:rsidR="005F5286" w:rsidRPr="00B73426" w:rsidTr="00B734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0" w:type="pct"/>
            <w:tcBorders>
              <w:right w:val="none" w:sz="0" w:space="0" w:color="auto"/>
            </w:tcBorders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jc w:val="left"/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  <w:lastRenderedPageBreak/>
              <w:t>RD (Rev)</w:t>
            </w:r>
          </w:p>
        </w:tc>
        <w:tc>
          <w:tcPr>
            <w:tcW w:w="2156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ap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caps/>
                <w:sz w:val="20"/>
                <w:szCs w:val="20"/>
              </w:rPr>
              <w:t>GCsGCTACaATrAAkGGrAG</w:t>
            </w:r>
          </w:p>
        </w:tc>
        <w:tc>
          <w:tcPr>
            <w:tcW w:w="2075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6"/>
                <w:szCs w:val="14"/>
              </w:rPr>
            </w:pPr>
            <w:r w:rsidRPr="00B73426">
              <w:rPr>
                <w:rFonts w:asciiTheme="majorBidi" w:hAnsiTheme="majorBidi" w:cstheme="majorBidi"/>
                <w:sz w:val="16"/>
                <w:szCs w:val="14"/>
              </w:rPr>
              <w:t>LR536328 LR536329 </w:t>
            </w:r>
          </w:p>
        </w:tc>
      </w:tr>
      <w:tr w:rsidR="005F5286" w:rsidRPr="00B73426" w:rsidTr="00B73426">
        <w:trPr>
          <w:cantSplit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0" w:type="pct"/>
            <w:tcBorders>
              <w:right w:val="none" w:sz="0" w:space="0" w:color="auto"/>
            </w:tcBorders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jc w:val="left"/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  <w:t>DE (For)</w:t>
            </w:r>
          </w:p>
        </w:tc>
        <w:tc>
          <w:tcPr>
            <w:tcW w:w="2156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ap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caps/>
                <w:sz w:val="20"/>
                <w:szCs w:val="20"/>
              </w:rPr>
              <w:t>gcyatacaCtayacatcNga</w:t>
            </w:r>
          </w:p>
        </w:tc>
        <w:tc>
          <w:tcPr>
            <w:tcW w:w="2075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6"/>
                <w:szCs w:val="14"/>
              </w:rPr>
            </w:pPr>
            <w:r w:rsidRPr="00B73426">
              <w:rPr>
                <w:rFonts w:asciiTheme="majorBidi" w:hAnsiTheme="majorBidi" w:cstheme="majorBidi"/>
                <w:sz w:val="16"/>
                <w:szCs w:val="14"/>
              </w:rPr>
              <w:t>LR536311 LR536328 LR536329 </w:t>
            </w:r>
          </w:p>
        </w:tc>
      </w:tr>
      <w:tr w:rsidR="005F5286" w:rsidRPr="00B73426" w:rsidTr="00B734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0" w:type="pct"/>
            <w:tcBorders>
              <w:right w:val="none" w:sz="0" w:space="0" w:color="auto"/>
            </w:tcBorders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jc w:val="left"/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  <w:t>RE (Rev)</w:t>
            </w:r>
          </w:p>
        </w:tc>
        <w:tc>
          <w:tcPr>
            <w:tcW w:w="2156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ap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caps/>
                <w:sz w:val="20"/>
                <w:szCs w:val="20"/>
              </w:rPr>
              <w:t>GGTDGCTATAACTGcrAATAA</w:t>
            </w:r>
          </w:p>
        </w:tc>
        <w:tc>
          <w:tcPr>
            <w:tcW w:w="2075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6"/>
                <w:szCs w:val="14"/>
              </w:rPr>
            </w:pPr>
            <w:r w:rsidRPr="00B73426">
              <w:rPr>
                <w:rFonts w:asciiTheme="majorBidi" w:hAnsiTheme="majorBidi" w:cstheme="majorBidi"/>
                <w:sz w:val="16"/>
                <w:szCs w:val="14"/>
              </w:rPr>
              <w:t>LR536311 LR536314 LR536315 LR536500 LR536501 LR536327 LR536373 LR536329</w:t>
            </w:r>
          </w:p>
        </w:tc>
      </w:tr>
      <w:tr w:rsidR="005F5286" w:rsidRPr="00B73426" w:rsidTr="00B73426">
        <w:trPr>
          <w:cantSplit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0" w:type="pct"/>
            <w:tcBorders>
              <w:right w:val="none" w:sz="0" w:space="0" w:color="auto"/>
            </w:tcBorders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jc w:val="left"/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  <w:t>RB2 (Rev)</w:t>
            </w:r>
          </w:p>
        </w:tc>
        <w:tc>
          <w:tcPr>
            <w:tcW w:w="2156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ap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caps/>
                <w:sz w:val="20"/>
                <w:szCs w:val="20"/>
              </w:rPr>
              <w:t>GGTGTTCTAGCTCTCATCTTAT</w:t>
            </w:r>
          </w:p>
        </w:tc>
        <w:tc>
          <w:tcPr>
            <w:tcW w:w="2075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6"/>
                <w:szCs w:val="14"/>
              </w:rPr>
            </w:pPr>
            <w:r w:rsidRPr="00B73426">
              <w:rPr>
                <w:rFonts w:asciiTheme="majorBidi" w:hAnsiTheme="majorBidi" w:cstheme="majorBidi"/>
                <w:sz w:val="16"/>
                <w:szCs w:val="14"/>
              </w:rPr>
              <w:t>LR536327 LR536371</w:t>
            </w:r>
            <w:r w:rsidRPr="00B73426">
              <w:rPr>
                <w:rFonts w:asciiTheme="majorBidi" w:hAnsiTheme="majorBidi" w:cstheme="majorBidi"/>
              </w:rPr>
              <w:t xml:space="preserve"> </w:t>
            </w:r>
            <w:r w:rsidRPr="00B73426">
              <w:rPr>
                <w:rFonts w:asciiTheme="majorBidi" w:hAnsiTheme="majorBidi" w:cstheme="majorBidi"/>
                <w:sz w:val="16"/>
                <w:szCs w:val="14"/>
              </w:rPr>
              <w:t>LR536329 </w:t>
            </w:r>
          </w:p>
        </w:tc>
      </w:tr>
      <w:tr w:rsidR="005F5286" w:rsidRPr="00B73426" w:rsidTr="00B734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0" w:type="pct"/>
            <w:tcBorders>
              <w:right w:val="none" w:sz="0" w:space="0" w:color="auto"/>
            </w:tcBorders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jc w:val="left"/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  <w:t>DC2 (For)</w:t>
            </w:r>
          </w:p>
        </w:tc>
        <w:tc>
          <w:tcPr>
            <w:tcW w:w="2156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ap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caps/>
                <w:sz w:val="20"/>
                <w:szCs w:val="20"/>
              </w:rPr>
              <w:t>CcTaaCaaGctCggaggTgt</w:t>
            </w:r>
          </w:p>
        </w:tc>
        <w:tc>
          <w:tcPr>
            <w:tcW w:w="2075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6"/>
                <w:szCs w:val="14"/>
              </w:rPr>
            </w:pPr>
            <w:r w:rsidRPr="00B73426">
              <w:rPr>
                <w:rFonts w:asciiTheme="majorBidi" w:hAnsiTheme="majorBidi" w:cstheme="majorBidi"/>
                <w:sz w:val="16"/>
                <w:szCs w:val="14"/>
              </w:rPr>
              <w:t>LR536329 </w:t>
            </w:r>
          </w:p>
        </w:tc>
      </w:tr>
      <w:tr w:rsidR="005F5286" w:rsidRPr="00B73426" w:rsidTr="00B73426">
        <w:trPr>
          <w:cantSplit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0" w:type="pct"/>
            <w:tcBorders>
              <w:right w:val="none" w:sz="0" w:space="0" w:color="auto"/>
            </w:tcBorders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jc w:val="left"/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  <w:t>D3 (For)</w:t>
            </w:r>
          </w:p>
        </w:tc>
        <w:tc>
          <w:tcPr>
            <w:tcW w:w="2156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ap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caps/>
                <w:sz w:val="20"/>
                <w:szCs w:val="20"/>
              </w:rPr>
              <w:t>ggattctctgtcgacaaagcyac</w:t>
            </w:r>
          </w:p>
        </w:tc>
        <w:tc>
          <w:tcPr>
            <w:tcW w:w="2075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6"/>
                <w:szCs w:val="14"/>
              </w:rPr>
            </w:pPr>
            <w:r w:rsidRPr="00B73426">
              <w:rPr>
                <w:rFonts w:asciiTheme="majorBidi" w:hAnsiTheme="majorBidi" w:cstheme="majorBidi"/>
                <w:sz w:val="16"/>
                <w:szCs w:val="14"/>
              </w:rPr>
              <w:t>LR536317 LR536372 LR536318 LR536320 LR536321 LR536322 LR536323 LR536367 LR536326 LR536500</w:t>
            </w:r>
          </w:p>
        </w:tc>
      </w:tr>
      <w:tr w:rsidR="005F5286" w:rsidRPr="00B73426" w:rsidTr="00B734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0" w:type="pct"/>
            <w:tcBorders>
              <w:right w:val="none" w:sz="0" w:space="0" w:color="auto"/>
            </w:tcBorders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jc w:val="left"/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  <w:t>R3 (Rev)</w:t>
            </w:r>
          </w:p>
        </w:tc>
        <w:tc>
          <w:tcPr>
            <w:tcW w:w="2156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ap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caps/>
                <w:sz w:val="20"/>
                <w:szCs w:val="20"/>
              </w:rPr>
              <w:t>cgggttagggtagctttrtc</w:t>
            </w:r>
          </w:p>
        </w:tc>
        <w:tc>
          <w:tcPr>
            <w:tcW w:w="2075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6"/>
                <w:szCs w:val="14"/>
              </w:rPr>
            </w:pPr>
            <w:r w:rsidRPr="00B73426">
              <w:rPr>
                <w:rFonts w:asciiTheme="majorBidi" w:hAnsiTheme="majorBidi" w:cstheme="majorBidi"/>
                <w:sz w:val="16"/>
                <w:szCs w:val="14"/>
              </w:rPr>
              <w:t>LR536317 LR536318 LR536319 LR536320 LR536321 LR536322 LR536323 LR536324 LR536325 LR536326 LR536500 LR536328</w:t>
            </w:r>
          </w:p>
        </w:tc>
      </w:tr>
      <w:tr w:rsidR="005F5286" w:rsidRPr="00B73426" w:rsidTr="00B73426">
        <w:trPr>
          <w:cantSplit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0" w:type="pct"/>
            <w:tcBorders>
              <w:right w:val="none" w:sz="0" w:space="0" w:color="auto"/>
            </w:tcBorders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jc w:val="left"/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  <w:t>Lasi-DA</w:t>
            </w:r>
          </w:p>
        </w:tc>
        <w:tc>
          <w:tcPr>
            <w:tcW w:w="2156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ap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caps/>
                <w:sz w:val="20"/>
                <w:szCs w:val="20"/>
              </w:rPr>
              <w:t>ACTCGCTTCTTCGCATTyCA</w:t>
            </w:r>
          </w:p>
        </w:tc>
        <w:tc>
          <w:tcPr>
            <w:tcW w:w="2075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6"/>
                <w:szCs w:val="14"/>
              </w:rPr>
            </w:pPr>
            <w:r w:rsidRPr="00B73426">
              <w:rPr>
                <w:rFonts w:asciiTheme="majorBidi" w:hAnsiTheme="majorBidi" w:cstheme="majorBidi"/>
                <w:sz w:val="16"/>
                <w:szCs w:val="14"/>
              </w:rPr>
              <w:t>LR536310 LR536311</w:t>
            </w:r>
          </w:p>
        </w:tc>
      </w:tr>
      <w:tr w:rsidR="005F5286" w:rsidRPr="00B73426" w:rsidTr="00B734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0" w:type="pct"/>
            <w:tcBorders>
              <w:right w:val="none" w:sz="0" w:space="0" w:color="auto"/>
            </w:tcBorders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jc w:val="left"/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  <w:t>Lasi-RA (Rev)</w:t>
            </w:r>
          </w:p>
        </w:tc>
        <w:tc>
          <w:tcPr>
            <w:tcW w:w="2156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ap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caps/>
                <w:sz w:val="20"/>
                <w:szCs w:val="20"/>
              </w:rPr>
              <w:t>GGTGTATTGAGAGGGTTAGC</w:t>
            </w:r>
          </w:p>
        </w:tc>
        <w:tc>
          <w:tcPr>
            <w:tcW w:w="2075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6"/>
                <w:szCs w:val="14"/>
              </w:rPr>
            </w:pPr>
            <w:r w:rsidRPr="00B73426">
              <w:rPr>
                <w:rFonts w:asciiTheme="majorBidi" w:hAnsiTheme="majorBidi" w:cstheme="majorBidi"/>
                <w:sz w:val="16"/>
                <w:szCs w:val="14"/>
              </w:rPr>
              <w:t>LR536310 LR536311</w:t>
            </w:r>
          </w:p>
        </w:tc>
      </w:tr>
      <w:tr w:rsidR="005F5286" w:rsidRPr="00B73426" w:rsidTr="00B73426">
        <w:trPr>
          <w:cantSplit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0" w:type="pct"/>
            <w:tcBorders>
              <w:right w:val="none" w:sz="0" w:space="0" w:color="auto"/>
            </w:tcBorders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jc w:val="left"/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  <w:t>Lasi-DD (For)</w:t>
            </w:r>
          </w:p>
        </w:tc>
        <w:tc>
          <w:tcPr>
            <w:tcW w:w="2156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ap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caps/>
                <w:sz w:val="20"/>
                <w:szCs w:val="20"/>
              </w:rPr>
              <w:t>CGAGGATTCTACTATGGCTC</w:t>
            </w:r>
          </w:p>
        </w:tc>
        <w:tc>
          <w:tcPr>
            <w:tcW w:w="2075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6"/>
                <w:szCs w:val="14"/>
              </w:rPr>
            </w:pPr>
            <w:r w:rsidRPr="00B73426">
              <w:rPr>
                <w:rFonts w:asciiTheme="majorBidi" w:hAnsiTheme="majorBidi" w:cstheme="majorBidi"/>
                <w:sz w:val="16"/>
                <w:szCs w:val="14"/>
              </w:rPr>
              <w:t>LR536311</w:t>
            </w:r>
          </w:p>
        </w:tc>
      </w:tr>
      <w:tr w:rsidR="005F5286" w:rsidRPr="00B73426" w:rsidTr="00B734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0" w:type="pct"/>
            <w:tcBorders>
              <w:right w:val="none" w:sz="0" w:space="0" w:color="auto"/>
            </w:tcBorders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jc w:val="left"/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  <w:t>Lasi-RD (Rev)</w:t>
            </w:r>
          </w:p>
        </w:tc>
        <w:tc>
          <w:tcPr>
            <w:tcW w:w="2156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ap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caps/>
                <w:sz w:val="20"/>
                <w:szCs w:val="20"/>
              </w:rPr>
              <w:t>TGTAGGAATAATAGGTGTACTCC</w:t>
            </w:r>
          </w:p>
        </w:tc>
        <w:tc>
          <w:tcPr>
            <w:tcW w:w="2075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6"/>
                <w:szCs w:val="14"/>
              </w:rPr>
            </w:pPr>
            <w:r w:rsidRPr="00B73426">
              <w:rPr>
                <w:rFonts w:asciiTheme="majorBidi" w:hAnsiTheme="majorBidi" w:cstheme="majorBidi"/>
                <w:sz w:val="16"/>
                <w:szCs w:val="14"/>
              </w:rPr>
              <w:t>LR536311</w:t>
            </w:r>
          </w:p>
        </w:tc>
      </w:tr>
      <w:tr w:rsidR="005F5286" w:rsidRPr="00B73426" w:rsidTr="00B73426">
        <w:trPr>
          <w:cantSplit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0" w:type="pct"/>
            <w:tcBorders>
              <w:right w:val="none" w:sz="0" w:space="0" w:color="auto"/>
            </w:tcBorders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jc w:val="left"/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  <w:lastRenderedPageBreak/>
              <w:t>Lasi-RC (Rev)</w:t>
            </w:r>
          </w:p>
        </w:tc>
        <w:tc>
          <w:tcPr>
            <w:tcW w:w="2156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ap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caps/>
                <w:sz w:val="20"/>
                <w:szCs w:val="20"/>
              </w:rPr>
              <w:t>ATTTGTACTACTAAGGCTCTG</w:t>
            </w:r>
          </w:p>
        </w:tc>
        <w:tc>
          <w:tcPr>
            <w:tcW w:w="2075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6"/>
                <w:szCs w:val="14"/>
              </w:rPr>
            </w:pPr>
            <w:r w:rsidRPr="00B73426">
              <w:rPr>
                <w:rFonts w:asciiTheme="majorBidi" w:hAnsiTheme="majorBidi" w:cstheme="majorBidi"/>
                <w:sz w:val="16"/>
                <w:szCs w:val="14"/>
              </w:rPr>
              <w:t>LR536311</w:t>
            </w:r>
          </w:p>
        </w:tc>
      </w:tr>
      <w:tr w:rsidR="005F5286" w:rsidRPr="00B73426" w:rsidTr="00B734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0" w:type="pct"/>
            <w:tcBorders>
              <w:right w:val="none" w:sz="0" w:space="0" w:color="auto"/>
            </w:tcBorders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jc w:val="left"/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  <w:t>D60 (For)</w:t>
            </w:r>
          </w:p>
        </w:tc>
        <w:tc>
          <w:tcPr>
            <w:tcW w:w="2156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ap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caps/>
                <w:sz w:val="20"/>
                <w:szCs w:val="20"/>
              </w:rPr>
              <w:t>ACCAATGACATGAAAAATCATngt</w:t>
            </w:r>
          </w:p>
        </w:tc>
        <w:tc>
          <w:tcPr>
            <w:tcW w:w="2075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6"/>
                <w:szCs w:val="14"/>
              </w:rPr>
            </w:pPr>
            <w:r w:rsidRPr="00B73426">
              <w:rPr>
                <w:rFonts w:asciiTheme="majorBidi" w:hAnsiTheme="majorBidi" w:cstheme="majorBidi"/>
                <w:sz w:val="16"/>
                <w:szCs w:val="14"/>
              </w:rPr>
              <w:t>TAUM14396 TAUM14397 TAUM14402</w:t>
            </w:r>
          </w:p>
        </w:tc>
      </w:tr>
      <w:tr w:rsidR="005F5286" w:rsidRPr="00B73426" w:rsidTr="00B73426">
        <w:trPr>
          <w:cantSplit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0" w:type="pct"/>
            <w:tcBorders>
              <w:right w:val="none" w:sz="0" w:space="0" w:color="auto"/>
            </w:tcBorders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jc w:val="left"/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i w:val="0"/>
                <w:iCs w:val="0"/>
                <w:sz w:val="20"/>
                <w:szCs w:val="20"/>
              </w:rPr>
              <w:t>R1270 (Rev)</w:t>
            </w:r>
          </w:p>
        </w:tc>
        <w:tc>
          <w:tcPr>
            <w:tcW w:w="2156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aps/>
                <w:sz w:val="20"/>
                <w:szCs w:val="20"/>
              </w:rPr>
            </w:pPr>
            <w:r w:rsidRPr="00B73426">
              <w:rPr>
                <w:rFonts w:asciiTheme="majorBidi" w:hAnsiTheme="majorBidi" w:cstheme="majorBidi"/>
                <w:caps/>
                <w:sz w:val="20"/>
                <w:szCs w:val="20"/>
              </w:rPr>
              <w:t>TCTCCATTTCTGGTTTACAAGAC</w:t>
            </w:r>
          </w:p>
        </w:tc>
        <w:tc>
          <w:tcPr>
            <w:tcW w:w="2075" w:type="pct"/>
            <w:vAlign w:val="center"/>
          </w:tcPr>
          <w:p w:rsidR="005F5286" w:rsidRPr="00B73426" w:rsidRDefault="005F5286" w:rsidP="00B73426">
            <w:pPr>
              <w:pStyle w:val="NoSpacing"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6"/>
                <w:szCs w:val="14"/>
              </w:rPr>
            </w:pPr>
            <w:r w:rsidRPr="00B73426">
              <w:rPr>
                <w:rFonts w:asciiTheme="majorBidi" w:hAnsiTheme="majorBidi" w:cstheme="majorBidi"/>
                <w:sz w:val="16"/>
                <w:szCs w:val="14"/>
              </w:rPr>
              <w:t>TAUM14396 TAUM14397 TAUM14402</w:t>
            </w:r>
          </w:p>
        </w:tc>
      </w:tr>
    </w:tbl>
    <w:p w:rsidR="005F5286" w:rsidRPr="00B73426" w:rsidRDefault="005F5286" w:rsidP="005F5286">
      <w:pPr>
        <w:pStyle w:val="NoSpacing"/>
        <w:rPr>
          <w:rFonts w:asciiTheme="majorBidi" w:hAnsiTheme="majorBidi" w:cstheme="majorBidi"/>
        </w:rPr>
      </w:pPr>
      <w:r w:rsidRPr="00B73426">
        <w:rPr>
          <w:rFonts w:asciiTheme="majorBidi" w:hAnsiTheme="majorBidi" w:cstheme="majorBidi"/>
          <w:vertAlign w:val="superscript"/>
        </w:rPr>
        <w:t>1</w:t>
      </w:r>
      <w:r w:rsidRPr="00B73426">
        <w:rPr>
          <w:rFonts w:asciiTheme="majorBidi" w:hAnsiTheme="majorBidi" w:cstheme="majorBidi"/>
        </w:rPr>
        <w:t xml:space="preserve"> for specie</w:t>
      </w:r>
      <w:r w:rsidR="003A2A88" w:rsidRPr="00B73426">
        <w:rPr>
          <w:rFonts w:asciiTheme="majorBidi" w:hAnsiTheme="majorBidi" w:cstheme="majorBidi"/>
        </w:rPr>
        <w:t>s of each accession number see T</w:t>
      </w:r>
      <w:r w:rsidRPr="00B73426">
        <w:rPr>
          <w:rFonts w:asciiTheme="majorBidi" w:hAnsiTheme="majorBidi" w:cstheme="majorBidi"/>
        </w:rPr>
        <w:t xml:space="preserve">able </w:t>
      </w:r>
      <w:r w:rsidR="003A2A88" w:rsidRPr="00B73426">
        <w:rPr>
          <w:rFonts w:asciiTheme="majorBidi" w:hAnsiTheme="majorBidi" w:cstheme="majorBidi"/>
        </w:rPr>
        <w:t>S</w:t>
      </w:r>
      <w:r w:rsidRPr="00B73426">
        <w:rPr>
          <w:rFonts w:asciiTheme="majorBidi" w:hAnsiTheme="majorBidi" w:cstheme="majorBidi"/>
        </w:rPr>
        <w:t>1.</w:t>
      </w:r>
    </w:p>
    <w:p w:rsidR="00BA7E88" w:rsidRPr="00B73426" w:rsidRDefault="005F5286">
      <w:pPr>
        <w:rPr>
          <w:rFonts w:asciiTheme="majorBidi" w:hAnsiTheme="majorBidi" w:cstheme="majorBidi"/>
        </w:rPr>
      </w:pPr>
      <w:r w:rsidRPr="00B73426">
        <w:rPr>
          <w:rFonts w:asciiTheme="majorBidi" w:hAnsiTheme="majorBidi" w:cstheme="majorBidi"/>
        </w:rPr>
        <w:br w:type="page"/>
      </w:r>
    </w:p>
    <w:p w:rsidR="005B2C04" w:rsidRPr="00B73426" w:rsidRDefault="00766FD3" w:rsidP="0018344D">
      <w:pPr>
        <w:rPr>
          <w:rFonts w:asciiTheme="majorBidi" w:hAnsiTheme="majorBidi" w:cstheme="majorBidi"/>
          <w:b/>
          <w:bCs/>
        </w:rPr>
      </w:pPr>
      <w:r w:rsidRPr="00B73426">
        <w:rPr>
          <w:rFonts w:asciiTheme="majorBidi" w:hAnsiTheme="majorBidi" w:cstheme="majorBidi"/>
          <w:b/>
          <w:bCs/>
        </w:rPr>
        <w:lastRenderedPageBreak/>
        <w:t>Supplementary Table S3</w:t>
      </w:r>
      <w:r w:rsidR="005B2C04" w:rsidRPr="00B73426">
        <w:rPr>
          <w:rFonts w:asciiTheme="majorBidi" w:hAnsiTheme="majorBidi" w:cstheme="majorBidi"/>
          <w:b/>
          <w:bCs/>
        </w:rPr>
        <w:t xml:space="preserve">. Accession numbers </w:t>
      </w:r>
      <w:r w:rsidR="0018344D" w:rsidRPr="00B73426">
        <w:rPr>
          <w:rFonts w:asciiTheme="majorBidi" w:hAnsiTheme="majorBidi" w:cstheme="majorBidi"/>
          <w:b/>
          <w:bCs/>
        </w:rPr>
        <w:t>of the sequences used in Figure 2 and Supplementary Figure S1</w:t>
      </w:r>
      <w:r w:rsidR="0018344D">
        <w:rPr>
          <w:rFonts w:asciiTheme="majorBidi" w:hAnsiTheme="majorBidi" w:cstheme="majorBidi"/>
          <w:b/>
          <w:bCs/>
        </w:rPr>
        <w:t xml:space="preserve"> </w:t>
      </w:r>
      <w:r w:rsidR="005B2C04" w:rsidRPr="00B73426">
        <w:rPr>
          <w:rFonts w:asciiTheme="majorBidi" w:hAnsiTheme="majorBidi" w:cstheme="majorBidi"/>
          <w:b/>
          <w:bCs/>
        </w:rPr>
        <w:t>and references</w:t>
      </w:r>
      <w:r w:rsidRPr="00B73426">
        <w:rPr>
          <w:rFonts w:asciiTheme="majorBidi" w:hAnsiTheme="majorBidi" w:cstheme="majorBidi"/>
          <w:b/>
          <w:bCs/>
        </w:rPr>
        <w:t>.</w:t>
      </w:r>
      <w:r w:rsidR="0018344D">
        <w:rPr>
          <w:rFonts w:asciiTheme="majorBidi" w:hAnsiTheme="majorBidi" w:cstheme="majorBidi"/>
          <w:b/>
          <w:bCs/>
        </w:rPr>
        <w:t xml:space="preserve"> </w:t>
      </w:r>
    </w:p>
    <w:tbl>
      <w:tblPr>
        <w:tblStyle w:val="TableGrid"/>
        <w:tblW w:w="8100" w:type="dxa"/>
        <w:tblLook w:val="04A0" w:firstRow="1" w:lastRow="0" w:firstColumn="1" w:lastColumn="0" w:noHBand="0" w:noVBand="1"/>
      </w:tblPr>
      <w:tblGrid>
        <w:gridCol w:w="2122"/>
        <w:gridCol w:w="3118"/>
        <w:gridCol w:w="2860"/>
      </w:tblGrid>
      <w:tr w:rsidR="00BA7E88" w:rsidRPr="00B73426" w:rsidTr="002C6EE2">
        <w:trPr>
          <w:trHeight w:val="288"/>
          <w:tblHeader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b/>
                <w:b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b/>
                <w:bCs/>
                <w:color w:val="000000"/>
              </w:rPr>
              <w:t>Accession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b/>
                <w:b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b/>
                <w:bCs/>
                <w:color w:val="000000"/>
              </w:rPr>
              <w:t>Taxon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2C6EE2" w:rsidP="00BA7E88">
            <w:pPr>
              <w:rPr>
                <w:rFonts w:asciiTheme="majorBidi" w:eastAsia="Times New Roman" w:hAnsiTheme="majorBidi" w:cstheme="majorBidi"/>
                <w:b/>
                <w:b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b/>
                <w:bCs/>
                <w:color w:val="000000"/>
              </w:rPr>
              <w:t>R</w:t>
            </w:r>
            <w:r w:rsidR="00BA7E88" w:rsidRPr="00B73426">
              <w:rPr>
                <w:rFonts w:asciiTheme="majorBidi" w:eastAsia="Times New Roman" w:hAnsiTheme="majorBidi" w:cstheme="majorBidi"/>
                <w:b/>
                <w:bCs/>
                <w:color w:val="000000"/>
              </w:rPr>
              <w:t>eference</w:t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B077072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lasiur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0429FD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Ohdachi&lt;/Author&gt;&lt;Year&gt;2004&lt;/Year&gt;&lt;RecNum&gt;462&lt;/RecNum&gt;&lt;DisplayText&gt;(Ohdachi et al. 2004)&lt;/DisplayText&gt;&lt;record&gt;&lt;rec-number&gt;462&lt;/rec-number&gt;&lt;foreign-keys&gt;&lt;key app="EN" db-id="v5szxwvppvpee9e0er7p25six9drvwpas2pa"&gt;462&lt;/key&gt;&lt;/foreign-keys&gt;&lt;ref-type name="Journal Article"&gt;17&lt;/ref-type&gt;&lt;contributors&gt;&lt;authors&gt;&lt;author&gt;Ohdachi, Satoshi D.&lt;/author&gt;&lt;author&gt;Iwasa, Masahiro A.&lt;/author&gt;&lt;author&gt;Nesterenko, Vladimir A.&lt;/author&gt;&lt;author&gt;Abe, Hisashi&lt;/author&gt;&lt;author&gt;Masuda, Ryuichi&lt;/author&gt;&lt;author&gt;Haberl, Werner&lt;/author&gt;&lt;/authors&gt;&lt;/contributors&gt;&lt;titles&gt;&lt;title&gt;&lt;style face="normal" font="default" size="100%"&gt;Molecular Phylogenetics of &lt;/style&gt;&lt;style face="italic" font="default" size="100%"&gt;Crocidura &lt;/style&gt;&lt;style face="normal" font="default" size="100%"&gt;Shrews (Insectivora) in East and Central Asia&lt;/style&gt;&lt;/title&gt;&lt;secondary-title&gt;J. Mammal.&lt;/secondary-title&gt;&lt;alt-title&gt;Journal of Mammalogy&lt;/alt-title&gt;&lt;/titles&gt;&lt;alt-periodical&gt;&lt;full-title&gt;Journal of Mammalogy&lt;/full-title&gt;&lt;/alt-periodical&gt;&lt;pages&gt;396-403&lt;/pages&gt;&lt;volume&gt;85&lt;/volume&gt;&lt;number&gt;3&lt;/number&gt;&lt;dates&gt;&lt;year&gt;2004&lt;/year&gt;&lt;/dates&gt;&lt;isbn&gt;0022-2372&lt;/isbn&gt;&lt;urls&gt;&lt;related-urls&gt;&lt;url&gt;https://doi.org/10.1644/1383934&lt;/url&gt;&lt;/related-urls&gt;&lt;/urls&gt;&lt;electronic-resource-num&gt;10.1644/1383934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2" w:tooltip="Ohdachi, 2004 #462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Ohdachi et al. 2004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B077074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watase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0429FD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Ohdachi&lt;/Author&gt;&lt;Year&gt;2004&lt;/Year&gt;&lt;RecNum&gt;462&lt;/RecNum&gt;&lt;DisplayText&gt;(Ohdachi et al. 2004)&lt;/DisplayText&gt;&lt;record&gt;&lt;rec-number&gt;462&lt;/rec-number&gt;&lt;foreign-keys&gt;&lt;key app="EN" db-id="v5szxwvppvpee9e0er7p25six9drvwpas2pa"&gt;462&lt;/key&gt;&lt;/foreign-keys&gt;&lt;ref-type name="Journal Article"&gt;17&lt;/ref-type&gt;&lt;contributors&gt;&lt;authors&gt;&lt;author&gt;Ohdachi, Satoshi D.&lt;/author&gt;&lt;author&gt;Iwasa, Masahiro A.&lt;/author&gt;&lt;author&gt;Nesterenko, Vladimir A.&lt;/author&gt;&lt;author&gt;Abe, Hisashi&lt;/author&gt;&lt;author&gt;Masuda, Ryuichi&lt;/author&gt;&lt;author&gt;Haberl, Werner&lt;/author&gt;&lt;/authors&gt;&lt;/contributors&gt;&lt;titles&gt;&lt;title&gt;&lt;style face="normal" font="default" size="100%"&gt;Molecular Phylogenetics of &lt;/style&gt;&lt;style face="italic" font="default" size="100%"&gt;Crocidura &lt;/style&gt;&lt;style face="normal" font="default" size="100%"&gt;Shrews (Insectivora) in East and Central Asia&lt;/style&gt;&lt;/title&gt;&lt;secondary-title&gt;J. Mammal.&lt;/secondary-title&gt;&lt;alt-title&gt;Journal of Mammalogy&lt;/alt-title&gt;&lt;/titles&gt;&lt;alt-periodical&gt;&lt;full-title&gt;Journal of Mammalogy&lt;/full-title&gt;&lt;/alt-periodical&gt;&lt;pages&gt;396-403&lt;/pages&gt;&lt;volume&gt;85&lt;/volume&gt;&lt;number&gt;3&lt;/number&gt;&lt;dates&gt;&lt;year&gt;2004&lt;/year&gt;&lt;/dates&gt;&lt;isbn&gt;0022-2372&lt;/isbn&gt;&lt;urls&gt;&lt;related-urls&gt;&lt;url&gt;https://doi.org/10.1644/1383934&lt;/url&gt;&lt;/related-urls&gt;&lt;/urls&gt;&lt;electronic-resource-num&gt;10.1644/1383934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2" w:tooltip="Ohdachi, 2004 #462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Ohdachi et al. 2004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B175083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attenuat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0429FD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Ohdachi&lt;/Author&gt;&lt;Year&gt;2006&lt;/Year&gt;&lt;RecNum&gt;463&lt;/RecNum&gt;&lt;DisplayText&gt;(Ohdachi et al. 2006)&lt;/DisplayText&gt;&lt;record&gt;&lt;rec-number&gt;463&lt;/rec-number&gt;&lt;foreign-keys&gt;&lt;key app="EN" db-id="v5szxwvppvpee9e0er7p25six9drvwpas2pa"&gt;463&lt;/key&gt;&lt;/foreign-keys&gt;&lt;ref-type name="Journal Article"&gt;17&lt;/ref-type&gt;&lt;contributors&gt;&lt;authors&gt;&lt;author&gt;Ohdachi, S. D.&lt;/author&gt;&lt;author&gt;Hasegawa, M.&lt;/author&gt;&lt;author&gt;Iwasa, M. A.&lt;/author&gt;&lt;author&gt;Vogel, P.&lt;/author&gt;&lt;author&gt;Oshida, T.&lt;/author&gt;&lt;author&gt;Lin, L.-K.&lt;/author&gt;&lt;author&gt;Abe, H.&lt;/author&gt;&lt;/authors&gt;&lt;/contributors&gt;&lt;titles&gt;&lt;title&gt;&lt;style face="normal" font="default" size="100%"&gt;Molecular phylogenetics of soricid shrews (Mammalia) based on mitochondrial cytochrome &lt;/style&gt;&lt;style face="italic" font="default" size="100%"&gt;b&lt;/style&gt;&lt;style face="normal" font="default" size="100%"&gt; gene sequences: with special reference to the Soricinae&lt;/style&gt;&lt;/title&gt;&lt;secondary-title&gt;J. Zool.&lt;/secondary-title&gt;&lt;alt-title&gt;Journal of Zoology&lt;/alt-title&gt;&lt;/titles&gt;&lt;alt-periodical&gt;&lt;full-title&gt;Journal of Zoology&lt;/full-title&gt;&lt;/alt-periodical&gt;&lt;pages&gt;177-191&lt;/pages&gt;&lt;volume&gt;270&lt;/volume&gt;&lt;number&gt;1&lt;/number&gt;&lt;dates&gt;&lt;year&gt;2006&lt;/year&gt;&lt;/dates&gt;&lt;isbn&gt;0952-8369&lt;/isbn&gt;&lt;urls&gt;&lt;related-urls&gt;&lt;url&gt;https://zslpublications.onlinelibrary.wiley.com/doi/abs/10.1111/j.1469-7998.2006.00125.x&lt;/url&gt;&lt;/related-urls&gt;&lt;/urls&gt;&lt;electronic-resource-num&gt;10.1111/j.1469-7998.2006.00125.x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1" w:tooltip="Ohdachi, 2006 #46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Ohdachi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B175087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ori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0429FD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Ohdachi&lt;/Author&gt;&lt;Year&gt;2006&lt;/Year&gt;&lt;RecNum&gt;463&lt;/RecNum&gt;&lt;DisplayText&gt;(Ohdachi et al. 2006)&lt;/DisplayText&gt;&lt;record&gt;&lt;rec-number&gt;463&lt;/rec-number&gt;&lt;foreign-keys&gt;&lt;key app="EN" db-id="v5szxwvppvpee9e0er7p25six9drvwpas2pa"&gt;463&lt;/key&gt;&lt;/foreign-keys&gt;&lt;ref-type name="Journal Article"&gt;17&lt;/ref-type&gt;&lt;contributors&gt;&lt;authors&gt;&lt;author&gt;Ohdachi, S. D.&lt;/author&gt;&lt;author&gt;Hasegawa, M.&lt;/author&gt;&lt;author&gt;Iwasa, M. A.&lt;/author&gt;&lt;author&gt;Vogel, P.&lt;/author&gt;&lt;author&gt;Oshida, T.&lt;/author&gt;&lt;author&gt;Lin, L.-K.&lt;/author&gt;&lt;author&gt;Abe, H.&lt;/author&gt;&lt;/authors&gt;&lt;/contributors&gt;&lt;titles&gt;&lt;title&gt;&lt;style face="normal" font="default" size="100%"&gt;Molecular phylogenetics of soricid shrews (Mammalia) based on mitochondrial cytochrome &lt;/style&gt;&lt;style face="italic" font="default" size="100%"&gt;b&lt;/style&gt;&lt;style face="normal" font="default" size="100%"&gt; gene sequences: with special reference to the Soricinae&lt;/style&gt;&lt;/title&gt;&lt;secondary-title&gt;J. Zool.&lt;/secondary-title&gt;&lt;alt-title&gt;Journal of Zoology&lt;/alt-title&gt;&lt;/titles&gt;&lt;alt-periodical&gt;&lt;full-title&gt;Journal of Zoology&lt;/full-title&gt;&lt;/alt-periodical&gt;&lt;pages&gt;177-191&lt;/pages&gt;&lt;volume&gt;270&lt;/volume&gt;&lt;number&gt;1&lt;/number&gt;&lt;dates&gt;&lt;year&gt;2006&lt;/year&gt;&lt;/dates&gt;&lt;isbn&gt;0952-8369&lt;/isbn&gt;&lt;urls&gt;&lt;related-urls&gt;&lt;url&gt;https://zslpublications.onlinelibrary.wiley.com/doi/abs/10.1111/j.1469-7998.2006.00125.x&lt;/url&gt;&lt;/related-urls&gt;&lt;/urls&gt;&lt;electronic-resource-num&gt;10.1111/j.1469-7998.2006.00125.x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1" w:tooltip="Ohdachi, 2006 #46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Ohdachi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769263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russul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0429FD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Gb250YW5pbGxhczwvQXV0aG9yPjxZZWFyPjIwMDU8L1ll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Gb250YW5pbGxhczwvQXV0aG9yPjxZZWFyPjIwMDU8L1ll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4" w:tooltip="Fontanillas, 2005 #464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Fontanillas et al. 2005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86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5A5255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ibiric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CC6DC0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99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5A5255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monach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CC6DC0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500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5A5255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CC6DC0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925211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zarudny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CC6DC0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65&lt;/RecNum&gt;&lt;DisplayText&gt;(Dubey et al. 2007d)&lt;/DisplayText&gt;&lt;record&gt;&lt;rec-number&gt;465&lt;/rec-number&gt;&lt;foreign-keys&gt;&lt;key app="EN" db-id="v5szxwvppvpee9e0er7p25six9drvwpas2pa"&gt;465&lt;/key&gt;&lt;/foreign-keys&gt;&lt;ref-type name="Journal Article"&gt;17&lt;/ref-type&gt;&lt;contributors&gt;&lt;authors&gt;&lt;author&gt;Dubey, Sylvain&lt;/author&gt;&lt;author&gt;Nová, Petra&lt;/author&gt;&lt;author&gt;Vogel, Peter&lt;/author&gt;&lt;author&gt;Vohralík, V.&lt;/author&gt;&lt;/authors&gt;&lt;/contributors&gt;&lt;titles&gt;&lt;title&gt;&lt;style face="normal" font="default" size="100%"&gt;Cytogenetic and molecular relationships between Zarudny&amp;apos;s rock shrew (&lt;/style&gt;&lt;style face="italic" font="default" size="100%"&gt;Crocidura zarudnyi&lt;/style&gt;&lt;style face="normal" font="default" size="100%"&gt;; Mammalia: Soricomorpha) and Eurasian taxa&lt;/style&gt;&lt;/title&gt;&lt;secondary-title&gt;J. Mammal.&lt;/secondary-title&gt;&lt;alt-title&gt;Journal of Mammalogy&lt;/alt-title&gt;&lt;/titles&gt;&lt;alt-periodical&gt;&lt;full-title&gt;Journal of Mammalogy&lt;/full-title&gt;&lt;/alt-periodical&gt;&lt;pages&gt;706-711&lt;/pages&gt;&lt;volume&gt;88&lt;/volume&gt;&lt;number&gt;3&lt;/number&gt;&lt;dates&gt;&lt;year&gt;2007&lt;/year&gt;&lt;/dates&gt;&lt;isbn&gt;0022-2372&lt;/isbn&gt;&lt;urls&gt;&lt;related-urls&gt;&lt;url&gt;https://doi.org/10.1644/05-MAMM-A-409R.10R.19R1.1&lt;/url&gt;&lt;/related-urls&gt;&lt;/urls&gt;&lt;electronic-resource-num&gt;10.1644/05-mamm-a-409r.10r.19r1.1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6" w:tooltip="Dubey, 2007 #46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d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305276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poensis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CC6DC0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66&lt;/RecNum&gt;&lt;DisplayText&gt;(Dubey et al. 2007a)&lt;/DisplayText&gt;&lt;record&gt;&lt;rec-number&gt;466&lt;/rec-number&gt;&lt;foreign-keys&gt;&lt;key app="EN" db-id="v5szxwvppvpee9e0er7p25six9drvwpas2pa"&gt;466&lt;/key&gt;&lt;/foreign-keys&gt;&lt;ref-type name="Journal Article"&gt;17&lt;/ref-type&gt;&lt;contributors&gt;&lt;authors&gt;&lt;author&gt;Dubey, S.&lt;/author&gt;&lt;author&gt;Antonin, M.&lt;/author&gt;&lt;author&gt;Denys, C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Use of phylogeny to resolve the taxonomy of the widespread and highly polymorphic African giant shrews (&lt;/style&gt;&lt;style face="italic" font="default" size="100%"&gt;Crocidura olivieri &lt;/style&gt;&lt;style face="normal" font="default" size="100%"&gt;group, Crocidurinae, Mammalia)&lt;/style&gt;&lt;/title&gt;&lt;secondary-title&gt;Zoology (Jena)&lt;/secondary-title&gt;&lt;alt-title&gt;Zoology (Jena, Germany)&lt;/alt-title&gt;&lt;/titles&gt;&lt;periodical&gt;&lt;full-title&gt;Zoology (Jena)&lt;/full-title&gt;&lt;abbr-1&gt;Zoology (Jena, Germany)&lt;/abbr-1&gt;&lt;/periodical&gt;&lt;alt-periodical&gt;&lt;full-title&gt;Zoology (Jena)&lt;/full-title&gt;&lt;abbr-1&gt;Zoology (Jena, Germany)&lt;/abbr-1&gt;&lt;/alt-periodical&gt;&lt;pages&gt;48-57&lt;/pages&gt;&lt;volume&gt;110&lt;/volume&gt;&lt;number&gt;1&lt;/number&gt;&lt;keywords&gt;&lt;keyword&gt;Africa&lt;/keyword&gt;&lt;keyword&gt;Animals&lt;/keyword&gt;&lt;keyword&gt;Classification&lt;/keyword&gt;&lt;keyword&gt;Cytochromes b/genetics&lt;/keyword&gt;&lt;keyword&gt;Genes, Mitochondrial/genetics&lt;/keyword&gt;&lt;keyword&gt;Genetic Variation&lt;/keyword&gt;&lt;keyword&gt;Phylogeny&lt;/keyword&gt;&lt;keyword&gt;Shrews/ classification/ genetics&lt;/keyword&gt;&lt;/keywords&gt;&lt;dates&gt;&lt;year&gt;2007&lt;/year&gt;&lt;/dates&gt;&lt;isbn&gt;0944-2006&amp;#xD;0944-2006 (Linking)&lt;/isbn&gt;&lt;accession-num&gt;17169541&lt;/accession-num&gt;&lt;urls&gt;&lt;/urls&gt;&lt;electronic-resource-num&gt;10.1016/j.zool.2006.05.003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2" w:tooltip="Dubey, 2007 #466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a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521040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icul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CC6DC0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65&lt;/RecNum&gt;&lt;DisplayText&gt;(Dubey et al. 2007d)&lt;/DisplayText&gt;&lt;record&gt;&lt;rec-number&gt;465&lt;/rec-number&gt;&lt;foreign-keys&gt;&lt;key app="EN" db-id="v5szxwvppvpee9e0er7p25six9drvwpas2pa"&gt;465&lt;/key&gt;&lt;/foreign-keys&gt;&lt;ref-type name="Journal Article"&gt;17&lt;/ref-type&gt;&lt;contributors&gt;&lt;authors&gt;&lt;author&gt;Dubey, Sylvain&lt;/author&gt;&lt;author&gt;Nová, Petra&lt;/author&gt;&lt;author&gt;Vogel, Peter&lt;/author&gt;&lt;author&gt;Vohralík, V.&lt;/author&gt;&lt;/authors&gt;&lt;/contributors&gt;&lt;titles&gt;&lt;title&gt;&lt;style face="normal" font="default" size="100%"&gt;Cytogenetic and molecular relationships between Zarudny&amp;apos;s rock shrew (&lt;/style&gt;&lt;style face="italic" font="default" size="100%"&gt;Crocidura zarudnyi&lt;/style&gt;&lt;style face="normal" font="default" size="100%"&gt;; Mammalia: Soricomorpha) and Eurasian taxa&lt;/style&gt;&lt;/title&gt;&lt;secondary-title&gt;J. Mammal.&lt;/secondary-title&gt;&lt;alt-title&gt;Journal of Mammalogy&lt;/alt-title&gt;&lt;/titles&gt;&lt;alt-periodical&gt;&lt;full-title&gt;Journal of Mammalogy&lt;/full-title&gt;&lt;/alt-periodical&gt;&lt;pages&gt;706-711&lt;/pages&gt;&lt;volume&gt;88&lt;/volume&gt;&lt;number&gt;3&lt;/number&gt;&lt;dates&gt;&lt;year&gt;2007&lt;/year&gt;&lt;/dates&gt;&lt;isbn&gt;0022-2372&lt;/isbn&gt;&lt;urls&gt;&lt;related-urls&gt;&lt;url&gt;https://doi.org/10.1644/05-MAMM-A-409R.10R.19R1.1&lt;/url&gt;&lt;/related-urls&gt;&lt;/urls&gt;&lt;electronic-resource-num&gt;10.1644/05-mamm-a-409r.10r.19r1.1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6" w:tooltip="Dubey, 2007 #46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d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521041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zimmermann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CC6DC0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65&lt;/RecNum&gt;&lt;DisplayText&gt;(Dubey et al. 2007d)&lt;/DisplayText&gt;&lt;record&gt;&lt;rec-number&gt;465&lt;/rec-number&gt;&lt;foreign-keys&gt;&lt;key app="EN" db-id="v5szxwvppvpee9e0er7p25six9drvwpas2pa"&gt;465&lt;/key&gt;&lt;/foreign-keys&gt;&lt;ref-type name="Journal Article"&gt;17&lt;/ref-type&gt;&lt;contributors&gt;&lt;authors&gt;&lt;author&gt;Dubey, Sylvain&lt;/author&gt;&lt;author&gt;Nová, Petra&lt;/author&gt;&lt;author&gt;Vogel, Peter&lt;/author&gt;&lt;author&gt;Vohralík, V.&lt;/author&gt;&lt;/authors&gt;&lt;/contributors&gt;&lt;titles&gt;&lt;title&gt;&lt;style face="normal" font="default" size="100%"&gt;Cytogenetic and molecular relationships between Zarudny&amp;apos;s rock shrew (&lt;/style&gt;&lt;style face="italic" font="default" size="100%"&gt;Crocidura zarudnyi&lt;/style&gt;&lt;style face="normal" font="default" size="100%"&gt;; Mammalia: Soricomorpha) and Eurasian taxa&lt;/style&gt;&lt;/title&gt;&lt;secondary-title&gt;J. Mammal.&lt;/secondary-title&gt;&lt;alt-title&gt;Journal of Mammalogy&lt;/alt-title&gt;&lt;/titles&gt;&lt;alt-periodical&gt;&lt;full-title&gt;Journal of Mammalogy&lt;/full-title&gt;&lt;/alt-periodical&gt;&lt;pages&gt;706-711&lt;/pages&gt;&lt;volume&gt;88&lt;/volume&gt;&lt;number&gt;3&lt;/number&gt;&lt;dates&gt;&lt;year&gt;2007&lt;/year&gt;&lt;/dates&gt;&lt;isbn&gt;0022-2372&lt;/isbn&gt;&lt;urls&gt;&lt;related-urls&gt;&lt;url&gt;https://doi.org/10.1644/05-MAMM-A-409R.10R.19R1.1&lt;/url&gt;&lt;/related-urls&gt;&lt;/urls&gt;&lt;electronic-resource-num&gt;10.1644/05-mamm-a-409r.10r.19r1.1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6" w:tooltip="Dubey, 2007 #46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d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521042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canariensis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CC6DC0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65&lt;/RecNum&gt;&lt;DisplayText&gt;(Dubey et al. 2007d)&lt;/DisplayText&gt;&lt;record&gt;&lt;rec-number&gt;465&lt;/rec-number&gt;&lt;foreign-keys&gt;&lt;key app="EN" db-id="v5szxwvppvpee9e0er7p25six9drvwpas2pa"&gt;465&lt;/key&gt;&lt;/foreign-keys&gt;&lt;ref-type name="Journal Article"&gt;17&lt;/ref-type&gt;&lt;contributors&gt;&lt;authors&gt;&lt;author&gt;Dubey, Sylvain&lt;/author&gt;&lt;author&gt;Nová, Petra&lt;/author&gt;&lt;author&gt;Vogel, Peter&lt;/author&gt;&lt;author&gt;Vohralík, V.&lt;/author&gt;&lt;/authors&gt;&lt;/contributors&gt;&lt;titles&gt;&lt;title&gt;&lt;style face="normal" font="default" size="100%"&gt;Cytogenetic and molecular relationships between Zarudny&amp;apos;s rock shrew (&lt;/style&gt;&lt;style face="italic" font="default" size="100%"&gt;Crocidura zarudnyi&lt;/style&gt;&lt;style face="normal" font="default" size="100%"&gt;; Mammalia: Soricomorpha) and Eurasian taxa&lt;/style&gt;&lt;/title&gt;&lt;secondary-title&gt;J. Mammal.&lt;/secondary-title&gt;&lt;alt-title&gt;Journal of Mammalogy&lt;/alt-title&gt;&lt;/titles&gt;&lt;alt-periodical&gt;&lt;full-title&gt;Journal of Mammalogy&lt;/full-title&gt;&lt;/alt-periodical&gt;&lt;pages&gt;706-711&lt;/pages&gt;&lt;volume&gt;88&lt;/volume&gt;&lt;number&gt;3&lt;/number&gt;&lt;dates&gt;&lt;year&gt;2007&lt;/year&gt;&lt;/dates&gt;&lt;isbn&gt;0022-2372&lt;/isbn&gt;&lt;urls&gt;&lt;related-urls&gt;&lt;url&gt;https://doi.org/10.1644/05-MAMM-A-409R.10R.19R1.1&lt;/url&gt;&lt;/related-urls&gt;&lt;/urls&gt;&lt;electronic-resource-num&gt;10.1644/05-mamm-a-409r.10r.19r1.1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6" w:tooltip="Dubey, 2007 #46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d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521043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theresae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CC6DC0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65&lt;/RecNum&gt;&lt;DisplayText&gt;(Dubey et al. 2007d)&lt;/DisplayText&gt;&lt;record&gt;&lt;rec-number&gt;465&lt;/rec-number&gt;&lt;foreign-keys&gt;&lt;key app="EN" db-id="v5szxwvppvpee9e0er7p25six9drvwpas2pa"&gt;465&lt;/key&gt;&lt;/foreign-keys&gt;&lt;ref-type name="Journal Article"&gt;17&lt;/ref-type&gt;&lt;contributors&gt;&lt;authors&gt;&lt;author&gt;Dubey, Sylvain&lt;/author&gt;&lt;author&gt;Nová, Petra&lt;/author&gt;&lt;author&gt;Vogel, Peter&lt;/author&gt;&lt;author&gt;Vohralík, V.&lt;/author&gt;&lt;/authors&gt;&lt;/contributors&gt;&lt;titles&gt;&lt;title&gt;&lt;style face="normal" font="default" size="100%"&gt;Cytogenetic and molecular relationships between Zarudny&amp;apos;s rock shrew (&lt;/style&gt;&lt;style face="italic" font="default" size="100%"&gt;Crocidura zarudnyi&lt;/style&gt;&lt;style face="normal" font="default" size="100%"&gt;; Mammalia: Soricomorpha) and Eurasian taxa&lt;/style&gt;&lt;/title&gt;&lt;secondary-title&gt;J. Mammal.&lt;/secondary-title&gt;&lt;alt-title&gt;Journal of Mammalogy&lt;/alt-title&gt;&lt;/titles&gt;&lt;alt-periodical&gt;&lt;full-title&gt;Journal of Mammalogy&lt;/full-title&gt;&lt;/alt-periodical&gt;&lt;pages&gt;706-711&lt;/pages&gt;&lt;volume&gt;88&lt;/volume&gt;&lt;number&gt;3&lt;/number&gt;&lt;dates&gt;&lt;year&gt;2007&lt;/year&gt;&lt;/dates&gt;&lt;isbn&gt;0022-2372&lt;/isbn&gt;&lt;urls&gt;&lt;related-urls&gt;&lt;url&gt;https://doi.org/10.1644/05-MAMM-A-409R.10R.19R1.1&lt;/url&gt;&lt;/related-urls&gt;&lt;/urls&gt;&lt;electronic-resource-num&gt;10.1644/05-mamm-a-409r.10r.19r1.1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6" w:tooltip="Dubey, 2007 #46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d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381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malayan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CC6DC0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37&lt;/RecNum&gt;&lt;DisplayText&gt;(Dubey et al. 2007e)&lt;/DisplayText&gt;&lt;record&gt;&lt;rec-number&gt;37&lt;/rec-number&gt;&lt;foreign-keys&gt;&lt;key app="EN" db-id="v5szxwvppvpee9e0er7p25six9drvwpas2pa"&gt;37&lt;/key&gt;&lt;/foreign-keys&gt;&lt;ref-type name="Journal Article"&gt;17&lt;/ref-type&gt;&lt;contributors&gt;&lt;authors&gt;&lt;author&gt;Dubey, S. &lt;/author&gt;&lt;author&gt;Salamin, N.&lt;/author&gt;&lt;author&gt;Ohdachi, S. D.&lt;/author&gt;&lt;author&gt;Barrie`re, P.&lt;/author&gt;&lt;author&gt;Vogel, P.&lt;/author&gt;&lt;/authors&gt;&lt;/contributors&gt;&lt;titles&gt;&lt;title&gt;Molecular phylogenetics of shrews (Mammalia : Soricidae) reveal timing of transcontinental colonizations&lt;/title&gt;&lt;secondary-title&gt;Mol. Phylogenet. Evol.&lt;/secondary-title&gt;&lt;/titles&gt;&lt;periodical&gt;&lt;full-title&gt;Mol. Phylogenet. Evol.&lt;/full-title&gt;&lt;/periodical&gt;&lt;pages&gt;126-137&lt;/pages&gt;&lt;volume&gt;44&lt;/volume&gt;&lt;number&gt;1&lt;/number&gt;&lt;dates&gt;&lt;year&gt;2007&lt;/year&gt;&lt;/dates&gt;&lt;urls&gt;&lt;/urls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7" w:tooltip="Dubey, 2007 #37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e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382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neglect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CC6DC0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37&lt;/RecNum&gt;&lt;DisplayText&gt;(Dubey et al. 2007e)&lt;/DisplayText&gt;&lt;record&gt;&lt;rec-number&gt;37&lt;/rec-number&gt;&lt;foreign-keys&gt;&lt;key app="EN" db-id="v5szxwvppvpee9e0er7p25six9drvwpas2pa"&gt;37&lt;/key&gt;&lt;/foreign-keys&gt;&lt;ref-type name="Journal Article"&gt;17&lt;/ref-type&gt;&lt;contributors&gt;&lt;authors&gt;&lt;author&gt;Dubey, S. &lt;/author&gt;&lt;author&gt;Salamin, N.&lt;/author&gt;&lt;author&gt;Ohdachi, S. D.&lt;/author&gt;&lt;author&gt;Barrie`re, P.&lt;/author&gt;&lt;author&gt;Vogel, P.&lt;/author&gt;&lt;/authors&gt;&lt;/contributors&gt;&lt;titles&gt;&lt;title&gt;Molecular phylogenetics of shrews (Mammalia : Soricidae) reveal timing of transcontinental colonizations&lt;/title&gt;&lt;secondary-title&gt;Mol. Phylogenet. Evol.&lt;/secondary-title&gt;&lt;/titles&gt;&lt;periodical&gt;&lt;full-title&gt;Mol. Phylogenet. Evol.&lt;/full-title&gt;&lt;/periodical&gt;&lt;pages&gt;126-137&lt;/pages&gt;&lt;volume&gt;44&lt;/volume&gt;&lt;number&gt;1&lt;/number&gt;&lt;dates&gt;&lt;year&gt;2007&lt;/year&gt;&lt;/dates&gt;&lt;urls&gt;&lt;/urls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7" w:tooltip="Dubey, 2007 #37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e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384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nigripes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CC6DC0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37&lt;/RecNum&gt;&lt;DisplayText&gt;(Dubey et al. 2007e)&lt;/DisplayText&gt;&lt;record&gt;&lt;rec-number&gt;37&lt;/rec-number&gt;&lt;foreign-keys&gt;&lt;key app="EN" db-id="v5szxwvppvpee9e0er7p25six9drvwpas2pa"&gt;37&lt;/key&gt;&lt;/foreign-keys&gt;&lt;ref-type name="Journal Article"&gt;17&lt;/ref-type&gt;&lt;contributors&gt;&lt;authors&gt;&lt;author&gt;Dubey, S. &lt;/author&gt;&lt;author&gt;Salamin, N.&lt;/author&gt;&lt;author&gt;Ohdachi, S. D.&lt;/author&gt;&lt;author&gt;Barrie`re, P.&lt;/author&gt;&lt;author&gt;Vogel, P.&lt;/author&gt;&lt;/authors&gt;&lt;/contributors&gt;&lt;titles&gt;&lt;title&gt;Molecular phylogenetics of shrews (Mammalia : Soricidae) reveal timing of transcontinental colonizations&lt;/title&gt;&lt;secondary-title&gt;Mol. Phylogenet. Evol.&lt;/secondary-title&gt;&lt;/titles&gt;&lt;periodical&gt;&lt;full-title&gt;Mol. Phylogenet. Evol.&lt;/full-title&gt;&lt;/periodical&gt;&lt;pages&gt;126-137&lt;/pages&gt;&lt;volume&gt;44&lt;/volume&gt;&lt;number&gt;1&lt;/number&gt;&lt;dates&gt;&lt;year&gt;2007&lt;/year&gt;&lt;/dates&gt;&lt;urls&gt;&lt;/urls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7" w:tooltip="Dubey, 2007 #37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e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389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Suncus day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CC6DC0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37&lt;/RecNum&gt;&lt;DisplayText&gt;(Dubey et al. 2007e)&lt;/DisplayText&gt;&lt;record&gt;&lt;rec-number&gt;37&lt;/rec-number&gt;&lt;foreign-keys&gt;&lt;key app="EN" db-id="v5szxwvppvpee9e0er7p25six9drvwpas2pa"&gt;37&lt;/key&gt;&lt;/foreign-keys&gt;&lt;ref-type name="Journal Article"&gt;17&lt;/ref-type&gt;&lt;contributors&gt;&lt;authors&gt;&lt;author&gt;Dubey, S. &lt;/author&gt;&lt;author&gt;Salamin, N.&lt;/author&gt;&lt;author&gt;Ohdachi, S. D.&lt;/author&gt;&lt;author&gt;Barrie`re, P.&lt;/author&gt;&lt;author&gt;Vogel, P.&lt;/author&gt;&lt;/authors&gt;&lt;/contributors&gt;&lt;titles&gt;&lt;title&gt;Molecular phylogenetics of shrews (Mammalia : Soricidae) reveal timing of transcontinental colonizations&lt;/title&gt;&lt;secondary-title&gt;Mol. Phylogenet. Evol.&lt;/secondary-title&gt;&lt;/titles&gt;&lt;periodical&gt;&lt;full-title&gt;Mol. Phylogenet. Evol.&lt;/full-title&gt;&lt;/periodical&gt;&lt;pages&gt;126-137&lt;/pages&gt;&lt;volume&gt;44&lt;/volume&gt;&lt;number&gt;1&lt;/number&gt;&lt;dates&gt;&lt;year&gt;2007&lt;/year&gt;&lt;/dates&gt;&lt;urls&gt;&lt;/urls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7" w:tooltip="Dubey, 2007 #37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e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394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nanill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CC6DC0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37&lt;/RecNum&gt;&lt;DisplayText&gt;(Dubey et al. 2007e)&lt;/DisplayText&gt;&lt;record&gt;&lt;rec-number&gt;37&lt;/rec-number&gt;&lt;foreign-keys&gt;&lt;key app="EN" db-id="v5szxwvppvpee9e0er7p25six9drvwpas2pa"&gt;37&lt;/key&gt;&lt;/foreign-keys&gt;&lt;ref-type name="Journal Article"&gt;17&lt;/ref-type&gt;&lt;contributors&gt;&lt;authors&gt;&lt;author&gt;Dubey, S. &lt;/author&gt;&lt;author&gt;Salamin, N.&lt;/author&gt;&lt;author&gt;Ohdachi, S. D.&lt;/author&gt;&lt;author&gt;Barrie`re, P.&lt;/author&gt;&lt;author&gt;Vogel, P.&lt;/author&gt;&lt;/authors&gt;&lt;/contributors&gt;&lt;titles&gt;&lt;title&gt;Molecular phylogenetics of shrews (Mammalia : Soricidae) reveal timing of transcontinental colonizations&lt;/title&gt;&lt;secondary-title&gt;Mol. Phylogenet. Evol.&lt;/secondary-title&gt;&lt;/titles&gt;&lt;periodical&gt;&lt;full-title&gt;Mol. Phylogenet. Evol.&lt;/full-title&gt;&lt;/periodical&gt;&lt;pages&gt;126-137&lt;/pages&gt;&lt;volume&gt;44&lt;/volume&gt;&lt;number&gt;1&lt;/number&gt;&lt;dates&gt;&lt;year&gt;2007&lt;/year&gt;&lt;/dates&gt;&lt;urls&gt;&lt;/urls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7" w:tooltip="Dubey, 2007 #37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e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432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Suncus day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CC6DC0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37&lt;/RecNum&gt;&lt;DisplayText&gt;(Dubey et al. 2007e)&lt;/DisplayText&gt;&lt;record&gt;&lt;rec-number&gt;37&lt;/rec-number&gt;&lt;foreign-keys&gt;&lt;key app="EN" db-id="v5szxwvppvpee9e0er7p25six9drvwpas2pa"&gt;37&lt;/key&gt;&lt;/foreign-keys&gt;&lt;ref-type name="Journal Article"&gt;17&lt;/ref-type&gt;&lt;contributors&gt;&lt;authors&gt;&lt;author&gt;Dubey, S. &lt;/author&gt;&lt;author&gt;Salamin, N.&lt;/author&gt;&lt;author&gt;Ohdachi, S. D.&lt;/author&gt;&lt;author&gt;Barrie`re, P.&lt;/author&gt;&lt;author&gt;Vogel, P.&lt;/author&gt;&lt;/authors&gt;&lt;/contributors&gt;&lt;titles&gt;&lt;title&gt;Molecular phylogenetics of shrews (Mammalia : Soricidae) reveal timing of transcontinental colonizations&lt;/title&gt;&lt;secondary-title&gt;Mol. Phylogenet. Evol.&lt;/secondary-title&gt;&lt;/titles&gt;&lt;periodical&gt;&lt;full-title&gt;Mol. Phylogenet. Evol.&lt;/full-title&gt;&lt;/periodical&gt;&lt;pages&gt;126-137&lt;/pages&gt;&lt;volume&gt;44&lt;/volume&gt;&lt;number&gt;1&lt;/number&gt;&lt;dates&gt;&lt;year&gt;2007&lt;/year&gt;&lt;/dates&gt;&lt;urls&gt;&lt;/urls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7" w:tooltip="Dubey, 2007 #37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e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75245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tarfayensis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CC6DC0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8&lt;/Year&gt;&lt;RecNum&gt;467&lt;/RecNum&gt;&lt;DisplayText&gt;(Dubey et al. 2008a)&lt;/DisplayText&gt;&lt;record&gt;&lt;rec-number&gt;467&lt;/rec-number&gt;&lt;foreign-keys&gt;&lt;key app="EN" db-id="v5szxwvppvpee9e0er7p25six9drvwpas2pa"&gt;467&lt;/key&gt;&lt;/foreign-keys&gt;&lt;ref-type name="Journal Article"&gt;17&lt;/ref-type&gt;&lt;contributors&gt;&lt;authors&gt;&lt;author&gt;Dubey, S.&lt;/author&gt;&lt;author&gt;Koyasu, K.&lt;/author&gt;&lt;author&gt;Parapanov, R.&lt;/author&gt;&lt;author&gt;Ribi, M.&lt;/author&gt;&lt;author&gt;Hutterer, R.&lt;/author&gt;&lt;author&gt;Vogel, P.&lt;/author&gt;&lt;/authors&gt;&lt;/contributors&gt;&lt;auth-address&gt;Department of Ecology and Evolution, University of Lausanne, CH-1015 Lausanne, Switzerland; Shine Laboratory, School of Biological Sciences, University of Sydney, Sydney, NSW 2006, Australia. sylvain.dubey@bio.usyd.edu.au&lt;/auth-address&gt;&lt;titles&gt;&lt;title&gt;Molecular phylogenetics reveals Messinian, Pliocene, and Pleistocene colonizations of islands by North African shrews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877-882&lt;/pages&gt;&lt;volume&gt;47&lt;/volume&gt;&lt;number&gt;2&lt;/number&gt;&lt;keywords&gt;&lt;keyword&gt;Africa, Northern&lt;/keyword&gt;&lt;keyword&gt;Animal Migration&lt;/keyword&gt;&lt;keyword&gt;Animals&lt;/keyword&gt;&lt;keyword&gt;Evolution, Molecular&lt;/keyword&gt;&lt;keyword&gt;Geography&lt;/keyword&gt;&lt;keyword&gt;Likelihood Functions&lt;/keyword&gt;&lt;keyword&gt;Models, Genetic&lt;/keyword&gt;&lt;keyword&gt;Phylogeny&lt;/keyword&gt;&lt;keyword&gt;Sequence Analysis, DNA&lt;/keyword&gt;&lt;keyword&gt;Shrews/ genetics&lt;/keyword&gt;&lt;keyword&gt;Time Factors&lt;/keyword&gt;&lt;/keywords&gt;&lt;dates&gt;&lt;year&gt;2008&lt;/year&gt;&lt;pub-dates&gt;&lt;date&gt;May&lt;/date&gt;&lt;/pub-dates&gt;&lt;/dates&gt;&lt;isbn&gt;1055-7903&amp;#xD;1055-7903 (Linking)&lt;/isbn&gt;&lt;accession-num&gt;18226926&lt;/accession-num&gt;&lt;urls&gt;&lt;/urls&gt;&lt;electronic-resource-num&gt;10.1016/j.ympev.2007.12.014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5" w:tooltip="Dubey, 2008 #467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8a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F524689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Diplomesodon pulchellum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CC6DC0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g8L1llYXI+PFJl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g8L1llYXI+PFJl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8" w:tooltip="Dubey, 2008 #54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8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F524702 EF524592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lusitani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CC6DC0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g8L1llYXI+PFJl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g8L1llYXI+PFJl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8" w:tooltip="Dubey, 2008 #54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8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F524703 EF524593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lamotte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CC6DC0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g8L1llYXI+PFJl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g8L1llYXI+PFJl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8" w:tooltip="Dubey, 2008 #54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8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F524704 EF524594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olivieri sururae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CC6DC0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g8L1llYXI+PFJl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g8L1llYXI+PFJl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8" w:tooltip="Dubey, 2008 #54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8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F524705 EF524595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olivieri giffard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CC6DC0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g8L1llYXI+PFJl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g8L1llYXI+PFJl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8" w:tooltip="Dubey, 2008 #54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8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F524706 EF524596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nimbasilvanus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CC6DC0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g8L1llYXI+PFJl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g8L1llYXI+PFJl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8" w:tooltip="Dubey, 2008 #54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8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F524716 DQ305234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hirt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CC6DC0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g8L1llYXI+PFJl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g8L1llYXI+PFJl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2" w:tooltip="Dubey, 2007 #466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a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 xml:space="preserve">; </w:t>
            </w:r>
            <w:hyperlink w:anchor="_ENREF_18" w:tooltip="Dubey, 2008 #54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8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F524717 DQ305219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flavescens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CC6DC0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g8L1llYXI+PFJl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g8L1llYXI+PFJl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8" w:tooltip="Dubey, 2008 #54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8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hAnsiTheme="majorBidi" w:cstheme="majorBidi"/>
              </w:rPr>
              <w:t xml:space="preserve">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66&lt;/RecNum&gt;&lt;DisplayText&gt;(Dubey et al. 2007a)&lt;/DisplayText&gt;&lt;record&gt;&lt;rec-number&gt;466&lt;/rec-number&gt;&lt;foreign-keys&gt;&lt;key app="EN" db-id="v5szxwvppvpee9e0er7p25six9drvwpas2pa"&gt;466&lt;/key&gt;&lt;/foreign-keys&gt;&lt;ref-type name="Journal Article"&gt;17&lt;/ref-type&gt;&lt;contributors&gt;&lt;authors&gt;&lt;author&gt;Dubey, S.&lt;/author&gt;&lt;author&gt;Antonin, M.&lt;/author&gt;&lt;author&gt;Denys, C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Use of phylogeny to resolve the taxonomy of the widespread and highly polymorphic African giant shrews (&lt;/style&gt;&lt;style face="italic" font="default" size="100%"&gt;Crocidura olivieri &lt;/style&gt;&lt;style face="normal" font="default" size="100%"&gt;group, Crocidurinae, Mammalia)&lt;/style&gt;&lt;/title&gt;&lt;secondary-title&gt;Zoology (Jena)&lt;/secondary-title&gt;&lt;alt-title&gt;Zoology (Jena, Germany)&lt;/alt-title&gt;&lt;/titles&gt;&lt;periodical&gt;&lt;full-title&gt;Zoology (Jena)&lt;/full-title&gt;&lt;abbr-1&gt;Zoology (Jena, Germany)&lt;/abbr-1&gt;&lt;/periodical&gt;&lt;alt-periodical&gt;&lt;full-title&gt;Zoology (Jena)&lt;/full-title&gt;&lt;abbr-1&gt;Zoology (Jena, Germany)&lt;/abbr-1&gt;&lt;/alt-periodical&gt;&lt;pages&gt;48-57&lt;/pages&gt;&lt;volume&gt;110&lt;/volume&gt;&lt;number&gt;1&lt;/number&gt;&lt;keywords&gt;&lt;keyword&gt;Africa&lt;/keyword&gt;&lt;keyword&gt;Animals&lt;/keyword&gt;&lt;keyword&gt;Classification&lt;/keyword&gt;&lt;keyword&gt;Cytochromes b/genetics&lt;/keyword&gt;&lt;keyword&gt;Genes, Mitochondrial/genetics&lt;/keyword&gt;&lt;keyword&gt;Genetic Variation&lt;/keyword&gt;&lt;keyword&gt;Phylogeny&lt;/keyword&gt;&lt;keyword&gt;Shrews/ classification/ genetics&lt;/keyword&gt;&lt;/keywords&gt;&lt;dates&gt;&lt;year&gt;2007&lt;/year&gt;&lt;/dates&gt;&lt;isbn&gt;0944-2006&amp;#xD;0944-2006 (Linking)&lt;/isbn&gt;&lt;accession-num&gt;17169541&lt;/accession-num&gt;&lt;urls&gt;&lt;/urls&gt;&lt;electronic-resource-num&gt;10.1016/j.zool.2006.05.003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2" w:tooltip="Dubey, 2007 #466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a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F524736 EF524627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olivieri spurell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CC6DC0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g8L1llYXI+PFJl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g8L1llYXI+PFJl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8" w:tooltip="Dubey, 2008 #54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8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F524745 EF524638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olivieri kivu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CC6DC0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g8L1llYXI+PFJl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g8L1llYXI+PFJl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8" w:tooltip="Dubey, 2008 #54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8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F524751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foetid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CC6DC0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g8L1llYXI+PFJl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g8L1llYXI+PFJl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8" w:tooltip="Dubey, 2008 #54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8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F524760 EF524654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olivieri car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CC6DC0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g8L1llYXI+PFJl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g8L1llYXI+PFJl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8" w:tooltip="Dubey, 2008 #54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8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F524772 EF524664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cf muricaud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CC6DC0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g8L1llYXI+PFJl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g8L1llYXI+PFJl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8" w:tooltip="Dubey, 2008 #54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8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F524782 EF524674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roosevelt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CC6DC0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g8L1llYXI+PFJl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g8L1llYXI+PFJl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8" w:tooltip="Dubey, 2008 #54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8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F524784 EF524677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jouvenetae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CC6DC0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g8L1llYXI+PFJl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g8L1llYXI+PFJl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8" w:tooltip="Dubey, 2008 #54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8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F524786 EF524679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cf crosse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CC6DC0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g8L1llYXI+PFJl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g8L1llYXI+PFJl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8" w:tooltip="Dubey, 2008 #54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8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U122213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horsfieldi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5653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Meegaskumbura&lt;/Author&gt;&lt;Year&gt;2007&lt;/Year&gt;&lt;RecNum&gt;468&lt;/RecNum&gt;&lt;DisplayText&gt;(Meegaskumbura et al. 2007)&lt;/DisplayText&gt;&lt;record&gt;&lt;rec-number&gt;468&lt;/rec-number&gt;&lt;foreign-keys&gt;&lt;key app="EN" db-id="v5szxwvppvpee9e0er7p25six9drvwpas2pa"&gt;468&lt;/key&gt;&lt;/foreign-keys&gt;&lt;ref-type name="Journal Article"&gt;17&lt;/ref-type&gt;&lt;contributors&gt;&lt;authors&gt;&lt;author&gt;Meegaskumbura, Suyama&lt;/author&gt;&lt;author&gt;Meegaskumbura, Madhava&lt;/author&gt;&lt;author&gt;Pethiyagoda, Rohan&lt;/author&gt;&lt;author&gt;Manamendra-Arachchi, Kelum&lt;/author&gt;&lt;author&gt;Schneider, Christopher J.&lt;/author&gt;&lt;/authors&gt;&lt;/contributors&gt;&lt;titles&gt;&lt;title&gt;&lt;style face="italic" font="default" size="100%"&gt;Crocidura hikmiya&lt;/style&gt;&lt;style face="normal" font="default" size="100%"&gt;, a new shrew (Mammalia: Soricomorpha: Soricidae) from Sri Lanka&lt;/style&gt;&lt;/title&gt;&lt;secondary-title&gt;Zootaxa&lt;/secondary-title&gt;&lt;short-title&gt;Crocidura hikmiya, a new shrew (Mammalia: Soricomorpha: Soricidae) from Sri Lanka&lt;/short-title&gt;&lt;/titles&gt;&lt;periodical&gt;&lt;full-title&gt;Zootaxa&lt;/full-title&gt;&lt;abbr-1&gt;Zootaxa&lt;/abbr-1&gt;&lt;/periodical&gt;&lt;pages&gt;19-30&lt;/pages&gt;&lt;volume&gt;1665&lt;/volume&gt;&lt;number&gt;1&lt;/number&gt;&lt;edition&gt;2007-12-19&lt;/edition&gt;&lt;keywords&gt;&lt;keyword&gt;Mammalia, Crocidura miya, Sinharaja, phylogenetics, shrew taxonomy&lt;/keyword&gt;&lt;/keywords&gt;&lt;dates&gt;&lt;year&gt;2007&lt;/year&gt;&lt;pub-dates&gt;&lt;date&gt;2007-12-19&lt;/date&gt;&lt;/pub-dates&gt;&lt;/dates&gt;&lt;isbn&gt;1175-5334&lt;/isbn&gt;&lt;urls&gt;&lt;related-urls&gt;&lt;url&gt;https://www.biotaxa.org/Zootaxa/article/view/zootaxa.1665.1.2&lt;/url&gt;&lt;/related-urls&gt;&lt;/urls&gt;&lt;electronic-resource-num&gt;10.11646/zootaxa.1665.1.2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6" w:tooltip="Meegaskumbura, 2007 #468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Meegaskumbura et al. 200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lastRenderedPageBreak/>
              <w:t>EU122216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miy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5653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Meegaskumbura&lt;/Author&gt;&lt;Year&gt;2007&lt;/Year&gt;&lt;RecNum&gt;468&lt;/RecNum&gt;&lt;DisplayText&gt;(Meegaskumbura et al. 2007)&lt;/DisplayText&gt;&lt;record&gt;&lt;rec-number&gt;468&lt;/rec-number&gt;&lt;foreign-keys&gt;&lt;key app="EN" db-id="v5szxwvppvpee9e0er7p25six9drvwpas2pa"&gt;468&lt;/key&gt;&lt;/foreign-keys&gt;&lt;ref-type name="Journal Article"&gt;17&lt;/ref-type&gt;&lt;contributors&gt;&lt;authors&gt;&lt;author&gt;Meegaskumbura, Suyama&lt;/author&gt;&lt;author&gt;Meegaskumbura, Madhava&lt;/author&gt;&lt;author&gt;Pethiyagoda, Rohan&lt;/author&gt;&lt;author&gt;Manamendra-Arachchi, Kelum&lt;/author&gt;&lt;author&gt;Schneider, Christopher J.&lt;/author&gt;&lt;/authors&gt;&lt;/contributors&gt;&lt;titles&gt;&lt;title&gt;&lt;style face="italic" font="default" size="100%"&gt;Crocidura hikmiya&lt;/style&gt;&lt;style face="normal" font="default" size="100%"&gt;, a new shrew (Mammalia: Soricomorpha: Soricidae) from Sri Lanka&lt;/style&gt;&lt;/title&gt;&lt;secondary-title&gt;Zootaxa&lt;/secondary-title&gt;&lt;short-title&gt;Crocidura hikmiya, a new shrew (Mammalia: Soricomorpha: Soricidae) from Sri Lanka&lt;/short-title&gt;&lt;/titles&gt;&lt;periodical&gt;&lt;full-title&gt;Zootaxa&lt;/full-title&gt;&lt;abbr-1&gt;Zootaxa&lt;/abbr-1&gt;&lt;/periodical&gt;&lt;pages&gt;19-30&lt;/pages&gt;&lt;volume&gt;1665&lt;/volume&gt;&lt;number&gt;1&lt;/number&gt;&lt;edition&gt;2007-12-19&lt;/edition&gt;&lt;keywords&gt;&lt;keyword&gt;Mammalia, Crocidura miya, Sinharaja, phylogenetics, shrew taxonomy&lt;/keyword&gt;&lt;/keywords&gt;&lt;dates&gt;&lt;year&gt;2007&lt;/year&gt;&lt;pub-dates&gt;&lt;date&gt;2007-12-19&lt;/date&gt;&lt;/pub-dates&gt;&lt;/dates&gt;&lt;isbn&gt;1175-5334&lt;/isbn&gt;&lt;urls&gt;&lt;related-urls&gt;&lt;url&gt;https://www.biotaxa.org/Zootaxa/article/view/zootaxa.1665.1.2&lt;/url&gt;&lt;/related-urls&gt;&lt;/urls&gt;&lt;electronic-resource-num&gt;10.11646/zootaxa.1665.1.2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6" w:tooltip="Meegaskumbura, 2007 #468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Meegaskumbura et al. 200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U122223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hikmiy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5653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Meegaskumbura&lt;/Author&gt;&lt;Year&gt;2007&lt;/Year&gt;&lt;RecNum&gt;468&lt;/RecNum&gt;&lt;DisplayText&gt;(Meegaskumbura et al. 2007)&lt;/DisplayText&gt;&lt;record&gt;&lt;rec-number&gt;468&lt;/rec-number&gt;&lt;foreign-keys&gt;&lt;key app="EN" db-id="v5szxwvppvpee9e0er7p25six9drvwpas2pa"&gt;468&lt;/key&gt;&lt;/foreign-keys&gt;&lt;ref-type name="Journal Article"&gt;17&lt;/ref-type&gt;&lt;contributors&gt;&lt;authors&gt;&lt;author&gt;Meegaskumbura, Suyama&lt;/author&gt;&lt;author&gt;Meegaskumbura, Madhava&lt;/author&gt;&lt;author&gt;Pethiyagoda, Rohan&lt;/author&gt;&lt;author&gt;Manamendra-Arachchi, Kelum&lt;/author&gt;&lt;author&gt;Schneider, Christopher J.&lt;/author&gt;&lt;/authors&gt;&lt;/contributors&gt;&lt;titles&gt;&lt;title&gt;&lt;style face="italic" font="default" size="100%"&gt;Crocidura hikmiya&lt;/style&gt;&lt;style face="normal" font="default" size="100%"&gt;, a new shrew (Mammalia: Soricomorpha: Soricidae) from Sri Lanka&lt;/style&gt;&lt;/title&gt;&lt;secondary-title&gt;Zootaxa&lt;/secondary-title&gt;&lt;short-title&gt;Crocidura hikmiya, a new shrew (Mammalia: Soricomorpha: Soricidae) from Sri Lanka&lt;/short-title&gt;&lt;/titles&gt;&lt;periodical&gt;&lt;full-title&gt;Zootaxa&lt;/full-title&gt;&lt;abbr-1&gt;Zootaxa&lt;/abbr-1&gt;&lt;/periodical&gt;&lt;pages&gt;19-30&lt;/pages&gt;&lt;volume&gt;1665&lt;/volume&gt;&lt;number&gt;1&lt;/number&gt;&lt;edition&gt;2007-12-19&lt;/edition&gt;&lt;keywords&gt;&lt;keyword&gt;Mammalia, Crocidura miya, Sinharaja, phylogenetics, shrew taxonomy&lt;/keyword&gt;&lt;/keywords&gt;&lt;dates&gt;&lt;year&gt;2007&lt;/year&gt;&lt;pub-dates&gt;&lt;date&gt;2007-12-19&lt;/date&gt;&lt;/pub-dates&gt;&lt;/dates&gt;&lt;isbn&gt;1175-5334&lt;/isbn&gt;&lt;urls&gt;&lt;related-urls&gt;&lt;url&gt;https://www.biotaxa.org/Zootaxa/article/view/zootaxa.1665.1.2&lt;/url&gt;&lt;/related-urls&gt;&lt;/urls&gt;&lt;electronic-resource-num&gt;10.11646/zootaxa.1665.1.2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6" w:tooltip="Meegaskumbura, 2007 #468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Meegaskumbura et al. 200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U742596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bailey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5653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annikova&lt;/Author&gt;&lt;Year&gt;2009&lt;/Year&gt;&lt;RecNum&gt;469&lt;/RecNum&gt;&lt;DisplayText&gt;(Bannikova et al. 2009)&lt;/DisplayText&gt;&lt;record&gt;&lt;rec-number&gt;469&lt;/rec-number&gt;&lt;foreign-keys&gt;&lt;key app="EN" db-id="v5szxwvppvpee9e0er7p25six9drvwpas2pa"&gt;469&lt;/key&gt;&lt;/foreign-keys&gt;&lt;ref-type name="Journal Article"&gt;17&lt;/ref-type&gt;&lt;contributors&gt;&lt;authors&gt;&lt;author&gt;Bannikova, A. A.&lt;/author&gt;&lt;author&gt;Sheftel, B. I.&lt;/author&gt;&lt;author&gt;Lebedev, V. S.&lt;/author&gt;&lt;author&gt;Aleksandrov, D. Yu&lt;/author&gt;&lt;author&gt;Muehlenberg, M.&lt;/author&gt;&lt;/authors&gt;&lt;/contributors&gt;&lt;titles&gt;&lt;title&gt;&lt;style face="italic" font="default" size="100%"&gt;Crocidura shantungensis&lt;/style&gt;&lt;style face="normal" font="default" size="100%"&gt;, a new species for Mongolia and Buryatia&lt;/style&gt;&lt;/title&gt;&lt;secondary-title&gt;Dokl. Biol. Sci.&lt;/secondary-title&gt;&lt;alt-title&gt;Doklady Biological Sciences&lt;/alt-title&gt;&lt;/titles&gt;&lt;alt-periodical&gt;&lt;full-title&gt;Doklady Biological Sciences&lt;/full-title&gt;&lt;/alt-periodical&gt;&lt;pages&gt;68-71&lt;/pages&gt;&lt;volume&gt;424&lt;/volume&gt;&lt;number&gt;1&lt;/number&gt;&lt;dates&gt;&lt;year&gt;2009&lt;/year&gt;&lt;pub-dates&gt;&lt;date&gt;2009/02/01&lt;/date&gt;&lt;/pub-dates&gt;&lt;/dates&gt;&lt;isbn&gt;1608-3105&lt;/isbn&gt;&lt;urls&gt;&lt;related-urls&gt;&lt;url&gt;https://doi.org/10.1134/S0012496609010207&lt;/url&gt;&lt;/related-urls&gt;&lt;/urls&gt;&lt;electronic-resource-num&gt;10.1134/s0012496609010207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" w:tooltip="Bannikova, 2009 #46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annikova et al. 200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U742598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lass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5653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annikova&lt;/Author&gt;&lt;Year&gt;2009&lt;/Year&gt;&lt;RecNum&gt;469&lt;/RecNum&gt;&lt;DisplayText&gt;(Bannikova et al. 2009)&lt;/DisplayText&gt;&lt;record&gt;&lt;rec-number&gt;469&lt;/rec-number&gt;&lt;foreign-keys&gt;&lt;key app="EN" db-id="v5szxwvppvpee9e0er7p25six9drvwpas2pa"&gt;469&lt;/key&gt;&lt;/foreign-keys&gt;&lt;ref-type name="Journal Article"&gt;17&lt;/ref-type&gt;&lt;contributors&gt;&lt;authors&gt;&lt;author&gt;Bannikova, A. A.&lt;/author&gt;&lt;author&gt;Sheftel, B. I.&lt;/author&gt;&lt;author&gt;Lebedev, V. S.&lt;/author&gt;&lt;author&gt;Aleksandrov, D. Yu&lt;/author&gt;&lt;author&gt;Muehlenberg, M.&lt;/author&gt;&lt;/authors&gt;&lt;/contributors&gt;&lt;titles&gt;&lt;title&gt;&lt;style face="italic" font="default" size="100%"&gt;Crocidura shantungensis&lt;/style&gt;&lt;style face="normal" font="default" size="100%"&gt;, a new species for Mongolia and Buryatia&lt;/style&gt;&lt;/title&gt;&lt;secondary-title&gt;Dokl. Biol. Sci.&lt;/secondary-title&gt;&lt;alt-title&gt;Doklady Biological Sciences&lt;/alt-title&gt;&lt;/titles&gt;&lt;alt-periodical&gt;&lt;full-title&gt;Doklady Biological Sciences&lt;/full-title&gt;&lt;/alt-periodical&gt;&lt;pages&gt;68-71&lt;/pages&gt;&lt;volume&gt;424&lt;/volume&gt;&lt;number&gt;1&lt;/number&gt;&lt;dates&gt;&lt;year&gt;2009&lt;/year&gt;&lt;pub-dates&gt;&lt;date&gt;2009/02/01&lt;/date&gt;&lt;/pub-dates&gt;&lt;/dates&gt;&lt;isbn&gt;1608-3105&lt;/isbn&gt;&lt;urls&gt;&lt;related-urls&gt;&lt;url&gt;https://doi.org/10.1134/S0012496609010207&lt;/url&gt;&lt;/related-urls&gt;&lt;/urls&gt;&lt;electronic-resource-num&gt;10.1134/s0012496609010207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" w:tooltip="Bannikova, 2009 #46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annikova et al. 200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U742599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thali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5653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annikova&lt;/Author&gt;&lt;Year&gt;2009&lt;/Year&gt;&lt;RecNum&gt;469&lt;/RecNum&gt;&lt;DisplayText&gt;(Bannikova et al. 2009)&lt;/DisplayText&gt;&lt;record&gt;&lt;rec-number&gt;469&lt;/rec-number&gt;&lt;foreign-keys&gt;&lt;key app="EN" db-id="v5szxwvppvpee9e0er7p25six9drvwpas2pa"&gt;469&lt;/key&gt;&lt;/foreign-keys&gt;&lt;ref-type name="Journal Article"&gt;17&lt;/ref-type&gt;&lt;contributors&gt;&lt;authors&gt;&lt;author&gt;Bannikova, A. A.&lt;/author&gt;&lt;author&gt;Sheftel, B. I.&lt;/author&gt;&lt;author&gt;Lebedev, V. S.&lt;/author&gt;&lt;author&gt;Aleksandrov, D. Yu&lt;/author&gt;&lt;author&gt;Muehlenberg, M.&lt;/author&gt;&lt;/authors&gt;&lt;/contributors&gt;&lt;titles&gt;&lt;title&gt;&lt;style face="italic" font="default" size="100%"&gt;Crocidura shantungensis&lt;/style&gt;&lt;style face="normal" font="default" size="100%"&gt;, a new species for Mongolia and Buryatia&lt;/style&gt;&lt;/title&gt;&lt;secondary-title&gt;Dokl. Biol. Sci.&lt;/secondary-title&gt;&lt;alt-title&gt;Doklady Biological Sciences&lt;/alt-title&gt;&lt;/titles&gt;&lt;alt-periodical&gt;&lt;full-title&gt;Doklady Biological Sciences&lt;/full-title&gt;&lt;/alt-periodical&gt;&lt;pages&gt;68-71&lt;/pages&gt;&lt;volume&gt;424&lt;/volume&gt;&lt;number&gt;1&lt;/number&gt;&lt;dates&gt;&lt;year&gt;2009&lt;/year&gt;&lt;pub-dates&gt;&lt;date&gt;2009/02/01&lt;/date&gt;&lt;/pub-dates&gt;&lt;/dates&gt;&lt;isbn&gt;1608-3105&lt;/isbn&gt;&lt;urls&gt;&lt;related-urls&gt;&lt;url&gt;https://doi.org/10.1134/S0012496609010207&lt;/url&gt;&lt;/related-urls&gt;&lt;/urls&gt;&lt;electronic-resource-num&gt;10.1134/s0012496609010207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" w:tooltip="Bannikova, 2009 #46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annikova et al. 200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U742601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macmillan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5653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annikova&lt;/Author&gt;&lt;Year&gt;2009&lt;/Year&gt;&lt;RecNum&gt;469&lt;/RecNum&gt;&lt;DisplayText&gt;(Bannikova et al. 2009)&lt;/DisplayText&gt;&lt;record&gt;&lt;rec-number&gt;469&lt;/rec-number&gt;&lt;foreign-keys&gt;&lt;key app="EN" db-id="v5szxwvppvpee9e0er7p25six9drvwpas2pa"&gt;469&lt;/key&gt;&lt;/foreign-keys&gt;&lt;ref-type name="Journal Article"&gt;17&lt;/ref-type&gt;&lt;contributors&gt;&lt;authors&gt;&lt;author&gt;Bannikova, A. A.&lt;/author&gt;&lt;author&gt;Sheftel, B. I.&lt;/author&gt;&lt;author&gt;Lebedev, V. S.&lt;/author&gt;&lt;author&gt;Aleksandrov, D. Yu&lt;/author&gt;&lt;author&gt;Muehlenberg, M.&lt;/author&gt;&lt;/authors&gt;&lt;/contributors&gt;&lt;titles&gt;&lt;title&gt;&lt;style face="italic" font="default" size="100%"&gt;Crocidura shantungensis&lt;/style&gt;&lt;style face="normal" font="default" size="100%"&gt;, a new species for Mongolia and Buryatia&lt;/style&gt;&lt;/title&gt;&lt;secondary-title&gt;Dokl. Biol. Sci.&lt;/secondary-title&gt;&lt;alt-title&gt;Doklady Biological Sciences&lt;/alt-title&gt;&lt;/titles&gt;&lt;alt-periodical&gt;&lt;full-title&gt;Doklady Biological Sciences&lt;/full-title&gt;&lt;/alt-periodical&gt;&lt;pages&gt;68-71&lt;/pages&gt;&lt;volume&gt;424&lt;/volume&gt;&lt;number&gt;1&lt;/number&gt;&lt;dates&gt;&lt;year&gt;2009&lt;/year&gt;&lt;pub-dates&gt;&lt;date&gt;2009/02/01&lt;/date&gt;&lt;/pub-dates&gt;&lt;/dates&gt;&lt;isbn&gt;1608-3105&lt;/isbn&gt;&lt;urls&gt;&lt;related-urls&gt;&lt;url&gt;https://doi.org/10.1134/S0012496609010207&lt;/url&gt;&lt;/related-urls&gt;&lt;/urls&gt;&lt;electronic-resource-num&gt;10.1134/s0012496609010207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" w:tooltip="Bannikova, 2009 #46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annikova et al. 200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U742602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parvipes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5653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annikova&lt;/Author&gt;&lt;Year&gt;2009&lt;/Year&gt;&lt;RecNum&gt;469&lt;/RecNum&gt;&lt;DisplayText&gt;(Bannikova et al. 2009)&lt;/DisplayText&gt;&lt;record&gt;&lt;rec-number&gt;469&lt;/rec-number&gt;&lt;foreign-keys&gt;&lt;key app="EN" db-id="v5szxwvppvpee9e0er7p25six9drvwpas2pa"&gt;469&lt;/key&gt;&lt;/foreign-keys&gt;&lt;ref-type name="Journal Article"&gt;17&lt;/ref-type&gt;&lt;contributors&gt;&lt;authors&gt;&lt;author&gt;Bannikova, A. A.&lt;/author&gt;&lt;author&gt;Sheftel, B. I.&lt;/author&gt;&lt;author&gt;Lebedev, V. S.&lt;/author&gt;&lt;author&gt;Aleksandrov, D. Yu&lt;/author&gt;&lt;author&gt;Muehlenberg, M.&lt;/author&gt;&lt;/authors&gt;&lt;/contributors&gt;&lt;titles&gt;&lt;title&gt;&lt;style face="italic" font="default" size="100%"&gt;Crocidura shantungensis&lt;/style&gt;&lt;style face="normal" font="default" size="100%"&gt;, a new species for Mongolia and Buryatia&lt;/style&gt;&lt;/title&gt;&lt;secondary-title&gt;Dokl. Biol. Sci.&lt;/secondary-title&gt;&lt;alt-title&gt;Doklady Biological Sciences&lt;/alt-title&gt;&lt;/titles&gt;&lt;alt-periodical&gt;&lt;full-title&gt;Doklady Biological Sciences&lt;/full-title&gt;&lt;/alt-periodical&gt;&lt;pages&gt;68-71&lt;/pages&gt;&lt;volume&gt;424&lt;/volume&gt;&lt;number&gt;1&lt;/number&gt;&lt;dates&gt;&lt;year&gt;2009&lt;/year&gt;&lt;pub-dates&gt;&lt;date&gt;2009/02/01&lt;/date&gt;&lt;/pub-dates&gt;&lt;/dates&gt;&lt;isbn&gt;1608-3105&lt;/isbn&gt;&lt;urls&gt;&lt;related-urls&gt;&lt;url&gt;https://doi.org/10.1134/S0012496609010207&lt;/url&gt;&lt;/related-urls&gt;&lt;/urls&gt;&lt;electronic-resource-num&gt;10.1134/s0012496609010207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" w:tooltip="Bannikova, 2009 #46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annikova et al. 200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FJ378654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lun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5653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Castiglia&lt;/Author&gt;&lt;Year&gt;2009&lt;/Year&gt;&lt;RecNum&gt;470&lt;/RecNum&gt;&lt;DisplayText&gt;(Castiglia et al. 2009)&lt;/DisplayText&gt;&lt;record&gt;&lt;rec-number&gt;470&lt;/rec-number&gt;&lt;foreign-keys&gt;&lt;key app="EN" db-id="v5szxwvppvpee9e0er7p25six9drvwpas2pa"&gt;470&lt;/key&gt;&lt;/foreign-keys&gt;&lt;ref-type name="Journal Article"&gt;17&lt;/ref-type&gt;&lt;contributors&gt;&lt;authors&gt;&lt;author&gt;Castiglia, Riccardo&lt;/author&gt;&lt;author&gt;Annesi, Flavia&lt;/author&gt;&lt;author&gt;Sichilima, Alfred Matafwali&lt;/author&gt;&lt;author&gt;Hutterer, Rainer&lt;/author&gt;&lt;/authors&gt;&lt;/contributors&gt;&lt;titles&gt;&lt;title&gt;&lt;style face="normal" font="default" size="100%"&gt;A molecular and chromosomal study of the moonshine shrew, &lt;/style&gt;&lt;style face="italic" font="default" size="100%"&gt;Crocidura luna&lt;/style&gt;&lt;style face="normal" font="default" size="100%"&gt; Dollman, 1910 from Zambia with a description of a new remarkable karyotype&lt;/style&gt;&lt;/title&gt;&lt;secondary-title&gt;Mammalia&lt;/secondary-title&gt;&lt;/titles&gt;&lt;periodical&gt;&lt;full-title&gt;Mammalia&lt;/full-title&gt;&lt;/periodical&gt;&lt;pages&gt;56-59&lt;/pages&gt;&lt;volume&gt;73&lt;/volume&gt;&lt;dates&gt;&lt;year&gt;2009&lt;/year&gt;&lt;/dates&gt;&lt;urls&gt;&lt;/urls&gt;&lt;electronic-resource-num&gt;10.1515/mamm.2009.005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8" w:tooltip="Castiglia, 2009 #470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Castiglia et al. 200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FJ813929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musser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5653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Esselstyn&lt;/Author&gt;&lt;Year&gt;2009&lt;/Year&gt;&lt;RecNum&gt;471&lt;/RecNum&gt;&lt;DisplayText&gt;(Esselstyn et al. 2009)&lt;/DisplayText&gt;&lt;record&gt;&lt;rec-number&gt;471&lt;/rec-number&gt;&lt;foreign-keys&gt;&lt;key app="EN" db-id="v5szxwvppvpee9e0er7p25six9drvwpas2pa"&gt;471&lt;/key&gt;&lt;/foreign-keys&gt;&lt;ref-type name="Journal Article"&gt;17&lt;/ref-type&gt;&lt;contributors&gt;&lt;authors&gt;&lt;author&gt;Esselstyn, J. A.&lt;/author&gt;&lt;author&gt;Timm, R. M.&lt;/author&gt;&lt;author&gt;Brown, R. M.&lt;/author&gt;&lt;/authors&gt;&lt;/contributors&gt;&lt;auth-address&gt;Biodiversity Research Center and Department of Ecology &amp;amp; Evolutionary Biology, University of Kansas, Lawrence, Kansas 66045, USA. esselsty@ku.edu&lt;/auth-address&gt;&lt;titles&gt;&lt;title&gt;Do geological or climatic processes drive speciation in dynamic archipelagos? The tempo and mode of diversification in Southeast Asian shrews&lt;/title&gt;&lt;secondary-title&gt;Evolution&lt;/secondary-title&gt;&lt;alt-title&gt;Evolution; international journal of organic evolution&lt;/alt-title&gt;&lt;/titles&gt;&lt;periodical&gt;&lt;full-title&gt;Evolution&lt;/full-title&gt;&lt;abbr-1&gt;Evolution; international journal of organic evolution&lt;/abbr-1&gt;&lt;/periodical&gt;&lt;alt-periodical&gt;&lt;full-title&gt;Evolution&lt;/full-title&gt;&lt;abbr-1&gt;Evolution; international journal of organic evolution&lt;/abbr-1&gt;&lt;/alt-periodical&gt;&lt;pages&gt;2595-2610&lt;/pages&gt;&lt;volume&gt;63&lt;/volume&gt;&lt;number&gt;10&lt;/number&gt;&lt;keywords&gt;&lt;keyword&gt;Animals&lt;/keyword&gt;&lt;keyword&gt;Asia, Southeastern&lt;/keyword&gt;&lt;keyword&gt;Base Sequence&lt;/keyword&gt;&lt;keyword&gt;Biodiversity&lt;/keyword&gt;&lt;keyword&gt;Contracts&lt;/keyword&gt;&lt;keyword&gt;DNA Primers&lt;/keyword&gt;&lt;keyword&gt;Geography&lt;/keyword&gt;&lt;keyword&gt;Geology&lt;/keyword&gt;&lt;keyword&gt;Phylogeny&lt;/keyword&gt;&lt;keyword&gt;Shrews/classification/ genetics&lt;/keyword&gt;&lt;/keywords&gt;&lt;dates&gt;&lt;year&gt;2009&lt;/year&gt;&lt;pub-dates&gt;&lt;date&gt;Oct&lt;/date&gt;&lt;/pub-dates&gt;&lt;/dates&gt;&lt;isbn&gt;1558-5646&amp;#xD;0014-3820 (Linking)&lt;/isbn&gt;&lt;accession-num&gt;19500148&lt;/accession-num&gt;&lt;urls&gt;&lt;/urls&gt;&lt;electronic-resource-num&gt;10.1111/j.1558-5646.2009.00743.x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3" w:tooltip="Esselstyn, 2009 #471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Esselstyn et al. 200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FJ813968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batakorum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5653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Esselstyn&lt;/Author&gt;&lt;Year&gt;2009&lt;/Year&gt;&lt;RecNum&gt;471&lt;/RecNum&gt;&lt;DisplayText&gt;(Esselstyn et al. 2009)&lt;/DisplayText&gt;&lt;record&gt;&lt;rec-number&gt;471&lt;/rec-number&gt;&lt;foreign-keys&gt;&lt;key app="EN" db-id="v5szxwvppvpee9e0er7p25six9drvwpas2pa"&gt;471&lt;/key&gt;&lt;/foreign-keys&gt;&lt;ref-type name="Journal Article"&gt;17&lt;/ref-type&gt;&lt;contributors&gt;&lt;authors&gt;&lt;author&gt;Esselstyn, J. A.&lt;/author&gt;&lt;author&gt;Timm, R. M.&lt;/author&gt;&lt;author&gt;Brown, R. M.&lt;/author&gt;&lt;/authors&gt;&lt;/contributors&gt;&lt;auth-address&gt;Biodiversity Research Center and Department of Ecology &amp;amp; Evolutionary Biology, University of Kansas, Lawrence, Kansas 66045, USA. esselsty@ku.edu&lt;/auth-address&gt;&lt;titles&gt;&lt;title&gt;Do geological or climatic processes drive speciation in dynamic archipelagos? The tempo and mode of diversification in Southeast Asian shrews&lt;/title&gt;&lt;secondary-title&gt;Evolution&lt;/secondary-title&gt;&lt;alt-title&gt;Evolution; international journal of organic evolution&lt;/alt-title&gt;&lt;/titles&gt;&lt;periodical&gt;&lt;full-title&gt;Evolution&lt;/full-title&gt;&lt;abbr-1&gt;Evolution; international journal of organic evolution&lt;/abbr-1&gt;&lt;/periodical&gt;&lt;alt-periodical&gt;&lt;full-title&gt;Evolution&lt;/full-title&gt;&lt;abbr-1&gt;Evolution; international journal of organic evolution&lt;/abbr-1&gt;&lt;/alt-periodical&gt;&lt;pages&gt;2595-2610&lt;/pages&gt;&lt;volume&gt;63&lt;/volume&gt;&lt;number&gt;10&lt;/number&gt;&lt;keywords&gt;&lt;keyword&gt;Animals&lt;/keyword&gt;&lt;keyword&gt;Asia, Southeastern&lt;/keyword&gt;&lt;keyword&gt;Base Sequence&lt;/keyword&gt;&lt;keyword&gt;Biodiversity&lt;/keyword&gt;&lt;keyword&gt;Contracts&lt;/keyword&gt;&lt;keyword&gt;DNA Primers&lt;/keyword&gt;&lt;keyword&gt;Geography&lt;/keyword&gt;&lt;keyword&gt;Geology&lt;/keyword&gt;&lt;keyword&gt;Phylogeny&lt;/keyword&gt;&lt;keyword&gt;Shrews/classification/ genetics&lt;/keyword&gt;&lt;/keywords&gt;&lt;dates&gt;&lt;year&gt;2009&lt;/year&gt;&lt;pub-dates&gt;&lt;date&gt;Oct&lt;/date&gt;&lt;/pub-dates&gt;&lt;/dates&gt;&lt;isbn&gt;1558-5646&amp;#xD;0014-3820 (Linking)&lt;/isbn&gt;&lt;accession-num&gt;19500148&lt;/accession-num&gt;&lt;urls&gt;&lt;/urls&gt;&lt;electronic-resource-num&gt;10.1111/j.1558-5646.2009.00743.x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3" w:tooltip="Esselstyn, 2009 #471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Esselstyn et al. 200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FJ814023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lepidur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5653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Esselstyn&lt;/Author&gt;&lt;Year&gt;2009&lt;/Year&gt;&lt;RecNum&gt;471&lt;/RecNum&gt;&lt;DisplayText&gt;(Esselstyn et al. 2009)&lt;/DisplayText&gt;&lt;record&gt;&lt;rec-number&gt;471&lt;/rec-number&gt;&lt;foreign-keys&gt;&lt;key app="EN" db-id="v5szxwvppvpee9e0er7p25six9drvwpas2pa"&gt;471&lt;/key&gt;&lt;/foreign-keys&gt;&lt;ref-type name="Journal Article"&gt;17&lt;/ref-type&gt;&lt;contributors&gt;&lt;authors&gt;&lt;author&gt;Esselstyn, J. A.&lt;/author&gt;&lt;author&gt;Timm, R. M.&lt;/author&gt;&lt;author&gt;Brown, R. M.&lt;/author&gt;&lt;/authors&gt;&lt;/contributors&gt;&lt;auth-address&gt;Biodiversity Research Center and Department of Ecology &amp;amp; Evolutionary Biology, University of Kansas, Lawrence, Kansas 66045, USA. esselsty@ku.edu&lt;/auth-address&gt;&lt;titles&gt;&lt;title&gt;Do geological or climatic processes drive speciation in dynamic archipelagos? The tempo and mode of diversification in Southeast Asian shrews&lt;/title&gt;&lt;secondary-title&gt;Evolution&lt;/secondary-title&gt;&lt;alt-title&gt;Evolution; international journal of organic evolution&lt;/alt-title&gt;&lt;/titles&gt;&lt;periodical&gt;&lt;full-title&gt;Evolution&lt;/full-title&gt;&lt;abbr-1&gt;Evolution; international journal of organic evolution&lt;/abbr-1&gt;&lt;/periodical&gt;&lt;alt-periodical&gt;&lt;full-title&gt;Evolution&lt;/full-title&gt;&lt;abbr-1&gt;Evolution; international journal of organic evolution&lt;/abbr-1&gt;&lt;/alt-periodical&gt;&lt;pages&gt;2595-2610&lt;/pages&gt;&lt;volume&gt;63&lt;/volume&gt;&lt;number&gt;10&lt;/number&gt;&lt;keywords&gt;&lt;keyword&gt;Animals&lt;/keyword&gt;&lt;keyword&gt;Asia, Southeastern&lt;/keyword&gt;&lt;keyword&gt;Base Sequence&lt;/keyword&gt;&lt;keyword&gt;Biodiversity&lt;/keyword&gt;&lt;keyword&gt;Contracts&lt;/keyword&gt;&lt;keyword&gt;DNA Primers&lt;/keyword&gt;&lt;keyword&gt;Geography&lt;/keyword&gt;&lt;keyword&gt;Geology&lt;/keyword&gt;&lt;keyword&gt;Phylogeny&lt;/keyword&gt;&lt;keyword&gt;Shrews/classification/ genetics&lt;/keyword&gt;&lt;/keywords&gt;&lt;dates&gt;&lt;year&gt;2009&lt;/year&gt;&lt;pub-dates&gt;&lt;date&gt;Oct&lt;/date&gt;&lt;/pub-dates&gt;&lt;/dates&gt;&lt;isbn&gt;1558-5646&amp;#xD;0014-3820 (Linking)&lt;/isbn&gt;&lt;accession-num&gt;19500148&lt;/accession-num&gt;&lt;urls&gt;&lt;/urls&gt;&lt;electronic-resource-num&gt;10.1111/j.1558-5646.2009.00743.x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3" w:tooltip="Esselstyn, 2009 #471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Esselstyn et al. 200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FJ814030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brunne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5653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Esselstyn&lt;/Author&gt;&lt;Year&gt;2009&lt;/Year&gt;&lt;RecNum&gt;471&lt;/RecNum&gt;&lt;DisplayText&gt;(Esselstyn et al. 2009)&lt;/DisplayText&gt;&lt;record&gt;&lt;rec-number&gt;471&lt;/rec-number&gt;&lt;foreign-keys&gt;&lt;key app="EN" db-id="v5szxwvppvpee9e0er7p25six9drvwpas2pa"&gt;471&lt;/key&gt;&lt;/foreign-keys&gt;&lt;ref-type name="Journal Article"&gt;17&lt;/ref-type&gt;&lt;contributors&gt;&lt;authors&gt;&lt;author&gt;Esselstyn, J. A.&lt;/author&gt;&lt;author&gt;Timm, R. M.&lt;/author&gt;&lt;author&gt;Brown, R. M.&lt;/author&gt;&lt;/authors&gt;&lt;/contributors&gt;&lt;auth-address&gt;Biodiversity Research Center and Department of Ecology &amp;amp; Evolutionary Biology, University of Kansas, Lawrence, Kansas 66045, USA. esselsty@ku.edu&lt;/auth-address&gt;&lt;titles&gt;&lt;title&gt;Do geological or climatic processes drive speciation in dynamic archipelagos? The tempo and mode of diversification in Southeast Asian shrews&lt;/title&gt;&lt;secondary-title&gt;Evolution&lt;/secondary-title&gt;&lt;alt-title&gt;Evolution; international journal of organic evolution&lt;/alt-title&gt;&lt;/titles&gt;&lt;periodical&gt;&lt;full-title&gt;Evolution&lt;/full-title&gt;&lt;abbr-1&gt;Evolution; international journal of organic evolution&lt;/abbr-1&gt;&lt;/periodical&gt;&lt;alt-periodical&gt;&lt;full-title&gt;Evolution&lt;/full-title&gt;&lt;abbr-1&gt;Evolution; international journal of organic evolution&lt;/abbr-1&gt;&lt;/alt-periodical&gt;&lt;pages&gt;2595-2610&lt;/pages&gt;&lt;volume&gt;63&lt;/volume&gt;&lt;number&gt;10&lt;/number&gt;&lt;keywords&gt;&lt;keyword&gt;Animals&lt;/keyword&gt;&lt;keyword&gt;Asia, Southeastern&lt;/keyword&gt;&lt;keyword&gt;Base Sequence&lt;/keyword&gt;&lt;keyword&gt;Biodiversity&lt;/keyword&gt;&lt;keyword&gt;Contracts&lt;/keyword&gt;&lt;keyword&gt;DNA Primers&lt;/keyword&gt;&lt;keyword&gt;Geography&lt;/keyword&gt;&lt;keyword&gt;Geology&lt;/keyword&gt;&lt;keyword&gt;Phylogeny&lt;/keyword&gt;&lt;keyword&gt;Shrews/classification/ genetics&lt;/keyword&gt;&lt;/keywords&gt;&lt;dates&gt;&lt;year&gt;2009&lt;/year&gt;&lt;pub-dates&gt;&lt;date&gt;Oct&lt;/date&gt;&lt;/pub-dates&gt;&lt;/dates&gt;&lt;isbn&gt;1558-5646&amp;#xD;0014-3820 (Linking)&lt;/isbn&gt;&lt;accession-num&gt;19500148&lt;/accession-num&gt;&lt;urls&gt;&lt;/urls&gt;&lt;electronic-resource-num&gt;10.1111/j.1558-5646.2009.00743.x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3" w:tooltip="Esselstyn, 2009 #471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Esselstyn et al. 200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FJ814054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foetid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5653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Esselstyn&lt;/Author&gt;&lt;Year&gt;2009&lt;/Year&gt;&lt;RecNum&gt;471&lt;/RecNum&gt;&lt;DisplayText&gt;(Esselstyn et al. 2009)&lt;/DisplayText&gt;&lt;record&gt;&lt;rec-number&gt;471&lt;/rec-number&gt;&lt;foreign-keys&gt;&lt;key app="EN" db-id="v5szxwvppvpee9e0er7p25six9drvwpas2pa"&gt;471&lt;/key&gt;&lt;/foreign-keys&gt;&lt;ref-type name="Journal Article"&gt;17&lt;/ref-type&gt;&lt;contributors&gt;&lt;authors&gt;&lt;author&gt;Esselstyn, J. A.&lt;/author&gt;&lt;author&gt;Timm, R. M.&lt;/author&gt;&lt;author&gt;Brown, R. M.&lt;/author&gt;&lt;/authors&gt;&lt;/contributors&gt;&lt;auth-address&gt;Biodiversity Research Center and Department of Ecology &amp;amp; Evolutionary Biology, University of Kansas, Lawrence, Kansas 66045, USA. esselsty@ku.edu&lt;/auth-address&gt;&lt;titles&gt;&lt;title&gt;Do geological or climatic processes drive speciation in dynamic archipelagos? The tempo and mode of diversification in Southeast Asian shrews&lt;/title&gt;&lt;secondary-title&gt;Evolution&lt;/secondary-title&gt;&lt;alt-title&gt;Evolution; international journal of organic evolution&lt;/alt-title&gt;&lt;/titles&gt;&lt;periodical&gt;&lt;full-title&gt;Evolution&lt;/full-title&gt;&lt;abbr-1&gt;Evolution; international journal of organic evolution&lt;/abbr-1&gt;&lt;/periodical&gt;&lt;alt-periodical&gt;&lt;full-title&gt;Evolution&lt;/full-title&gt;&lt;abbr-1&gt;Evolution; international journal of organic evolution&lt;/abbr-1&gt;&lt;/alt-periodical&gt;&lt;pages&gt;2595-2610&lt;/pages&gt;&lt;volume&gt;63&lt;/volume&gt;&lt;number&gt;10&lt;/number&gt;&lt;keywords&gt;&lt;keyword&gt;Animals&lt;/keyword&gt;&lt;keyword&gt;Asia, Southeastern&lt;/keyword&gt;&lt;keyword&gt;Base Sequence&lt;/keyword&gt;&lt;keyword&gt;Biodiversity&lt;/keyword&gt;&lt;keyword&gt;Contracts&lt;/keyword&gt;&lt;keyword&gt;DNA Primers&lt;/keyword&gt;&lt;keyword&gt;Geography&lt;/keyword&gt;&lt;keyword&gt;Geology&lt;/keyword&gt;&lt;keyword&gt;Phylogeny&lt;/keyword&gt;&lt;keyword&gt;Shrews/classification/ genetics&lt;/keyword&gt;&lt;/keywords&gt;&lt;dates&gt;&lt;year&gt;2009&lt;/year&gt;&lt;pub-dates&gt;&lt;date&gt;Oct&lt;/date&gt;&lt;/pub-dates&gt;&lt;/dates&gt;&lt;isbn&gt;1558-5646&amp;#xD;0014-3820 (Linking)&lt;/isbn&gt;&lt;accession-num&gt;19500148&lt;/accession-num&gt;&lt;urls&gt;&lt;/urls&gt;&lt;electronic-resource-num&gt;10.1111/j.1558-5646.2009.00743.x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3" w:tooltip="Esselstyn, 2009 #471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Esselstyn et al. 200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GQ290374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Suncus montanu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ri Lank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5653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Meegaskumbura&lt;/Author&gt;&lt;Year&gt;2010&lt;/Year&gt;&lt;RecNum&gt;472&lt;/RecNum&gt;&lt;DisplayText&gt;(Meegaskumbura et al. 2010)&lt;/DisplayText&gt;&lt;record&gt;&lt;rec-number&gt;472&lt;/rec-number&gt;&lt;foreign-keys&gt;&lt;key app="EN" db-id="v5szxwvppvpee9e0er7p25six9drvwpas2pa"&gt;472&lt;/key&gt;&lt;/foreign-keys&gt;&lt;ref-type name="Journal Article"&gt;17&lt;/ref-type&gt;&lt;contributors&gt;&lt;authors&gt;&lt;author&gt;Meegaskumbura, Suyama&lt;/author&gt;&lt;author&gt;Meegaskumbura, Madhava&lt;/author&gt;&lt;author&gt;Schneider, Christopher J.&lt;/author&gt;&lt;/authors&gt;&lt;/contributors&gt;&lt;titles&gt;&lt;title&gt;&lt;style face="normal" font="default" size="100%"&gt;Systematic relationships and taxonomy of &lt;/style&gt;&lt;style face="italic" font="default" size="100%"&gt;Suncus montanus&lt;/style&gt;&lt;style face="normal" font="default" size="100%"&gt; and &lt;/style&gt;&lt;style face="italic" font="default" size="100%"&gt;S. murinus&lt;/style&gt;&lt;style face="normal" font="default" size="100%"&gt; from Sri Lanka&lt;/style&gt;&lt;/title&gt;&lt;secondary-title&gt;Mol. Phylogenet. Evol.&lt;/secondary-title&gt;&lt;/titles&gt;&lt;periodical&gt;&lt;full-title&gt;Mol. Phylogenet. Evol.&lt;/full-title&gt;&lt;/periodical&gt;&lt;pages&gt;473-487&lt;/pages&gt;&lt;volume&gt;55&lt;/volume&gt;&lt;number&gt;2&lt;/number&gt;&lt;keywords&gt;&lt;keyword&gt;Phylogenetics&lt;/keyword&gt;&lt;keyword&gt;Morphometrics&lt;/keyword&gt;&lt;keyword&gt;Mitochondrial DNA&lt;/keyword&gt;&lt;keyword&gt;Nuclear DNA&lt;/keyword&gt;&lt;/keywords&gt;&lt;dates&gt;&lt;year&gt;2010&lt;/year&gt;&lt;pub-dates&gt;&lt;date&gt;2010/05/01/&lt;/date&gt;&lt;/pub-dates&gt;&lt;/dates&gt;&lt;isbn&gt;1055-7903&lt;/isbn&gt;&lt;urls&gt;&lt;related-urls&gt;&lt;url&gt;http://www.sciencedirect.com/science/article/pii/S1055790310000424&lt;/url&gt;&lt;/related-urls&gt;&lt;/urls&gt;&lt;electronic-resource-num&gt;https://doi.org/10.1016/j.ympev.2010.01.031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7" w:tooltip="Meegaskumbura, 2010 #472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Meegaskumbura et al. 2010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GU358517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wuchihensis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5653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Esselstyn&lt;/Author&gt;&lt;Year&gt;2010&lt;/Year&gt;&lt;RecNum&gt;473&lt;/RecNum&gt;&lt;DisplayText&gt;(Esselstyn and Oliveros 2010)&lt;/DisplayText&gt;&lt;record&gt;&lt;rec-number&gt;473&lt;/rec-number&gt;&lt;foreign-keys&gt;&lt;key app="EN" db-id="v5szxwvppvpee9e0er7p25six9drvwpas2pa"&gt;473&lt;/key&gt;&lt;/foreign-keys&gt;&lt;ref-type name="Journal Article"&gt;17&lt;/ref-type&gt;&lt;contributors&gt;&lt;authors&gt;&lt;author&gt;Esselstyn, Jacob A.&lt;/author&gt;&lt;author&gt;Oliveros, Carl H.&lt;/author&gt;&lt;/authors&gt;&lt;/contributors&gt;&lt;titles&gt;&lt;title&gt;Colonization of the Philippines from Taiwan: a multi-locus test of the biogeographic and phylogenetic relationships of isolated populations of shrews&lt;/title&gt;&lt;secondary-title&gt;J. Biogeogr.&lt;/secondary-title&gt;&lt;alt-title&gt;Journal of Biogeography&lt;/alt-title&gt;&lt;/titles&gt;&lt;alt-periodical&gt;&lt;full-title&gt;Journal of Biogeography&lt;/full-title&gt;&lt;/alt-periodical&gt;&lt;pages&gt;1504-1514&lt;/pages&gt;&lt;volume&gt;37&lt;/volume&gt;&lt;number&gt;8&lt;/number&gt;&lt;dates&gt;&lt;year&gt;2010&lt;/year&gt;&lt;/dates&gt;&lt;isbn&gt;0305-0270&lt;/isbn&gt;&lt;urls&gt;&lt;related-urls&gt;&lt;url&gt;https://onlinelibrary.wiley.com/doi/abs/10.1111/j.1365-2699.2010.02295.x&lt;/url&gt;&lt;/related-urls&gt;&lt;/urls&gt;&lt;electronic-resource-num&gt;10.1111/j.1365-2699.2010.02295.x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2" w:tooltip="Esselstyn, 2010 #47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Esselstyn and Oliveros 2010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GU358535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rapax kuroda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5653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Esselstyn&lt;/Author&gt;&lt;Year&gt;2010&lt;/Year&gt;&lt;RecNum&gt;473&lt;/RecNum&gt;&lt;DisplayText&gt;(Esselstyn and Oliveros 2010)&lt;/DisplayText&gt;&lt;record&gt;&lt;rec-number&gt;473&lt;/rec-number&gt;&lt;foreign-keys&gt;&lt;key app="EN" db-id="v5szxwvppvpee9e0er7p25six9drvwpas2pa"&gt;473&lt;/key&gt;&lt;/foreign-keys&gt;&lt;ref-type name="Journal Article"&gt;17&lt;/ref-type&gt;&lt;contributors&gt;&lt;authors&gt;&lt;author&gt;Esselstyn, Jacob A.&lt;/author&gt;&lt;author&gt;Oliveros, Carl H.&lt;/author&gt;&lt;/authors&gt;&lt;/contributors&gt;&lt;titles&gt;&lt;title&gt;Colonization of the Philippines from Taiwan: a multi-locus test of the biogeographic and phylogenetic relationships of isolated populations of shrews&lt;/title&gt;&lt;secondary-title&gt;J. Biogeogr.&lt;/secondary-title&gt;&lt;alt-title&gt;Journal of Biogeography&lt;/alt-title&gt;&lt;/titles&gt;&lt;alt-periodical&gt;&lt;full-title&gt;Journal of Biogeography&lt;/full-title&gt;&lt;/alt-periodical&gt;&lt;pages&gt;1504-1514&lt;/pages&gt;&lt;volume&gt;37&lt;/volume&gt;&lt;number&gt;8&lt;/number&gt;&lt;dates&gt;&lt;year&gt;2010&lt;/year&gt;&lt;/dates&gt;&lt;isbn&gt;0305-0270&lt;/isbn&gt;&lt;urls&gt;&lt;related-urls&gt;&lt;url&gt;https://onlinelibrary.wiley.com/doi/abs/10.1111/j.1365-2699.2010.02295.x&lt;/url&gt;&lt;/related-urls&gt;&lt;/urls&gt;&lt;electronic-resource-num&gt;10.1111/j.1365-2699.2010.02295.x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2" w:tooltip="Esselstyn, 2010 #47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Esselstyn and Oliveros 2010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GU358540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tanakae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5653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Esselstyn&lt;/Author&gt;&lt;Year&gt;2010&lt;/Year&gt;&lt;RecNum&gt;473&lt;/RecNum&gt;&lt;DisplayText&gt;(Esselstyn and Oliveros 2010)&lt;/DisplayText&gt;&lt;record&gt;&lt;rec-number&gt;473&lt;/rec-number&gt;&lt;foreign-keys&gt;&lt;key app="EN" db-id="v5szxwvppvpee9e0er7p25six9drvwpas2pa"&gt;473&lt;/key&gt;&lt;/foreign-keys&gt;&lt;ref-type name="Journal Article"&gt;17&lt;/ref-type&gt;&lt;contributors&gt;&lt;authors&gt;&lt;author&gt;Esselstyn, Jacob A.&lt;/author&gt;&lt;author&gt;Oliveros, Carl H.&lt;/author&gt;&lt;/authors&gt;&lt;/contributors&gt;&lt;titles&gt;&lt;title&gt;Colonization of the Philippines from Taiwan: a multi-locus test of the biogeographic and phylogenetic relationships of isolated populations of shrews&lt;/title&gt;&lt;secondary-title&gt;J. Biogeogr.&lt;/secondary-title&gt;&lt;alt-title&gt;Journal of Biogeography&lt;/alt-title&gt;&lt;/titles&gt;&lt;alt-periodical&gt;&lt;full-title&gt;Journal of Biogeography&lt;/full-title&gt;&lt;/alt-periodical&gt;&lt;pages&gt;1504-1514&lt;/pages&gt;&lt;volume&gt;37&lt;/volume&gt;&lt;number&gt;8&lt;/number&gt;&lt;dates&gt;&lt;year&gt;2010&lt;/year&gt;&lt;/dates&gt;&lt;isbn&gt;0305-0270&lt;/isbn&gt;&lt;urls&gt;&lt;related-urls&gt;&lt;url&gt;https://onlinelibrary.wiley.com/doi/abs/10.1111/j.1365-2699.2010.02295.x&lt;/url&gt;&lt;/related-urls&gt;&lt;/urls&gt;&lt;electronic-resource-num&gt;10.1111/j.1365-2699.2010.02295.x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2" w:tooltip="Esselstyn, 2010 #47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Esselstyn and Oliveros 2010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HM586999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okolov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0E303E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annikova&lt;/Author&gt;&lt;Year&gt;2011&lt;/Year&gt;&lt;RecNum&gt;474&lt;/RecNum&gt;&lt;DisplayText&gt;(Bannikova et al. 2011)&lt;/DisplayText&gt;&lt;record&gt;&lt;rec-number&gt;474&lt;/rec-number&gt;&lt;foreign-keys&gt;&lt;key app="EN" db-id="v5szxwvppvpee9e0er7p25six9drvwpas2pa"&gt;474&lt;/key&gt;&lt;/foreign-keys&gt;&lt;ref-type name="Journal Article"&gt;17&lt;/ref-type&gt;&lt;contributors&gt;&lt;authors&gt;&lt;author&gt;Bannikova, А А&lt;/author&gt;&lt;author&gt;Abramov, Alexei&lt;/author&gt;&lt;author&gt;Borisenko, А V.&lt;/author&gt;&lt;author&gt;Lebedev, Vladimir&lt;/author&gt;&lt;author&gt;Rozhnov, Viatcheslav&lt;/author&gt;&lt;/authors&gt;&lt;/contributors&gt;&lt;titles&gt;&lt;title&gt;&lt;style face="normal" font="default" size="100%"&gt;Mitochondrial diversity of the white-toothed shrews (Mammalia, Eulipotyphla, &lt;/style&gt;&lt;style face="italic" font="default" size="100%"&gt;Crocidura&lt;/style&gt;&lt;style face="normal" font="default" size="100%"&gt;) in Vietnam&lt;/style&gt;&lt;/title&gt;&lt;secondary-title&gt;Zootaxa&lt;/secondary-title&gt;&lt;/titles&gt;&lt;periodical&gt;&lt;full-title&gt;Zootaxa&lt;/full-title&gt;&lt;abbr-1&gt;Zootaxa&lt;/abbr-1&gt;&lt;/periodical&gt;&lt;pages&gt;1-20&lt;/pages&gt;&lt;volume&gt;2812&lt;/volume&gt;&lt;number&gt;1&lt;/number&gt;&lt;dates&gt;&lt;year&gt;2011&lt;/year&gt;&lt;/dates&gt;&lt;urls&gt;&lt;/urls&gt;&lt;electronic-resource-num&gt;10.11646/zootaxa.2812.1.1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" w:tooltip="Bannikova, 2011 #474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annikova et al. 2011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HM587011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phuquocensis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0E303E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annikova&lt;/Author&gt;&lt;Year&gt;2011&lt;/Year&gt;&lt;RecNum&gt;474&lt;/RecNum&gt;&lt;DisplayText&gt;(Bannikova et al. 2011)&lt;/DisplayText&gt;&lt;record&gt;&lt;rec-number&gt;474&lt;/rec-number&gt;&lt;foreign-keys&gt;&lt;key app="EN" db-id="v5szxwvppvpee9e0er7p25six9drvwpas2pa"&gt;474&lt;/key&gt;&lt;/foreign-keys&gt;&lt;ref-type name="Journal Article"&gt;17&lt;/ref-type&gt;&lt;contributors&gt;&lt;authors&gt;&lt;author&gt;Bannikova, А А&lt;/author&gt;&lt;author&gt;Abramov, Alexei&lt;/author&gt;&lt;author&gt;Borisenko, А V.&lt;/author&gt;&lt;author&gt;Lebedev, Vladimir&lt;/author&gt;&lt;author&gt;Rozhnov, Viatcheslav&lt;/author&gt;&lt;/authors&gt;&lt;/contributors&gt;&lt;titles&gt;&lt;title&gt;&lt;style face="normal" font="default" size="100%"&gt;Mitochondrial diversity of the white-toothed shrews (Mammalia, Eulipotyphla, &lt;/style&gt;&lt;style face="italic" font="default" size="100%"&gt;Crocidura&lt;/style&gt;&lt;style face="normal" font="default" size="100%"&gt;) in Vietnam&lt;/style&gt;&lt;/title&gt;&lt;secondary-title&gt;Zootaxa&lt;/secondary-title&gt;&lt;/titles&gt;&lt;periodical&gt;&lt;full-title&gt;Zootaxa&lt;/full-title&gt;&lt;abbr-1&gt;Zootaxa&lt;/abbr-1&gt;&lt;/periodical&gt;&lt;pages&gt;1-20&lt;/pages&gt;&lt;volume&gt;2812&lt;/volume&gt;&lt;number&gt;1&lt;/number&gt;&lt;dates&gt;&lt;year&gt;2011&lt;/year&gt;&lt;/dates&gt;&lt;urls&gt;&lt;/urls&gt;&lt;electronic-resource-num&gt;10.11646/zootaxa.2812.1.1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" w:tooltip="Bannikova, 2011 #474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annikova et al. 2011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HM587021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zaitsev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0E303E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annikova&lt;/Author&gt;&lt;Year&gt;2011&lt;/Year&gt;&lt;RecNum&gt;474&lt;/RecNum&gt;&lt;DisplayText&gt;(Bannikova et al. 2011)&lt;/DisplayText&gt;&lt;record&gt;&lt;rec-number&gt;474&lt;/rec-number&gt;&lt;foreign-keys&gt;&lt;key app="EN" db-id="v5szxwvppvpee9e0er7p25six9drvwpas2pa"&gt;474&lt;/key&gt;&lt;/foreign-keys&gt;&lt;ref-type name="Journal Article"&gt;17&lt;/ref-type&gt;&lt;contributors&gt;&lt;authors&gt;&lt;author&gt;Bannikova, А А&lt;/author&gt;&lt;author&gt;Abramov, Alexei&lt;/author&gt;&lt;author&gt;Borisenko, А V.&lt;/author&gt;&lt;author&gt;Lebedev, Vladimir&lt;/author&gt;&lt;author&gt;Rozhnov, Viatcheslav&lt;/author&gt;&lt;/authors&gt;&lt;/contributors&gt;&lt;titles&gt;&lt;title&gt;&lt;style face="normal" font="default" size="100%"&gt;Mitochondrial diversity of the white-toothed shrews (Mammalia, Eulipotyphla, &lt;/style&gt;&lt;style face="italic" font="default" size="100%"&gt;Crocidura&lt;/style&gt;&lt;style face="normal" font="default" size="100%"&gt;) in Vietnam&lt;/style&gt;&lt;/title&gt;&lt;secondary-title&gt;Zootaxa&lt;/secondary-title&gt;&lt;/titles&gt;&lt;periodical&gt;&lt;full-title&gt;Zootaxa&lt;/full-title&gt;&lt;abbr-1&gt;Zootaxa&lt;/abbr-1&gt;&lt;/periodical&gt;&lt;pages&gt;1-20&lt;/pages&gt;&lt;volume&gt;2812&lt;/volume&gt;&lt;number&gt;1&lt;/number&gt;&lt;dates&gt;&lt;year&gt;2011&lt;/year&gt;&lt;/dates&gt;&lt;urls&gt;&lt;/urls&gt;&lt;electronic-resource-num&gt;10.11646/zootaxa.2812.1.1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" w:tooltip="Bannikova, 2011 #474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annikova et al. 2011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HM587023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indochinensis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0E303E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annikova&lt;/Author&gt;&lt;Year&gt;2011&lt;/Year&gt;&lt;RecNum&gt;474&lt;/RecNum&gt;&lt;DisplayText&gt;(Bannikova et al. 2011)&lt;/DisplayText&gt;&lt;record&gt;&lt;rec-number&gt;474&lt;/rec-number&gt;&lt;foreign-keys&gt;&lt;key app="EN" db-id="v5szxwvppvpee9e0er7p25six9drvwpas2pa"&gt;474&lt;/key&gt;&lt;/foreign-keys&gt;&lt;ref-type name="Journal Article"&gt;17&lt;/ref-type&gt;&lt;contributors&gt;&lt;authors&gt;&lt;author&gt;Bannikova, А А&lt;/author&gt;&lt;author&gt;Abramov, Alexei&lt;/author&gt;&lt;author&gt;Borisenko, А V.&lt;/author&gt;&lt;author&gt;Lebedev, Vladimir&lt;/author&gt;&lt;author&gt;Rozhnov, Viatcheslav&lt;/author&gt;&lt;/authors&gt;&lt;/contributors&gt;&lt;titles&gt;&lt;title&gt;&lt;style face="normal" font="default" size="100%"&gt;Mitochondrial diversity of the white-toothed shrews (Mammalia, Eulipotyphla, &lt;/style&gt;&lt;style face="italic" font="default" size="100%"&gt;Crocidura&lt;/style&gt;&lt;style face="normal" font="default" size="100%"&gt;) in Vietnam&lt;/style&gt;&lt;/title&gt;&lt;secondary-title&gt;Zootaxa&lt;/secondary-title&gt;&lt;/titles&gt;&lt;periodical&gt;&lt;full-title&gt;Zootaxa&lt;/full-title&gt;&lt;abbr-1&gt;Zootaxa&lt;/abbr-1&gt;&lt;/periodical&gt;&lt;pages&gt;1-20&lt;/pages&gt;&lt;volume&gt;2812&lt;/volume&gt;&lt;number&gt;1&lt;/number&gt;&lt;dates&gt;&lt;year&gt;2011&lt;/year&gt;&lt;/dates&gt;&lt;urls&gt;&lt;/urls&gt;&lt;electronic-resource-num&gt;10.11646/zootaxa.2812.1.1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" w:tooltip="Bannikova, 2011 #474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annikova et al. 2011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HQ663931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dsinezum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0E303E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Unpublished</w:t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JF719274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buettikofer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0C69EA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Kang&lt;/Author&gt;&lt;Year&gt;2011&lt;/Year&gt;&lt;RecNum&gt;475&lt;/RecNum&gt;&lt;DisplayText&gt;(Kang et al. 2011)&lt;/DisplayText&gt;&lt;record&gt;&lt;rec-number&gt;475&lt;/rec-number&gt;&lt;foreign-keys&gt;&lt;key app="EN" db-id="v5szxwvppvpee9e0er7p25six9drvwpas2pa"&gt;475&lt;/key&gt;&lt;/foreign-keys&gt;&lt;ref-type name="Journal Article"&gt;17&lt;/ref-type&gt;&lt;contributors&gt;&lt;authors&gt;&lt;author&gt;Kang, Hae J.&lt;/author&gt;&lt;author&gt;Kadjo, Blaise&lt;/author&gt;&lt;author&gt;Dubey, Sylvain&lt;/author&gt;&lt;author&gt;Jacquet, François&lt;/author&gt;&lt;author&gt;Yanagihara, Richard&lt;/author&gt;&lt;/authors&gt;&lt;/contributors&gt;&lt;titles&gt;&lt;title&gt;&lt;style face="normal" font="default" size="100%"&gt;Molecular evolution of Azagny virus, a newfound Hantavirus harbored by the West African pygmy shrew (&lt;/style&gt;&lt;style face="italic" font="default" size="100%"&gt;Crocidura obscurior&lt;/style&gt;&lt;style face="normal" font="default" size="100%"&gt;) in Cote d’Ivoire&lt;/style&gt;&lt;/title&gt;&lt;secondary-title&gt;Virol. J.&lt;/secondary-title&gt;&lt;alt-title&gt;Virology journal&lt;/alt-title&gt;&lt;/titles&gt;&lt;alt-periodical&gt;&lt;full-title&gt;Virology journal&lt;/full-title&gt;&lt;/alt-periodical&gt;&lt;pages&gt;373&lt;/pages&gt;&lt;volume&gt;8&lt;/volume&gt;&lt;dates&gt;&lt;year&gt;2011&lt;/year&gt;&lt;/dates&gt;&lt;urls&gt;&lt;/urls&gt;&lt;electronic-resource-num&gt;10.1186/1743-422x-8-373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2" w:tooltip="Kang, 2011 #47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Kang et al. 2011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JQ732752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randiceps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0C69EA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Jacquet&lt;/Author&gt;&lt;Year&gt;2012&lt;/Year&gt;&lt;RecNum&gt;477&lt;/RecNum&gt;&lt;DisplayText&gt;(Jacquet et al. 2012)&lt;/DisplayText&gt;&lt;record&gt;&lt;rec-number&gt;477&lt;/rec-number&gt;&lt;foreign-keys&gt;&lt;key app="EN" db-id="v5szxwvppvpee9e0er7p25six9drvwpas2pa"&gt;477&lt;/key&gt;&lt;/foreign-keys&gt;&lt;ref-type name="Journal Article"&gt;17&lt;/ref-type&gt;&lt;contributors&gt;&lt;authors&gt;&lt;author&gt;Jacquet, François&lt;/author&gt;&lt;author&gt;Nicolas, Violaine&lt;/author&gt;&lt;author&gt;Bonillo, Céline&lt;/author&gt;&lt;author&gt;Cruaud, Corinne&lt;/author&gt;&lt;author&gt;Denys, Christiane&lt;/author&gt;&lt;/authors&gt;&lt;/contributors&gt;&lt;titles&gt;&lt;title&gt;Barcoding, molecular taxonomy and exploration of the diversity of shrews (Soricomorpha: Soricidae) on Mount NIimba (Guinea)&lt;/title&gt;&lt;secondary-title&gt;Zool. J. Linnean Soc.&lt;/secondary-title&gt;&lt;alt-title&gt;Zoological Journal of the Linnean Society&lt;/alt-title&gt;&lt;/titles&gt;&lt;alt-periodical&gt;&lt;full-title&gt;Zoological Journal of the Linnean Society&lt;/full-title&gt;&lt;/alt-periodical&gt;&lt;pages&gt;672-687&lt;/pages&gt;&lt;volume&gt;166&lt;/volume&gt;&lt;dates&gt;&lt;year&gt;2012&lt;/year&gt;&lt;/dates&gt;&lt;urls&gt;&lt;/urls&gt;&lt;electronic-resource-num&gt;10.1111/j.1096-3642.2012.00856.x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0" w:tooltip="Jacquet, 2012 #477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Jacquet et al. 2012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JX162666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monticol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0C69EA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Omar&lt;/Author&gt;&lt;Year&gt;2013&lt;/Year&gt;&lt;RecNum&gt;478&lt;/RecNum&gt;&lt;DisplayText&gt;(Omar et al. 2013)&lt;/DisplayText&gt;&lt;record&gt;&lt;rec-number&gt;478&lt;/rec-number&gt;&lt;foreign-keys&gt;&lt;key app="EN" db-id="v5szxwvppvpee9e0er7p25six9drvwpas2pa"&gt;478&lt;/key&gt;&lt;/foreign-keys&gt;&lt;ref-type name="Journal Article"&gt;17&lt;/ref-type&gt;&lt;contributors&gt;&lt;authors&gt;&lt;author&gt;Omar, Hasmahzaiti&lt;/author&gt;&lt;author&gt;Hashim, Rosli&lt;/author&gt;&lt;author&gt;Bhassu, Subha&lt;/author&gt;&lt;author&gt;Ruedi, Manuel&lt;/author&gt;&lt;/authors&gt;&lt;/contributors&gt;&lt;titles&gt;&lt;title&gt;&lt;style face="normal" font="default" size="100%"&gt;Morphological and genetic relationships of the &lt;/style&gt;&lt;style face="italic" font="default" size="100%"&gt;Crocidura monticola&lt;/style&gt;&lt;style face="normal" font="default" size="100%"&gt; species complex (Soricidae: Crocidurinae) in Sundaland&lt;/style&gt;&lt;/title&gt;&lt;secondary-title&gt;Mammal. Biol.&lt;/secondary-title&gt;&lt;/titles&gt;&lt;periodical&gt;&lt;full-title&gt;Mammal. Biol.&lt;/full-title&gt;&lt;/periodical&gt;&lt;pages&gt;446–454&lt;/pages&gt;&lt;volume&gt;78&lt;/volume&gt;&lt;dates&gt;&lt;year&gt;2013&lt;/year&gt;&lt;/dates&gt;&lt;urls&gt;&lt;/urls&gt;&lt;electronic-resource-num&gt;10.1016/j.mambio.2013.04.004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5" w:tooltip="Omar, 2013 #478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Omar et al. 2013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JX181939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phanluong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0C69EA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Abramov&lt;/Author&gt;&lt;Year&gt;2012&lt;/Year&gt;&lt;RecNum&gt;479&lt;/RecNum&gt;&lt;DisplayText&gt;(Abramov et al. 2012)&lt;/DisplayText&gt;&lt;record&gt;&lt;rec-number&gt;479&lt;/rec-number&gt;&lt;foreign-keys&gt;&lt;key app="EN" db-id="v5szxwvppvpee9e0er7p25six9drvwpas2pa"&gt;479&lt;/key&gt;&lt;/foreign-keys&gt;&lt;ref-type name="Journal Article"&gt;17&lt;/ref-type&gt;&lt;contributors&gt;&lt;authors&gt;&lt;author&gt;Abramov, A. V.&lt;/author&gt;&lt;author&gt;Bannikova, A. A.&lt;/author&gt;&lt;author&gt;Rozhnov, V. V.&lt;/author&gt;&lt;/authors&gt;&lt;/contributors&gt;&lt;auth-address&gt;Zoological Institute, Russian Academy of Sciences, Universitetskaya nab. 1, Saint Petersburg 199034, Russia.&lt;/auth-address&gt;&lt;titles&gt;&lt;title&gt;&lt;style face="normal" font="default" size="100%"&gt;White-toothed shrews (Mammalia, Soricomorpha, &lt;/style&gt;&lt;style face="italic" font="default" size="100%"&gt;Crocidura&lt;/style&gt;&lt;style face="normal" font="default" size="100%"&gt;) of coastal islands of Vietnam&lt;/style&gt;&lt;/title&gt;&lt;secondary-title&gt;Zookeys&lt;/secondary-title&gt;&lt;alt-title&gt;ZooKeys&lt;/alt-title&gt;&lt;/titles&gt;&lt;periodical&gt;&lt;full-title&gt;Zookeys&lt;/full-title&gt;&lt;abbr-1&gt;ZooKeys&lt;/abbr-1&gt;&lt;/periodical&gt;&lt;alt-periodical&gt;&lt;full-title&gt;Zookeys&lt;/full-title&gt;&lt;abbr-1&gt;ZooKeys&lt;/abbr-1&gt;&lt;/alt-periodical&gt;&lt;pages&gt;37-47&lt;/pages&gt;&lt;volume&gt;207&lt;/volume&gt;&lt;dates&gt;&lt;year&gt;2012&lt;/year&gt;&lt;/dates&gt;&lt;isbn&gt;1313-2970&amp;#xD;1313-2970 (Linking)&lt;/isbn&gt;&lt;accession-num&gt;22855639&lt;/accession-num&gt;&lt;urls&gt;&lt;/urls&gt;&lt;custom1&gt;PMC3409683&lt;/custom1&gt;&lt;electronic-resource-num&gt;10.3897/zookeys.207.3237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" w:tooltip="Abramov, 2012 #47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Abramov et al. 2012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JX181941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fuliginos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0C69EA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Abramov&lt;/Author&gt;&lt;Year&gt;2012&lt;/Year&gt;&lt;RecNum&gt;479&lt;/RecNum&gt;&lt;DisplayText&gt;(Abramov et al. 2012)&lt;/DisplayText&gt;&lt;record&gt;&lt;rec-number&gt;479&lt;/rec-number&gt;&lt;foreign-keys&gt;&lt;key app="EN" db-id="v5szxwvppvpee9e0er7p25six9drvwpas2pa"&gt;479&lt;/key&gt;&lt;/foreign-keys&gt;&lt;ref-type name="Journal Article"&gt;17&lt;/ref-type&gt;&lt;contributors&gt;&lt;authors&gt;&lt;author&gt;Abramov, A. V.&lt;/author&gt;&lt;author&gt;Bannikova, A. A.&lt;/author&gt;&lt;author&gt;Rozhnov, V. V.&lt;/author&gt;&lt;/authors&gt;&lt;/contributors&gt;&lt;auth-address&gt;Zoological Institute, Russian Academy of Sciences, Universitetskaya nab. 1, Saint Petersburg 199034, Russia.&lt;/auth-address&gt;&lt;titles&gt;&lt;title&gt;&lt;style face="normal" font="default" size="100%"&gt;White-toothed shrews (Mammalia, Soricomorpha, &lt;/style&gt;&lt;style face="italic" font="default" size="100%"&gt;Crocidura&lt;/style&gt;&lt;style face="normal" font="default" size="100%"&gt;) of coastal islands of Vietnam&lt;/style&gt;&lt;/title&gt;&lt;secondary-title&gt;Zookeys&lt;/secondary-title&gt;&lt;alt-title&gt;ZooKeys&lt;/alt-title&gt;&lt;/titles&gt;&lt;periodical&gt;&lt;full-title&gt;Zookeys&lt;/full-title&gt;&lt;abbr-1&gt;ZooKeys&lt;/abbr-1&gt;&lt;/periodical&gt;&lt;alt-periodical&gt;&lt;full-title&gt;Zookeys&lt;/full-title&gt;&lt;abbr-1&gt;ZooKeys&lt;/abbr-1&gt;&lt;/alt-periodical&gt;&lt;pages&gt;37-47&lt;/pages&gt;&lt;volume&gt;207&lt;/volume&gt;&lt;dates&gt;&lt;year&gt;2012&lt;/year&gt;&lt;/dates&gt;&lt;isbn&gt;1313-2970&amp;#xD;1313-2970 (Linking)&lt;/isbn&gt;&lt;accession-num&gt;22855639&lt;/accession-num&gt;&lt;urls&gt;&lt;/urls&gt;&lt;custom1&gt;PMC3409683&lt;/custom1&gt;&lt;electronic-resource-num&gt;10.3897/zookeys.207.3237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" w:tooltip="Abramov, 2012 #47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Abramov et al. 2012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C684125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obscurior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0C69EA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Jacquet&lt;/Author&gt;&lt;Year&gt;2014&lt;/Year&gt;&lt;RecNum&gt;480&lt;/RecNum&gt;&lt;DisplayText&gt;(Jacquet et al. 2014)&lt;/DisplayText&gt;&lt;record&gt;&lt;rec-number&gt;480&lt;/rec-number&gt;&lt;foreign-keys&gt;&lt;key app="EN" db-id="v5szxwvppvpee9e0er7p25six9drvwpas2pa"&gt;480&lt;/key&gt;&lt;/foreign-keys&gt;&lt;ref-type name="Journal Article"&gt;17&lt;/ref-type&gt;&lt;contributors&gt;&lt;authors&gt;&lt;author&gt;Jacquet, François&lt;/author&gt;&lt;author&gt;Nicolas, Violaine&lt;/author&gt;&lt;author&gt;Colyn, Marc&lt;/author&gt;&lt;author&gt;Kadjo, Blaise&lt;/author&gt;&lt;author&gt;Hutterer, Rainer&lt;/author&gt;&lt;author&gt;Decher, Jan&lt;/author&gt;&lt;author&gt;Akpatou, Bertin&lt;/author&gt;&lt;author&gt;Cruaud, Corinne&lt;/author&gt;&lt;author&gt;Denys, Christiane&lt;/author&gt;&lt;/authors&gt;&lt;/contributors&gt;&lt;titles&gt;&lt;title&gt;&lt;style face="normal" font="default" size="100%"&gt;Forest refugia and riverine barriers promote diversification in the West African pygmy shrew (&lt;/style&gt;&lt;style face="italic" font="default" size="100%"&gt;Crocidura obscurior&lt;/style&gt;&lt;style face="normal" font="default" size="100%"&gt; complex, Soricomorpha)&lt;/style&gt;&lt;/title&gt;&lt;secondary-title&gt;Zool. Scr.&lt;/secondary-title&gt;&lt;alt-title&gt;Zoologica Scripta&lt;/alt-title&gt;&lt;/titles&gt;&lt;alt-periodical&gt;&lt;full-title&gt;Zoologica Scripta&lt;/full-title&gt;&lt;/alt-periodical&gt;&lt;pages&gt;131-148&lt;/pages&gt;&lt;volume&gt;43&lt;/volume&gt;&lt;number&gt;2&lt;/number&gt;&lt;dates&gt;&lt;year&gt;2014&lt;/year&gt;&lt;/dates&gt;&lt;isbn&gt;0300-3256&lt;/isbn&gt;&lt;urls&gt;&lt;related-urls&gt;&lt;url&gt;https://onlinelibrary.wiley.com/doi/abs/10.1111/zsc.12039&lt;/url&gt;&lt;/related-urls&gt;&lt;/urls&gt;&lt;electronic-resource-num&gt;10.1111/zsc.12039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1" w:tooltip="Jacquet, 2014 #480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Jacquet et al. 2014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C684156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eburne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0C69EA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Jacquet&lt;/Author&gt;&lt;Year&gt;2014&lt;/Year&gt;&lt;RecNum&gt;480&lt;/RecNum&gt;&lt;DisplayText&gt;(Jacquet et al. 2014)&lt;/DisplayText&gt;&lt;record&gt;&lt;rec-number&gt;480&lt;/rec-number&gt;&lt;foreign-keys&gt;&lt;key app="EN" db-id="v5szxwvppvpee9e0er7p25six9drvwpas2pa"&gt;480&lt;/key&gt;&lt;/foreign-keys&gt;&lt;ref-type name="Journal Article"&gt;17&lt;/ref-type&gt;&lt;contributors&gt;&lt;authors&gt;&lt;author&gt;Jacquet, François&lt;/author&gt;&lt;author&gt;Nicolas, Violaine&lt;/author&gt;&lt;author&gt;Colyn, Marc&lt;/author&gt;&lt;author&gt;Kadjo, Blaise&lt;/author&gt;&lt;author&gt;Hutterer, Rainer&lt;/author&gt;&lt;author&gt;Decher, Jan&lt;/author&gt;&lt;author&gt;Akpatou, Bertin&lt;/author&gt;&lt;author&gt;Cruaud, Corinne&lt;/author&gt;&lt;author&gt;Denys, Christiane&lt;/author&gt;&lt;/authors&gt;&lt;/contributors&gt;&lt;titles&gt;&lt;title&gt;&lt;style face="normal" font="default" size="100%"&gt;Forest refugia and riverine barriers promote diversification in the West African pygmy shrew (&lt;/style&gt;&lt;style face="italic" font="default" size="100%"&gt;Crocidura obscurior&lt;/style&gt;&lt;style face="normal" font="default" size="100%"&gt; complex, Soricomorpha)&lt;/style&gt;&lt;/title&gt;&lt;secondary-title&gt;Zool. Scr.&lt;/secondary-title&gt;&lt;alt-title&gt;Zoologica Scripta&lt;/alt-title&gt;&lt;/titles&gt;&lt;alt-periodical&gt;&lt;full-title&gt;Zoologica Scripta&lt;/full-title&gt;&lt;/alt-periodical&gt;&lt;pages&gt;131-148&lt;/pages&gt;&lt;volume&gt;43&lt;/volume&gt;&lt;number&gt;2&lt;/number&gt;&lt;dates&gt;&lt;year&gt;2014&lt;/year&gt;&lt;/dates&gt;&lt;isbn&gt;0300-3256&lt;/isbn&gt;&lt;urls&gt;&lt;related-urls&gt;&lt;url&gt;https://onlinelibrary.wiley.com/doi/abs/10.1111/zsc.12039&lt;/url&gt;&lt;/related-urls&gt;&lt;/urls&gt;&lt;electronic-resource-num&gt;10.1111/zsc.12039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1" w:tooltip="Jacquet, 2014 #480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Jacquet et al. 2014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C684161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olivier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0C69EA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Jacquet&lt;/Author&gt;&lt;Year&gt;2014&lt;/Year&gt;&lt;RecNum&gt;480&lt;/RecNum&gt;&lt;DisplayText&gt;(Jacquet et al. 2014)&lt;/DisplayText&gt;&lt;record&gt;&lt;rec-number&gt;480&lt;/rec-number&gt;&lt;foreign-keys&gt;&lt;key app="EN" db-id="v5szxwvppvpee9e0er7p25six9drvwpas2pa"&gt;480&lt;/key&gt;&lt;/foreign-keys&gt;&lt;ref-type name="Journal Article"&gt;17&lt;/ref-type&gt;&lt;contributors&gt;&lt;authors&gt;&lt;author&gt;Jacquet, François&lt;/author&gt;&lt;author&gt;Nicolas, Violaine&lt;/author&gt;&lt;author&gt;Colyn, Marc&lt;/author&gt;&lt;author&gt;Kadjo, Blaise&lt;/author&gt;&lt;author&gt;Hutterer, Rainer&lt;/author&gt;&lt;author&gt;Decher, Jan&lt;/author&gt;&lt;author&gt;Akpatou, Bertin&lt;/author&gt;&lt;author&gt;Cruaud, Corinne&lt;/author&gt;&lt;author&gt;Denys, Christiane&lt;/author&gt;&lt;/authors&gt;&lt;/contributors&gt;&lt;titles&gt;&lt;title&gt;&lt;style face="normal" font="default" size="100%"&gt;Forest refugia and riverine barriers promote diversification in the West African pygmy shrew (&lt;/style&gt;&lt;style face="italic" font="default" size="100%"&gt;Crocidura obscurior&lt;/style&gt;&lt;style face="normal" font="default" size="100%"&gt; complex, Soricomorpha)&lt;/style&gt;&lt;/title&gt;&lt;secondary-title&gt;Zool. Scr.&lt;/secondary-title&gt;&lt;alt-title&gt;Zoologica Scripta&lt;/alt-title&gt;&lt;/titles&gt;&lt;alt-periodical&gt;&lt;full-title&gt;Zoologica Scripta&lt;/full-title&gt;&lt;/alt-periodical&gt;&lt;pages&gt;131-148&lt;/pages&gt;&lt;volume&gt;43&lt;/volume&gt;&lt;number&gt;2&lt;/number&gt;&lt;dates&gt;&lt;year&gt;2014&lt;/year&gt;&lt;/dates&gt;&lt;isbn&gt;0300-3256&lt;/isbn&gt;&lt;urls&gt;&lt;related-urls&gt;&lt;url&gt;https://onlinelibrary.wiley.com/doi/abs/10.1111/zsc.12039&lt;/url&gt;&lt;/related-urls&gt;&lt;/urls&gt;&lt;electronic-resource-num&gt;10.1111/zsc.12039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1" w:tooltip="Jacquet, 2014 #480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Jacquet et al. 2014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C684301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ichnusae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0C69EA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Nicolas&lt;/Author&gt;&lt;Year&gt;2014&lt;/Year&gt;&lt;RecNum&gt;483&lt;/RecNum&gt;&lt;DisplayText&gt;(Nicolas et al. 2014)&lt;/DisplayText&gt;&lt;record&gt;&lt;rec-number&gt;483&lt;/rec-number&gt;&lt;foreign-keys&gt;&lt;key app="EN" db-id="v5szxwvppvpee9e0er7p25six9drvwpas2pa"&gt;483&lt;/key&gt;&lt;/foreign-keys&gt;&lt;ref-type name="Journal Article"&gt;17&lt;/ref-type&gt;&lt;contributors&gt;&lt;authors&gt;&lt;author&gt;Nicolas, Violaine&lt;/author&gt;&lt;author&gt;Hamani, Adel&lt;/author&gt;&lt;author&gt;Amrouche, Lilya&lt;/author&gt;&lt;author&gt;Bensidhoum, Messaoud&lt;/author&gt;&lt;author&gt;Boukhemza, Mohamed&lt;/author&gt;&lt;author&gt;Doumandji, Salaheddine&lt;/author&gt;&lt;author&gt;Denys, Christiane&lt;/author&gt;&lt;/authors&gt;&lt;/contributors&gt;&lt;titles&gt;&lt;title&gt;&lt;style face="normal" font="default" size="100%"&gt;First molecular evidence for the presence of&lt;/style&gt;&lt;style face="italic" font="default" size="100%"&gt; Crocidura pachyura &lt;/style&gt;&lt;style face="normal" font="default" size="100%"&gt;(Mammalia, Soricidae) in Kabylie (Algeria)&lt;/style&gt;&lt;/title&gt;&lt;secondary-title&gt;Mammalia&lt;/secondary-title&gt;&lt;/titles&gt;&lt;periodical&gt;&lt;full-title&gt;Mammalia&lt;/full-title&gt;&lt;/periodical&gt;&lt;pages&gt;245-249&lt;/pages&gt;&lt;volume&gt;78&lt;/volume&gt;&lt;number&gt;2&lt;/number&gt;&lt;dates&gt;&lt;year&gt;2014&lt;/year&gt;&lt;/dates&gt;&lt;urls&gt;&lt;/urls&gt;&lt;electronic-resource-num&gt;10.1515/mammalia-2013-0035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0" w:tooltip="Nicolas, 2014 #48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Nicolas et al. 2014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C684929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doucet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0C69EA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HdTwvQXV0aG9yPjxZZWFyPjIwMTM8L1llYXI+PFJlY051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HdTwvQXV0aG9yPjxZZWFyPjIwMTM8L1llYXI+PFJlY051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7" w:tooltip="Gu, 2013 #482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Gu et al. 2013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F006307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wimmer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0C69EA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Vogel&lt;/Author&gt;&lt;Year&gt;2014&lt;/Year&gt;&lt;RecNum&gt;481&lt;/RecNum&gt;&lt;DisplayText&gt;(Vogel et al. 2014)&lt;/DisplayText&gt;&lt;record&gt;&lt;rec-number&gt;481&lt;/rec-number&gt;&lt;foreign-keys&gt;&lt;key app="EN" db-id="v5szxwvppvpee9e0er7p25six9drvwpas2pa"&gt;481&lt;/key&gt;&lt;/foreign-keys&gt;&lt;ref-type name="Journal Article"&gt;17&lt;/ref-type&gt;&lt;contributors&gt;&lt;authors&gt;&lt;author&gt;Vogel, Peter&lt;/author&gt;&lt;author&gt;Vogel, Valérie&lt;/author&gt;&lt;author&gt;Fumagalli, Luca&lt;/author&gt;&lt;author&gt;Kadjo, Blaise&lt;/author&gt;&lt;author&gt;Kouadio, Roger Y.&lt;/author&gt;&lt;author&gt;Dubey, Sylvain&lt;/author&gt;&lt;/authors&gt;&lt;/contributors&gt;&lt;titles&gt;&lt;title&gt;&lt;style face="normal" font="default" size="100%"&gt;Genetic identity of the critically endangered Wimmer&amp;apos;s shrew &lt;/style&gt;&lt;style face="italic" font="default" size="100%"&gt;Crocidura wimmeri&lt;/style&gt;&lt;/title&gt;&lt;secondary-title&gt;Biol. J. Linn. Soc.&lt;/secondary-title&gt;&lt;alt-title&gt;Biological Journal of the Linnean Society&lt;/alt-title&gt;&lt;/titles&gt;&lt;alt-periodical&gt;&lt;full-title&gt;Biological Journal of the Linnean Society&lt;/full-title&gt;&lt;/alt-periodical&gt;&lt;pages&gt;224–229&lt;/pages&gt;&lt;volume&gt;111&lt;/volume&gt;&lt;dates&gt;&lt;year&gt;2014&lt;/year&gt;&lt;/dates&gt;&lt;urls&gt;&lt;/urls&gt;&lt;electronic-resource-num&gt;10.1111/bij.12196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1" w:tooltip="Vogel, 2014 #481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Vogel et al. 2014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F110759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tenocephal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0C69EA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Stanley&lt;/Author&gt;&lt;Year&gt;2013&lt;/Year&gt;&lt;RecNum&gt;484&lt;/RecNum&gt;&lt;DisplayText&gt;(Stanley et al. 2013)&lt;/DisplayText&gt;&lt;record&gt;&lt;rec-number&gt;484&lt;/rec-number&gt;&lt;foreign-keys&gt;&lt;key app="EN" db-id="v5szxwvppvpee9e0er7p25six9drvwpas2pa"&gt;484&lt;/key&gt;&lt;/foreign-keys&gt;&lt;ref-type name="Journal Article"&gt;17&lt;/ref-type&gt;&lt;contributors&gt;&lt;authors&gt;&lt;author&gt;Stanley, W. T.&lt;/author&gt;&lt;author&gt;Robbins, L. W.&lt;/author&gt;&lt;author&gt;Malekani, J. M.&lt;/author&gt;&lt;author&gt;Mbalitini, S. G.&lt;/author&gt;&lt;author&gt;Migurimu, D. A.&lt;/author&gt;&lt;author&gt;Mukinzi, J. C.&lt;/author&gt;&lt;author&gt;Hulselmans, J.&lt;/author&gt;&lt;author&gt;Prevot, V.&lt;/author&gt;&lt;author&gt;Verheyen, E.&lt;/author&gt;&lt;author&gt;Hutterer, R.&lt;/author&gt;&lt;author&gt;Doty, J. B.&lt;/author&gt;&lt;author&gt;Monroe, B. P.&lt;/author&gt;&lt;author&gt;Nakazawa, Y. J.&lt;/author&gt;&lt;author&gt;Braden, Z.&lt;/author&gt;&lt;author&gt;Carroll, D.&lt;/author&gt;&lt;author&gt;Peterhans, J. C.&lt;/author&gt;&lt;author&gt;Bates, J. M.&lt;/author&gt;&lt;author&gt;Esselstyn, J. A.&lt;/author&gt;&lt;/authors&gt;&lt;/contributors&gt;&lt;auth-address&gt;Science and Education, Field Museum of Natural History, Chicago, IL, USA. bstanley@fieldmuseum.org&lt;/auth-address&gt;&lt;titles&gt;&lt;title&gt;A new hero emerges: another exceptional mammalian spine and its potential adaptive significance&lt;/title&gt;&lt;secondary-title&gt;Biol. Lett.&lt;/secondary-title&gt;&lt;alt-title&gt;Biology letters&lt;/alt-title&gt;&lt;/titles&gt;&lt;alt-periodical&gt;&lt;full-title&gt;Biol Lett&lt;/full-title&gt;&lt;abbr-1&gt;Biology letters&lt;/abbr-1&gt;&lt;/alt-periodical&gt;&lt;pages&gt;20130486&lt;/pages&gt;&lt;volume&gt;9&lt;/volume&gt;&lt;number&gt;5&lt;/number&gt;&lt;keywords&gt;&lt;keyword&gt;Adaptation, Physiological&lt;/keyword&gt;&lt;keyword&gt;Animals&lt;/keyword&gt;&lt;keyword&gt;Ecosystem&lt;/keyword&gt;&lt;keyword&gt;Phylogeny&lt;/keyword&gt;&lt;keyword&gt;Shrews&lt;/keyword&gt;&lt;keyword&gt;Spine/anatomy &amp;amp; histology/ physiology&lt;/keyword&gt;&lt;/keywords&gt;&lt;dates&gt;&lt;year&gt;2013&lt;/year&gt;&lt;pub-dates&gt;&lt;date&gt;Oct 23&lt;/date&gt;&lt;/pub-dates&gt;&lt;/dates&gt;&lt;isbn&gt;1744-957X&amp;#xD;1744-9561 (Linking)&lt;/isbn&gt;&lt;accession-num&gt;23883579&lt;/accession-num&gt;&lt;urls&gt;&lt;/urls&gt;&lt;custom1&gt;PMC3971687&lt;/custom1&gt;&lt;electronic-resource-num&gt;10.1098/rsbl.2013.0486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0" w:tooltip="Stanley, 2013 #484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Stanley et al. 2013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F110760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maurisc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0C69EA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Stanley&lt;/Author&gt;&lt;Year&gt;2013&lt;/Year&gt;&lt;RecNum&gt;484&lt;/RecNum&gt;&lt;DisplayText&gt;(Stanley et al. 2013)&lt;/DisplayText&gt;&lt;record&gt;&lt;rec-number&gt;484&lt;/rec-number&gt;&lt;foreign-keys&gt;&lt;key app="EN" db-id="v5szxwvppvpee9e0er7p25six9drvwpas2pa"&gt;484&lt;/key&gt;&lt;/foreign-keys&gt;&lt;ref-type name="Journal Article"&gt;17&lt;/ref-type&gt;&lt;contributors&gt;&lt;authors&gt;&lt;author&gt;Stanley, W. T.&lt;/author&gt;&lt;author&gt;Robbins, L. W.&lt;/author&gt;&lt;author&gt;Malekani, J. M.&lt;/author&gt;&lt;author&gt;Mbalitini, S. G.&lt;/author&gt;&lt;author&gt;Migurimu, D. A.&lt;/author&gt;&lt;author&gt;Mukinzi, J. C.&lt;/author&gt;&lt;author&gt;Hulselmans, J.&lt;/author&gt;&lt;author&gt;Prevot, V.&lt;/author&gt;&lt;author&gt;Verheyen, E.&lt;/author&gt;&lt;author&gt;Hutterer, R.&lt;/author&gt;&lt;author&gt;Doty, J. B.&lt;/author&gt;&lt;author&gt;Monroe, B. P.&lt;/author&gt;&lt;author&gt;Nakazawa, Y. J.&lt;/author&gt;&lt;author&gt;Braden, Z.&lt;/author&gt;&lt;author&gt;Carroll, D.&lt;/author&gt;&lt;author&gt;Peterhans, J. C.&lt;/author&gt;&lt;author&gt;Bates, J. M.&lt;/author&gt;&lt;author&gt;Esselstyn, J. A.&lt;/author&gt;&lt;/authors&gt;&lt;/contributors&gt;&lt;auth-address&gt;Science and Education, Field Museum of Natural History, Chicago, IL, USA. bstanley@fieldmuseum.org&lt;/auth-address&gt;&lt;titles&gt;&lt;title&gt;A new hero emerges: another exceptional mammalian spine and its potential adaptive significance&lt;/title&gt;&lt;secondary-title&gt;Biol. Lett.&lt;/secondary-title&gt;&lt;alt-title&gt;Biology letters&lt;/alt-title&gt;&lt;/titles&gt;&lt;alt-periodical&gt;&lt;full-title&gt;Biol Lett&lt;/full-title&gt;&lt;abbr-1&gt;Biology letters&lt;/abbr-1&gt;&lt;/alt-periodical&gt;&lt;pages&gt;20130486&lt;/pages&gt;&lt;volume&gt;9&lt;/volume&gt;&lt;number&gt;5&lt;/number&gt;&lt;keywords&gt;&lt;keyword&gt;Adaptation, Physiological&lt;/keyword&gt;&lt;keyword&gt;Animals&lt;/keyword&gt;&lt;keyword&gt;Ecosystem&lt;/keyword&gt;&lt;keyword&gt;Phylogeny&lt;/keyword&gt;&lt;keyword&gt;Shrews&lt;/keyword&gt;&lt;keyword&gt;Spine/anatomy &amp;amp; histology/ physiology&lt;/keyword&gt;&lt;/keywords&gt;&lt;dates&gt;&lt;year&gt;2013&lt;/year&gt;&lt;pub-dates&gt;&lt;date&gt;Oct 23&lt;/date&gt;&lt;/pub-dates&gt;&lt;/dates&gt;&lt;isbn&gt;1744-957X&amp;#xD;1744-9561 (Linking)&lt;/isbn&gt;&lt;accession-num&gt;23883579&lt;/accession-num&gt;&lt;urls&gt;&lt;/urls&gt;&lt;custom1&gt;PMC3971687&lt;/custom1&gt;&lt;electronic-resource-num&gt;10.1098/rsbl.2013.0486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0" w:tooltip="Stanley, 2013 #484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Stanley et al. 2013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F110761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niobe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0C69EA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Stanley&lt;/Author&gt;&lt;Year&gt;2013&lt;/Year&gt;&lt;RecNum&gt;484&lt;/RecNum&gt;&lt;DisplayText&gt;(Stanley et al. 2013)&lt;/DisplayText&gt;&lt;record&gt;&lt;rec-number&gt;484&lt;/rec-number&gt;&lt;foreign-keys&gt;&lt;key app="EN" db-id="v5szxwvppvpee9e0er7p25six9drvwpas2pa"&gt;484&lt;/key&gt;&lt;/foreign-keys&gt;&lt;ref-type name="Journal Article"&gt;17&lt;/ref-type&gt;&lt;contributors&gt;&lt;authors&gt;&lt;author&gt;Stanley, W. T.&lt;/author&gt;&lt;author&gt;Robbins, L. W.&lt;/author&gt;&lt;author&gt;Malekani, J. M.&lt;/author&gt;&lt;author&gt;Mbalitini, S. G.&lt;/author&gt;&lt;author&gt;Migurimu, D. A.&lt;/author&gt;&lt;author&gt;Mukinzi, J. C.&lt;/author&gt;&lt;author&gt;Hulselmans, J.&lt;/author&gt;&lt;author&gt;Prevot, V.&lt;/author&gt;&lt;author&gt;Verheyen, E.&lt;/author&gt;&lt;author&gt;Hutterer, R.&lt;/author&gt;&lt;author&gt;Doty, J. B.&lt;/author&gt;&lt;author&gt;Monroe, B. P.&lt;/author&gt;&lt;author&gt;Nakazawa, Y. J.&lt;/author&gt;&lt;author&gt;Braden, Z.&lt;/author&gt;&lt;author&gt;Carroll, D.&lt;/author&gt;&lt;author&gt;Peterhans, J. C.&lt;/author&gt;&lt;author&gt;Bates, J. M.&lt;/author&gt;&lt;author&gt;Esselstyn, J. A.&lt;/author&gt;&lt;/authors&gt;&lt;/contributors&gt;&lt;auth-address&gt;Science and Education, Field Museum of Natural History, Chicago, IL, USA. bstanley@fieldmuseum.org&lt;/auth-address&gt;&lt;titles&gt;&lt;title&gt;A new hero emerges: another exceptional mammalian spine and its potential adaptive significance&lt;/title&gt;&lt;secondary-title&gt;Biol. Lett.&lt;/secondary-title&gt;&lt;alt-title&gt;Biology letters&lt;/alt-title&gt;&lt;/titles&gt;&lt;alt-periodical&gt;&lt;full-title&gt;Biol Lett&lt;/full-title&gt;&lt;abbr-1&gt;Biology letters&lt;/abbr-1&gt;&lt;/alt-periodical&gt;&lt;pages&gt;20130486&lt;/pages&gt;&lt;volume&gt;9&lt;/volume&gt;&lt;number&gt;5&lt;/number&gt;&lt;keywords&gt;&lt;keyword&gt;Adaptation, Physiological&lt;/keyword&gt;&lt;keyword&gt;Animals&lt;/keyword&gt;&lt;keyword&gt;Ecosystem&lt;/keyword&gt;&lt;keyword&gt;Phylogeny&lt;/keyword&gt;&lt;keyword&gt;Shrews&lt;/keyword&gt;&lt;keyword&gt;Spine/anatomy &amp;amp; histology/ physiology&lt;/keyword&gt;&lt;/keywords&gt;&lt;dates&gt;&lt;year&gt;2013&lt;/year&gt;&lt;pub-dates&gt;&lt;date&gt;Oct 23&lt;/date&gt;&lt;/pub-dates&gt;&lt;/dates&gt;&lt;isbn&gt;1744-957X&amp;#xD;1744-9561 (Linking)&lt;/isbn&gt;&lt;accession-num&gt;23883579&lt;/accession-num&gt;&lt;urls&gt;&lt;/urls&gt;&lt;custom1&gt;PMC3971687&lt;/custom1&gt;&lt;electronic-resource-num&gt;10.1098/rsbl.2013.0486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0" w:tooltip="Stanley, 2013 #484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Stanley et al. 2013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F110762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dolichur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0C69EA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Stanley&lt;/Author&gt;&lt;Year&gt;2013&lt;/Year&gt;&lt;RecNum&gt;484&lt;/RecNum&gt;&lt;DisplayText&gt;(Stanley et al. 2013)&lt;/DisplayText&gt;&lt;record&gt;&lt;rec-number&gt;484&lt;/rec-number&gt;&lt;foreign-keys&gt;&lt;key app="EN" db-id="v5szxwvppvpee9e0er7p25six9drvwpas2pa"&gt;484&lt;/key&gt;&lt;/foreign-keys&gt;&lt;ref-type name="Journal Article"&gt;17&lt;/ref-type&gt;&lt;contributors&gt;&lt;authors&gt;&lt;author&gt;Stanley, W. T.&lt;/author&gt;&lt;author&gt;Robbins, L. W.&lt;/author&gt;&lt;author&gt;Malekani, J. M.&lt;/author&gt;&lt;author&gt;Mbalitini, S. G.&lt;/author&gt;&lt;author&gt;Migurimu, D. A.&lt;/author&gt;&lt;author&gt;Mukinzi, J. C.&lt;/author&gt;&lt;author&gt;Hulselmans, J.&lt;/author&gt;&lt;author&gt;Prevot, V.&lt;/author&gt;&lt;author&gt;Verheyen, E.&lt;/author&gt;&lt;author&gt;Hutterer, R.&lt;/author&gt;&lt;author&gt;Doty, J. B.&lt;/author&gt;&lt;author&gt;Monroe, B. P.&lt;/author&gt;&lt;author&gt;Nakazawa, Y. J.&lt;/author&gt;&lt;author&gt;Braden, Z.&lt;/author&gt;&lt;author&gt;Carroll, D.&lt;/author&gt;&lt;author&gt;Peterhans, J. C.&lt;/author&gt;&lt;author&gt;Bates, J. M.&lt;/author&gt;&lt;author&gt;Esselstyn, J. A.&lt;/author&gt;&lt;/authors&gt;&lt;/contributors&gt;&lt;auth-address&gt;Science and Education, Field Museum of Natural History, Chicago, IL, USA. bstanley@fieldmuseum.org&lt;/auth-address&gt;&lt;titles&gt;&lt;title&gt;A new hero emerges: another exceptional mammalian spine and its potential adaptive significance&lt;/title&gt;&lt;secondary-title&gt;Biol. Lett.&lt;/secondary-title&gt;&lt;alt-title&gt;Biology letters&lt;/alt-title&gt;&lt;/titles&gt;&lt;alt-periodical&gt;&lt;full-title&gt;Biol Lett&lt;/full-title&gt;&lt;abbr-1&gt;Biology letters&lt;/abbr-1&gt;&lt;/alt-periodical&gt;&lt;pages&gt;20130486&lt;/pages&gt;&lt;volume&gt;9&lt;/volume&gt;&lt;number&gt;5&lt;/number&gt;&lt;keywords&gt;&lt;keyword&gt;Adaptation, Physiological&lt;/keyword&gt;&lt;keyword&gt;Animals&lt;/keyword&gt;&lt;keyword&gt;Ecosystem&lt;/keyword&gt;&lt;keyword&gt;Phylogeny&lt;/keyword&gt;&lt;keyword&gt;Shrews&lt;/keyword&gt;&lt;keyword&gt;Spine/anatomy &amp;amp; histology/ physiology&lt;/keyword&gt;&lt;/keywords&gt;&lt;dates&gt;&lt;year&gt;2013&lt;/year&gt;&lt;pub-dates&gt;&lt;date&gt;Oct 23&lt;/date&gt;&lt;/pub-dates&gt;&lt;/dates&gt;&lt;isbn&gt;1744-957X&amp;#xD;1744-9561 (Linking)&lt;/isbn&gt;&lt;accession-num&gt;23883579&lt;/accession-num&gt;&lt;urls&gt;&lt;/urls&gt;&lt;custom1&gt;PMC3971687&lt;/custom1&gt;&lt;electronic-resource-num&gt;10.1098/rsbl.2013.0486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0" w:tooltip="Stanley, 2013 #484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Stanley et al. 2013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F110763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ilace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0C69EA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Stanley&lt;/Author&gt;&lt;Year&gt;2013&lt;/Year&gt;&lt;RecNum&gt;484&lt;/RecNum&gt;&lt;DisplayText&gt;(Stanley et al. 2013)&lt;/DisplayText&gt;&lt;record&gt;&lt;rec-number&gt;484&lt;/rec-number&gt;&lt;foreign-keys&gt;&lt;key app="EN" db-id="v5szxwvppvpee9e0er7p25six9drvwpas2pa"&gt;484&lt;/key&gt;&lt;/foreign-keys&gt;&lt;ref-type name="Journal Article"&gt;17&lt;/ref-type&gt;&lt;contributors&gt;&lt;authors&gt;&lt;author&gt;Stanley, W. T.&lt;/author&gt;&lt;author&gt;Robbins, L. W.&lt;/author&gt;&lt;author&gt;Malekani, J. M.&lt;/author&gt;&lt;author&gt;Mbalitini, S. G.&lt;/author&gt;&lt;author&gt;Migurimu, D. A.&lt;/author&gt;&lt;author&gt;Mukinzi, J. C.&lt;/author&gt;&lt;author&gt;Hulselmans, J.&lt;/author&gt;&lt;author&gt;Prevot, V.&lt;/author&gt;&lt;author&gt;Verheyen, E.&lt;/author&gt;&lt;author&gt;Hutterer, R.&lt;/author&gt;&lt;author&gt;Doty, J. B.&lt;/author&gt;&lt;author&gt;Monroe, B. P.&lt;/author&gt;&lt;author&gt;Nakazawa, Y. J.&lt;/author&gt;&lt;author&gt;Braden, Z.&lt;/author&gt;&lt;author&gt;Carroll, D.&lt;/author&gt;&lt;author&gt;Peterhans, J. C.&lt;/author&gt;&lt;author&gt;Bates, J. M.&lt;/author&gt;&lt;author&gt;Esselstyn, J. A.&lt;/author&gt;&lt;/authors&gt;&lt;/contributors&gt;&lt;auth-address&gt;Science and Education, Field Museum of Natural History, Chicago, IL, USA. bstanley@fieldmuseum.org&lt;/auth-address&gt;&lt;titles&gt;&lt;title&gt;A new hero emerges: another exceptional mammalian spine and its potential adaptive significance&lt;/title&gt;&lt;secondary-title&gt;Biol. Lett.&lt;/secondary-title&gt;&lt;alt-title&gt;Biology letters&lt;/alt-title&gt;&lt;/titles&gt;&lt;alt-periodical&gt;&lt;full-title&gt;Biol Lett&lt;/full-title&gt;&lt;abbr-1&gt;Biology letters&lt;/abbr-1&gt;&lt;/alt-periodical&gt;&lt;pages&gt;20130486&lt;/pages&gt;&lt;volume&gt;9&lt;/volume&gt;&lt;number&gt;5&lt;/number&gt;&lt;keywords&gt;&lt;keyword&gt;Adaptation, Physiological&lt;/keyword&gt;&lt;keyword&gt;Animals&lt;/keyword&gt;&lt;keyword&gt;Ecosystem&lt;/keyword&gt;&lt;keyword&gt;Phylogeny&lt;/keyword&gt;&lt;keyword&gt;Shrews&lt;/keyword&gt;&lt;keyword&gt;Spine/anatomy &amp;amp; histology/ physiology&lt;/keyword&gt;&lt;/keywords&gt;&lt;dates&gt;&lt;year&gt;2013&lt;/year&gt;&lt;pub-dates&gt;&lt;date&gt;Oct 23&lt;/date&gt;&lt;/pub-dates&gt;&lt;/dates&gt;&lt;isbn&gt;1744-957X&amp;#xD;1744-9561 (Linking)&lt;/isbn&gt;&lt;accession-num&gt;23883579&lt;/accession-num&gt;&lt;urls&gt;&lt;/urls&gt;&lt;custom1&gt;PMC3971687&lt;/custom1&gt;&lt;electronic-resource-num&gt;10.1098/rsbl.2013.0486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0" w:tooltip="Stanley, 2013 #484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Stanley et al. 2013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F283193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max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0C69EA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Esselstyn&lt;/Author&gt;&lt;Year&gt;2013&lt;/Year&gt;&lt;RecNum&gt;485&lt;/RecNum&gt;&lt;DisplayText&gt;(Esselstyn et al. 2013)&lt;/DisplayText&gt;&lt;record&gt;&lt;rec-number&gt;485&lt;/rec-number&gt;&lt;foreign-keys&gt;&lt;key app="EN" db-id="v5szxwvppvpee9e0er7p25six9drvwpas2pa"&gt;485&lt;/key&gt;&lt;/foreign-keys&gt;&lt;ref-type name="Journal Article"&gt;17&lt;/ref-type&gt;&lt;contributors&gt;&lt;authors&gt;&lt;author&gt;Esselstyn, J. A.&lt;/author&gt;&lt;author&gt;Maharadatunkamsi,&lt;/author&gt;&lt;author&gt;Achmadi, A. S.&lt;/author&gt;&lt;author&gt;Siler, C. D.&lt;/author&gt;&lt;author&gt;Evans, B. J.&lt;/author&gt;&lt;/authors&gt;&lt;/contributors&gt;&lt;auth-address&gt;Biology Department, McMaster University, Hamilton, Ontario, Canada L8S 4K1.&lt;/auth-address&gt;&lt;titles&gt;&lt;title&gt;Carving out turf in a biodiversity hotspot: multiple, previously unrecognized shrew species co-occur on Java Island, Indonesia&lt;/title&gt;&lt;secondary-title&gt;Mol Ecol&lt;/secondary-title&gt;&lt;alt-title&gt;Molecular ecology&lt;/alt-title&gt;&lt;/titles&gt;&lt;periodical&gt;&lt;full-title&gt;Mol Ecol&lt;/full-title&gt;&lt;abbr-1&gt;Molecular ecology&lt;/abbr-1&gt;&lt;/periodical&gt;&lt;alt-periodical&gt;&lt;full-title&gt;Mol Ecol&lt;/full-title&gt;&lt;abbr-1&gt;Molecular ecology&lt;/abbr-1&gt;&lt;/alt-periodical&gt;&lt;pages&gt;4972-4987&lt;/pages&gt;&lt;volume&gt;22&lt;/volume&gt;&lt;number&gt;19&lt;/number&gt;&lt;keywords&gt;&lt;keyword&gt;Alleles&lt;/keyword&gt;&lt;keyword&gt;Animals&lt;/keyword&gt;&lt;keyword&gt;Biodiversity&lt;/keyword&gt;&lt;keyword&gt;Ecosystem&lt;/keyword&gt;&lt;keyword&gt;Genetic Loci&lt;/keyword&gt;&lt;keyword&gt;Genetic Speciation&lt;/keyword&gt;&lt;keyword&gt;Genetics, Population&lt;/keyword&gt;&lt;keyword&gt;Geography&lt;/keyword&gt;&lt;keyword&gt;Indonesia&lt;/keyword&gt;&lt;keyword&gt;Islands&lt;/keyword&gt;&lt;keyword&gt;Molecular Sequence Data&lt;/keyword&gt;&lt;keyword&gt;Phylogeny&lt;/keyword&gt;&lt;keyword&gt;Shrews/ classification/genetics&lt;/keyword&gt;&lt;/keywords&gt;&lt;dates&gt;&lt;year&gt;2013&lt;/year&gt;&lt;pub-dates&gt;&lt;date&gt;Oct&lt;/date&gt;&lt;/pub-dates&gt;&lt;/dates&gt;&lt;isbn&gt;1365-294X&amp;#xD;0962-1083 (Linking)&lt;/isbn&gt;&lt;accession-num&gt;24010862&lt;/accession-num&gt;&lt;urls&gt;&lt;/urls&gt;&lt;electronic-resource-num&gt;10.1111/mec.12450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1" w:tooltip="Esselstyn, 2013 #48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Esselstyn et al. 2013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F690157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oliath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0C69EA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KYWNxdWV0PC9BdXRob3I+PFllYXI+MjAxNTwvWWVhcj48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KYWNxdWV0PC9BdXRob3I+PFllYXI+MjAxNTwvWWVhcj48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9" w:tooltip="Jacquet, 2015 #486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Jacquet et al. 2015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lastRenderedPageBreak/>
              <w:t>KF690195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viari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0C69EA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KYWNxdWV0PC9BdXRob3I+PFllYXI+MjAxNTwvWWVhcj48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KYWNxdWV0PC9BdXRob3I+PFllYXI+MjAxNTwvWWVhcj48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9" w:tooltip="Jacquet, 2015 #486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Jacquet et al. 2015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F690205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fulvastr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0C69EA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KYWNxdWV0PC9BdXRob3I+PFllYXI+MjAxNTwvWWVhcj48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KYWNxdWV0PC9BdXRob3I+PFllYXI+MjAxNTwvWWVhcj48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9" w:tooltip="Jacquet, 2015 #486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Jacquet et al. 2015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F801080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paradoxur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0C69EA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6154C5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emos&lt;/Author&gt;&lt;Year&gt;2016&lt;/Year&gt;&lt;RecNum&gt;487&lt;/RecNum&gt;&lt;DisplayText&gt;(Demos et al. 2016b)&lt;/DisplayText&gt;&lt;record&gt;&lt;rec-number&gt;487&lt;/rec-number&gt;&lt;foreign-keys&gt;&lt;key app="EN" db-id="v5szxwvppvpee9e0er7p25six9drvwpas2pa"&gt;487&lt;/key&gt;&lt;/foreign-keys&gt;&lt;ref-type name="Journal Article"&gt;17&lt;/ref-type&gt;&lt;contributors&gt;&lt;authors&gt;&lt;author&gt;Demos, Terrence C.&lt;/author&gt;&lt;author&gt;Achmadi, Anang S.&lt;/author&gt;&lt;author&gt;Handika, Heru&lt;/author&gt;&lt;author&gt;Maharadatunkamsi&lt;/author&gt;&lt;author&gt;Rowe, Kevin C.&lt;/author&gt;&lt;author&gt;Esselstyn, Jacob A.&lt;/author&gt;&lt;/authors&gt;&lt;/contributors&gt;&lt;titles&gt;&lt;title&gt;&lt;style face="normal" font="default" size="100%"&gt;A new species of shrew (Soricomorpha: &lt;/style&gt;&lt;style face="italic" font="default" size="100%"&gt;Crocidura&lt;/style&gt;&lt;style face="normal" font="default" size="100%"&gt;) from Java, Indonesia: possible character displacement despite interspecific gene flow&lt;/style&gt;&lt;/title&gt;&lt;secondary-title&gt;J. Mamm.&lt;/secondary-title&gt;&lt;alt-title&gt;Journal of Mammalogy&lt;/alt-title&gt;&lt;/titles&gt;&lt;alt-periodical&gt;&lt;full-title&gt;Journal of Mammalogy&lt;/full-title&gt;&lt;/alt-periodical&gt;&lt;pages&gt;183-193&lt;/pages&gt;&lt;volume&gt;98&lt;/volume&gt;&lt;number&gt;1&lt;/number&gt;&lt;dates&gt;&lt;year&gt;2016&lt;/year&gt;&lt;/dates&gt;&lt;isbn&gt;0022-2372&lt;/isbn&gt;&lt;urls&gt;&lt;related-urls&gt;&lt;url&gt;https://doi.org/10.1093/jmammal/gyw183&lt;/url&gt;&lt;/related-urls&gt;&lt;/urls&gt;&lt;electronic-resource-num&gt;10.1093/jmammal/gyw183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6154C5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1" w:tooltip="Demos, 2016 #487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emos et al. 2016b</w:t>
              </w:r>
            </w:hyperlink>
            <w:r w:rsidR="006154C5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F801083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absconditus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0C69EA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6154C5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emos&lt;/Author&gt;&lt;Year&gt;2016&lt;/Year&gt;&lt;RecNum&gt;487&lt;/RecNum&gt;&lt;DisplayText&gt;(Demos et al. 2016b)&lt;/DisplayText&gt;&lt;record&gt;&lt;rec-number&gt;487&lt;/rec-number&gt;&lt;foreign-keys&gt;&lt;key app="EN" db-id="v5szxwvppvpee9e0er7p25six9drvwpas2pa"&gt;487&lt;/key&gt;&lt;/foreign-keys&gt;&lt;ref-type name="Journal Article"&gt;17&lt;/ref-type&gt;&lt;contributors&gt;&lt;authors&gt;&lt;author&gt;Demos, Terrence C.&lt;/author&gt;&lt;author&gt;Achmadi, Anang S.&lt;/author&gt;&lt;author&gt;Handika, Heru&lt;/author&gt;&lt;author&gt;Maharadatunkamsi&lt;/author&gt;&lt;author&gt;Rowe, Kevin C.&lt;/author&gt;&lt;author&gt;Esselstyn, Jacob A.&lt;/author&gt;&lt;/authors&gt;&lt;/contributors&gt;&lt;titles&gt;&lt;title&gt;&lt;style face="normal" font="default" size="100%"&gt;A new species of shrew (Soricomorpha: &lt;/style&gt;&lt;style face="italic" font="default" size="100%"&gt;Crocidura&lt;/style&gt;&lt;style face="normal" font="default" size="100%"&gt;) from Java, Indonesia: possible character displacement despite interspecific gene flow&lt;/style&gt;&lt;/title&gt;&lt;secondary-title&gt;J. Mamm.&lt;/secondary-title&gt;&lt;alt-title&gt;Journal of Mammalogy&lt;/alt-title&gt;&lt;/titles&gt;&lt;alt-periodical&gt;&lt;full-title&gt;Journal of Mammalogy&lt;/full-title&gt;&lt;/alt-periodical&gt;&lt;pages&gt;183-193&lt;/pages&gt;&lt;volume&gt;98&lt;/volume&gt;&lt;number&gt;1&lt;/number&gt;&lt;dates&gt;&lt;year&gt;2016&lt;/year&gt;&lt;/dates&gt;&lt;isbn&gt;0022-2372&lt;/isbn&gt;&lt;urls&gt;&lt;related-urls&gt;&lt;url&gt;https://doi.org/10.1093/jmammal/gyw183&lt;/url&gt;&lt;/related-urls&gt;&lt;/urls&gt;&lt;electronic-resource-num&gt;10.1093/jmammal/gyw183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6154C5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1" w:tooltip="Demos, 2016 #487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emos et al. 2016b</w:t>
              </w:r>
            </w:hyperlink>
            <w:r w:rsidR="006154C5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M658987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omalic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KYWNxdWV0PC9BdXRob3I+PFllYXI+MjAxNTwvWWVhcj48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KYWNxdWV0PC9BdXRob3I+PFllYXI+MjAxNTwvWWVhcj48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9" w:tooltip="Jacquet, 2015 #486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Jacquet et al. 2015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P061976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kivuan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Stanley&lt;/Author&gt;&lt;Year&gt;2015&lt;/Year&gt;&lt;RecNum&gt;461&lt;/RecNum&gt;&lt;DisplayText&gt;(Stanley et al. 2015)&lt;/DisplayText&gt;&lt;record&gt;&lt;rec-number&gt;461&lt;/rec-number&gt;&lt;foreign-keys&gt;&lt;key app="EN" db-id="v5szxwvppvpee9e0er7p25six9drvwpas2pa"&gt;461&lt;/key&gt;&lt;/foreign-keys&gt;&lt;ref-type name="Journal Article"&gt;17&lt;/ref-type&gt;&lt;contributors&gt;&lt;authors&gt;&lt;author&gt;Stanley, William T.&lt;/author&gt;&lt;author&gt;Hutterer, Rainer&lt;/author&gt;&lt;author&gt;Giarla, Thomas C.&lt;/author&gt;&lt;author&gt;Esselstyn, Jacob A.&lt;/author&gt;&lt;/authors&gt;&lt;/contributors&gt;&lt;titles&gt;&lt;title&gt;&lt;style face="normal" font="default" size="100%"&gt;Phylogeny, phylogeography and geographical variation in the &lt;/style&gt;&lt;style face="italic" font="default" size="100%"&gt;Crocidura monax&lt;/style&gt;&lt;style face="normal" font="default" size="100%"&gt; (Soricidae) species complex from the montane islands of Tanzania, with descriptions of three new species&lt;/style&gt;&lt;/title&gt;&lt;secondary-title&gt;Zool. J. Linnean Soc.&lt;/secondary-title&gt;&lt;alt-title&gt;Zoological Journal of the Linnean Society&lt;/alt-title&gt;&lt;/titles&gt;&lt;alt-periodical&gt;&lt;full-title&gt;Zoological Journal of the Linnean Society&lt;/full-title&gt;&lt;/alt-periodical&gt;&lt;pages&gt;185-215&lt;/pages&gt;&lt;volume&gt;174&lt;/volume&gt;&lt;number&gt;1&lt;/number&gt;&lt;dates&gt;&lt;year&gt;2015&lt;/year&gt;&lt;/dates&gt;&lt;isbn&gt;0024-4082&lt;/isbn&gt;&lt;urls&gt;&lt;related-urls&gt;&lt;url&gt;https://doi.org/10.1111/zoj.12230&lt;/url&gt;&lt;/related-urls&gt;&lt;/urls&gt;&lt;electronic-resource-num&gt;10.1111/zoj.12230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9" w:tooltip="Stanley, 2015 #461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Stanley et al. 2015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P061978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lanos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Stanley&lt;/Author&gt;&lt;Year&gt;2015&lt;/Year&gt;&lt;RecNum&gt;461&lt;/RecNum&gt;&lt;DisplayText&gt;(Stanley et al. 2015)&lt;/DisplayText&gt;&lt;record&gt;&lt;rec-number&gt;461&lt;/rec-number&gt;&lt;foreign-keys&gt;&lt;key app="EN" db-id="v5szxwvppvpee9e0er7p25six9drvwpas2pa"&gt;461&lt;/key&gt;&lt;/foreign-keys&gt;&lt;ref-type name="Journal Article"&gt;17&lt;/ref-type&gt;&lt;contributors&gt;&lt;authors&gt;&lt;author&gt;Stanley, William T.&lt;/author&gt;&lt;author&gt;Hutterer, Rainer&lt;/author&gt;&lt;author&gt;Giarla, Thomas C.&lt;/author&gt;&lt;author&gt;Esselstyn, Jacob A.&lt;/author&gt;&lt;/authors&gt;&lt;/contributors&gt;&lt;titles&gt;&lt;title&gt;&lt;style face="normal" font="default" size="100%"&gt;Phylogeny, phylogeography and geographical variation in the &lt;/style&gt;&lt;style face="italic" font="default" size="100%"&gt;Crocidura monax&lt;/style&gt;&lt;style face="normal" font="default" size="100%"&gt; (Soricidae) species complex from the montane islands of Tanzania, with descriptions of three new species&lt;/style&gt;&lt;/title&gt;&lt;secondary-title&gt;Zool. J. Linnean Soc.&lt;/secondary-title&gt;&lt;alt-title&gt;Zoological Journal of the Linnean Society&lt;/alt-title&gt;&lt;/titles&gt;&lt;alt-periodical&gt;&lt;full-title&gt;Zoological Journal of the Linnean Society&lt;/full-title&gt;&lt;/alt-periodical&gt;&lt;pages&gt;185-215&lt;/pages&gt;&lt;volume&gt;174&lt;/volume&gt;&lt;number&gt;1&lt;/number&gt;&lt;dates&gt;&lt;year&gt;2015&lt;/year&gt;&lt;/dates&gt;&lt;isbn&gt;0024-4082&lt;/isbn&gt;&lt;urls&gt;&lt;related-urls&gt;&lt;url&gt;https://doi.org/10.1111/zoj.12230&lt;/url&gt;&lt;/related-urls&gt;&lt;/urls&gt;&lt;electronic-resource-num&gt;10.1111/zoj.12230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9" w:tooltip="Stanley, 2015 #461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Stanley et al. 2015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P061979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laton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Stanley&lt;/Author&gt;&lt;Year&gt;2015&lt;/Year&gt;&lt;RecNum&gt;461&lt;/RecNum&gt;&lt;DisplayText&gt;(Stanley et al. 2015)&lt;/DisplayText&gt;&lt;record&gt;&lt;rec-number&gt;461&lt;/rec-number&gt;&lt;foreign-keys&gt;&lt;key app="EN" db-id="v5szxwvppvpee9e0er7p25six9drvwpas2pa"&gt;461&lt;/key&gt;&lt;/foreign-keys&gt;&lt;ref-type name="Journal Article"&gt;17&lt;/ref-type&gt;&lt;contributors&gt;&lt;authors&gt;&lt;author&gt;Stanley, William T.&lt;/author&gt;&lt;author&gt;Hutterer, Rainer&lt;/author&gt;&lt;author&gt;Giarla, Thomas C.&lt;/author&gt;&lt;author&gt;Esselstyn, Jacob A.&lt;/author&gt;&lt;/authors&gt;&lt;/contributors&gt;&lt;titles&gt;&lt;title&gt;&lt;style face="normal" font="default" size="100%"&gt;Phylogeny, phylogeography and geographical variation in the &lt;/style&gt;&lt;style face="italic" font="default" size="100%"&gt;Crocidura monax&lt;/style&gt;&lt;style face="normal" font="default" size="100%"&gt; (Soricidae) species complex from the montane islands of Tanzania, with descriptions of three new species&lt;/style&gt;&lt;/title&gt;&lt;secondary-title&gt;Zool. J. Linnean Soc.&lt;/secondary-title&gt;&lt;alt-title&gt;Zoological Journal of the Linnean Society&lt;/alt-title&gt;&lt;/titles&gt;&lt;alt-periodical&gt;&lt;full-title&gt;Zoological Journal of the Linnean Society&lt;/full-title&gt;&lt;/alt-periodical&gt;&lt;pages&gt;185-215&lt;/pages&gt;&lt;volume&gt;174&lt;/volume&gt;&lt;number&gt;1&lt;/number&gt;&lt;dates&gt;&lt;year&gt;2015&lt;/year&gt;&lt;/dates&gt;&lt;isbn&gt;0024-4082&lt;/isbn&gt;&lt;urls&gt;&lt;related-urls&gt;&lt;url&gt;https://doi.org/10.1111/zoj.12230&lt;/url&gt;&lt;/related-urls&gt;&lt;/urls&gt;&lt;electronic-resource-num&gt;10.1111/zoj.12230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9" w:tooltip="Stanley, 2015 #461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Stanley et al. 2015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P061982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littoralis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Stanley&lt;/Author&gt;&lt;Year&gt;2015&lt;/Year&gt;&lt;RecNum&gt;461&lt;/RecNum&gt;&lt;DisplayText&gt;(Stanley et al. 2015)&lt;/DisplayText&gt;&lt;record&gt;&lt;rec-number&gt;461&lt;/rec-number&gt;&lt;foreign-keys&gt;&lt;key app="EN" db-id="v5szxwvppvpee9e0er7p25six9drvwpas2pa"&gt;461&lt;/key&gt;&lt;/foreign-keys&gt;&lt;ref-type name="Journal Article"&gt;17&lt;/ref-type&gt;&lt;contributors&gt;&lt;authors&gt;&lt;author&gt;Stanley, William T.&lt;/author&gt;&lt;author&gt;Hutterer, Rainer&lt;/author&gt;&lt;author&gt;Giarla, Thomas C.&lt;/author&gt;&lt;author&gt;Esselstyn, Jacob A.&lt;/author&gt;&lt;/authors&gt;&lt;/contributors&gt;&lt;titles&gt;&lt;title&gt;&lt;style face="normal" font="default" size="100%"&gt;Phylogeny, phylogeography and geographical variation in the &lt;/style&gt;&lt;style face="italic" font="default" size="100%"&gt;Crocidura monax&lt;/style&gt;&lt;style face="normal" font="default" size="100%"&gt; (Soricidae) species complex from the montane islands of Tanzania, with descriptions of three new species&lt;/style&gt;&lt;/title&gt;&lt;secondary-title&gt;Zool. J. Linnean Soc.&lt;/secondary-title&gt;&lt;alt-title&gt;Zoological Journal of the Linnean Society&lt;/alt-title&gt;&lt;/titles&gt;&lt;alt-periodical&gt;&lt;full-title&gt;Zoological Journal of the Linnean Society&lt;/full-title&gt;&lt;/alt-periodical&gt;&lt;pages&gt;185-215&lt;/pages&gt;&lt;volume&gt;174&lt;/volume&gt;&lt;number&gt;1&lt;/number&gt;&lt;dates&gt;&lt;year&gt;2015&lt;/year&gt;&lt;/dates&gt;&lt;isbn&gt;0024-4082&lt;/isbn&gt;&lt;urls&gt;&lt;related-urls&gt;&lt;url&gt;https://doi.org/10.1111/zoj.12230&lt;/url&gt;&lt;/related-urls&gt;&lt;/urls&gt;&lt;electronic-resource-num&gt;10.1111/zoj.12230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9" w:tooltip="Stanley, 2015 #461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Stanley et al. 2015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P062017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munissi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Stanley&lt;/Author&gt;&lt;Year&gt;2015&lt;/Year&gt;&lt;RecNum&gt;461&lt;/RecNum&gt;&lt;DisplayText&gt;(Stanley et al. 2015)&lt;/DisplayText&gt;&lt;record&gt;&lt;rec-number&gt;461&lt;/rec-number&gt;&lt;foreign-keys&gt;&lt;key app="EN" db-id="v5szxwvppvpee9e0er7p25six9drvwpas2pa"&gt;461&lt;/key&gt;&lt;/foreign-keys&gt;&lt;ref-type name="Journal Article"&gt;17&lt;/ref-type&gt;&lt;contributors&gt;&lt;authors&gt;&lt;author&gt;Stanley, William T.&lt;/author&gt;&lt;author&gt;Hutterer, Rainer&lt;/author&gt;&lt;author&gt;Giarla, Thomas C.&lt;/author&gt;&lt;author&gt;Esselstyn, Jacob A.&lt;/author&gt;&lt;/authors&gt;&lt;/contributors&gt;&lt;titles&gt;&lt;title&gt;&lt;style face="normal" font="default" size="100%"&gt;Phylogeny, phylogeography and geographical variation in the &lt;/style&gt;&lt;style face="italic" font="default" size="100%"&gt;Crocidura monax&lt;/style&gt;&lt;style face="normal" font="default" size="100%"&gt; (Soricidae) species complex from the montane islands of Tanzania, with descriptions of three new species&lt;/style&gt;&lt;/title&gt;&lt;secondary-title&gt;Zool. J. Linnean Soc.&lt;/secondary-title&gt;&lt;alt-title&gt;Zoological Journal of the Linnean Society&lt;/alt-title&gt;&lt;/titles&gt;&lt;alt-periodical&gt;&lt;full-title&gt;Zoological Journal of the Linnean Society&lt;/full-title&gt;&lt;/alt-periodical&gt;&lt;pages&gt;185-215&lt;/pages&gt;&lt;volume&gt;174&lt;/volume&gt;&lt;number&gt;1&lt;/number&gt;&lt;dates&gt;&lt;year&gt;2015&lt;/year&gt;&lt;/dates&gt;&lt;isbn&gt;0024-4082&lt;/isbn&gt;&lt;urls&gt;&lt;related-urls&gt;&lt;url&gt;https://doi.org/10.1111/zoj.12230&lt;/url&gt;&lt;/related-urls&gt;&lt;/urls&gt;&lt;electronic-resource-num&gt;10.1111/zoj.12230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9" w:tooltip="Stanley, 2015 #461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Stanley et al. 2015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P062071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tansanian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Stanley&lt;/Author&gt;&lt;Year&gt;2015&lt;/Year&gt;&lt;RecNum&gt;461&lt;/RecNum&gt;&lt;DisplayText&gt;(Stanley et al. 2015)&lt;/DisplayText&gt;&lt;record&gt;&lt;rec-number&gt;461&lt;/rec-number&gt;&lt;foreign-keys&gt;&lt;key app="EN" db-id="v5szxwvppvpee9e0er7p25six9drvwpas2pa"&gt;461&lt;/key&gt;&lt;/foreign-keys&gt;&lt;ref-type name="Journal Article"&gt;17&lt;/ref-type&gt;&lt;contributors&gt;&lt;authors&gt;&lt;author&gt;Stanley, William T.&lt;/author&gt;&lt;author&gt;Hutterer, Rainer&lt;/author&gt;&lt;author&gt;Giarla, Thomas C.&lt;/author&gt;&lt;author&gt;Esselstyn, Jacob A.&lt;/author&gt;&lt;/authors&gt;&lt;/contributors&gt;&lt;titles&gt;&lt;title&gt;&lt;style face="normal" font="default" size="100%"&gt;Phylogeny, phylogeography and geographical variation in the &lt;/style&gt;&lt;style face="italic" font="default" size="100%"&gt;Crocidura monax&lt;/style&gt;&lt;style face="normal" font="default" size="100%"&gt; (Soricidae) species complex from the montane islands of Tanzania, with descriptions of three new species&lt;/style&gt;&lt;/title&gt;&lt;secondary-title&gt;Zool. J. Linnean Soc.&lt;/secondary-title&gt;&lt;alt-title&gt;Zoological Journal of the Linnean Society&lt;/alt-title&gt;&lt;/titles&gt;&lt;alt-periodical&gt;&lt;full-title&gt;Zoological Journal of the Linnean Society&lt;/full-title&gt;&lt;/alt-periodical&gt;&lt;pages&gt;185-215&lt;/pages&gt;&lt;volume&gt;174&lt;/volume&gt;&lt;number&gt;1&lt;/number&gt;&lt;dates&gt;&lt;year&gt;2015&lt;/year&gt;&lt;/dates&gt;&lt;isbn&gt;0024-4082&lt;/isbn&gt;&lt;urls&gt;&lt;related-urls&gt;&lt;url&gt;https://doi.org/10.1111/zoj.12230&lt;/url&gt;&lt;/related-urls&gt;&lt;/urls&gt;&lt;electronic-resource-num&gt;10.1111/zoj.12230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9" w:tooltip="Stanley, 2015 #461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Stanley et al. 2015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P062149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mduma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Stanley&lt;/Author&gt;&lt;Year&gt;2015&lt;/Year&gt;&lt;RecNum&gt;461&lt;/RecNum&gt;&lt;DisplayText&gt;(Stanley et al. 2015)&lt;/DisplayText&gt;&lt;record&gt;&lt;rec-number&gt;461&lt;/rec-number&gt;&lt;foreign-keys&gt;&lt;key app="EN" db-id="v5szxwvppvpee9e0er7p25six9drvwpas2pa"&gt;461&lt;/key&gt;&lt;/foreign-keys&gt;&lt;ref-type name="Journal Article"&gt;17&lt;/ref-type&gt;&lt;contributors&gt;&lt;authors&gt;&lt;author&gt;Stanley, William T.&lt;/author&gt;&lt;author&gt;Hutterer, Rainer&lt;/author&gt;&lt;author&gt;Giarla, Thomas C.&lt;/author&gt;&lt;author&gt;Esselstyn, Jacob A.&lt;/author&gt;&lt;/authors&gt;&lt;/contributors&gt;&lt;titles&gt;&lt;title&gt;&lt;style face="normal" font="default" size="100%"&gt;Phylogeny, phylogeography and geographical variation in the &lt;/style&gt;&lt;style face="italic" font="default" size="100%"&gt;Crocidura monax&lt;/style&gt;&lt;style face="normal" font="default" size="100%"&gt; (Soricidae) species complex from the montane islands of Tanzania, with descriptions of three new species&lt;/style&gt;&lt;/title&gt;&lt;secondary-title&gt;Zool. J. Linnean Soc.&lt;/secondary-title&gt;&lt;alt-title&gt;Zoological Journal of the Linnean Society&lt;/alt-title&gt;&lt;/titles&gt;&lt;alt-periodical&gt;&lt;full-title&gt;Zoological Journal of the Linnean Society&lt;/full-title&gt;&lt;/alt-periodical&gt;&lt;pages&gt;185-215&lt;/pages&gt;&lt;volume&gt;174&lt;/volume&gt;&lt;number&gt;1&lt;/number&gt;&lt;dates&gt;&lt;year&gt;2015&lt;/year&gt;&lt;/dates&gt;&lt;isbn&gt;0024-4082&lt;/isbn&gt;&lt;urls&gt;&lt;related-urls&gt;&lt;url&gt;https://doi.org/10.1111/zoj.12230&lt;/url&gt;&lt;/related-urls&gt;&lt;/urls&gt;&lt;electronic-resource-num&gt;10.1111/zoj.12230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9" w:tooltip="Stanley, 2015 #461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Stanley et al. 2015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P062151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turb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Stanley&lt;/Author&gt;&lt;Year&gt;2015&lt;/Year&gt;&lt;RecNum&gt;461&lt;/RecNum&gt;&lt;DisplayText&gt;(Stanley et al. 2015)&lt;/DisplayText&gt;&lt;record&gt;&lt;rec-number&gt;461&lt;/rec-number&gt;&lt;foreign-keys&gt;&lt;key app="EN" db-id="v5szxwvppvpee9e0er7p25six9drvwpas2pa"&gt;461&lt;/key&gt;&lt;/foreign-keys&gt;&lt;ref-type name="Journal Article"&gt;17&lt;/ref-type&gt;&lt;contributors&gt;&lt;authors&gt;&lt;author&gt;Stanley, William T.&lt;/author&gt;&lt;author&gt;Hutterer, Rainer&lt;/author&gt;&lt;author&gt;Giarla, Thomas C.&lt;/author&gt;&lt;author&gt;Esselstyn, Jacob A.&lt;/author&gt;&lt;/authors&gt;&lt;/contributors&gt;&lt;titles&gt;&lt;title&gt;&lt;style face="normal" font="default" size="100%"&gt;Phylogeny, phylogeography and geographical variation in the &lt;/style&gt;&lt;style face="italic" font="default" size="100%"&gt;Crocidura monax&lt;/style&gt;&lt;style face="normal" font="default" size="100%"&gt; (Soricidae) species complex from the montane islands of Tanzania, with descriptions of three new species&lt;/style&gt;&lt;/title&gt;&lt;secondary-title&gt;Zool. J. Linnean Soc.&lt;/secondary-title&gt;&lt;alt-title&gt;Zoological Journal of the Linnean Society&lt;/alt-title&gt;&lt;/titles&gt;&lt;alt-periodical&gt;&lt;full-title&gt;Zoological Journal of the Linnean Society&lt;/full-title&gt;&lt;/alt-periodical&gt;&lt;pages&gt;185-215&lt;/pages&gt;&lt;volume&gt;174&lt;/volume&gt;&lt;number&gt;1&lt;/number&gt;&lt;dates&gt;&lt;year&gt;2015&lt;/year&gt;&lt;/dates&gt;&lt;isbn&gt;0024-4082&lt;/isbn&gt;&lt;urls&gt;&lt;related-urls&gt;&lt;url&gt;https://doi.org/10.1111/zoj.12230&lt;/url&gt;&lt;/related-urls&gt;&lt;/urls&gt;&lt;electronic-resource-num&gt;10.1111/zoj.12230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9" w:tooltip="Stanley, 2015 #461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Stanley et al. 2015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P062154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usambarae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Stanley&lt;/Author&gt;&lt;Year&gt;2015&lt;/Year&gt;&lt;RecNum&gt;461&lt;/RecNum&gt;&lt;DisplayText&gt;(Stanley et al. 2015)&lt;/DisplayText&gt;&lt;record&gt;&lt;rec-number&gt;461&lt;/rec-number&gt;&lt;foreign-keys&gt;&lt;key app="EN" db-id="v5szxwvppvpee9e0er7p25six9drvwpas2pa"&gt;461&lt;/key&gt;&lt;/foreign-keys&gt;&lt;ref-type name="Journal Article"&gt;17&lt;/ref-type&gt;&lt;contributors&gt;&lt;authors&gt;&lt;author&gt;Stanley, William T.&lt;/author&gt;&lt;author&gt;Hutterer, Rainer&lt;/author&gt;&lt;author&gt;Giarla, Thomas C.&lt;/author&gt;&lt;author&gt;Esselstyn, Jacob A.&lt;/author&gt;&lt;/authors&gt;&lt;/contributors&gt;&lt;titles&gt;&lt;title&gt;&lt;style face="normal" font="default" size="100%"&gt;Phylogeny, phylogeography and geographical variation in the &lt;/style&gt;&lt;style face="italic" font="default" size="100%"&gt;Crocidura monax&lt;/style&gt;&lt;style face="normal" font="default" size="100%"&gt; (Soricidae) species complex from the montane islands of Tanzania, with descriptions of three new species&lt;/style&gt;&lt;/title&gt;&lt;secondary-title&gt;Zool. J. Linnean Soc.&lt;/secondary-title&gt;&lt;alt-title&gt;Zoological Journal of the Linnean Society&lt;/alt-title&gt;&lt;/titles&gt;&lt;alt-periodical&gt;&lt;full-title&gt;Zoological Journal of the Linnean Society&lt;/full-title&gt;&lt;/alt-periodical&gt;&lt;pages&gt;185-215&lt;/pages&gt;&lt;volume&gt;174&lt;/volume&gt;&lt;number&gt;1&lt;/number&gt;&lt;dates&gt;&lt;year&gt;2015&lt;/year&gt;&lt;/dates&gt;&lt;isbn&gt;0024-4082&lt;/isbn&gt;&lt;urls&gt;&lt;related-urls&gt;&lt;url&gt;https://doi.org/10.1111/zoj.12230&lt;/url&gt;&lt;/related-urls&gt;&lt;/urls&gt;&lt;electronic-resource-num&gt;10.1111/zoj.12230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9" w:tooltip="Stanley, 2015 #461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Stanley et al. 2015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P062160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telford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Stanley&lt;/Author&gt;&lt;Year&gt;2015&lt;/Year&gt;&lt;RecNum&gt;461&lt;/RecNum&gt;&lt;DisplayText&gt;(Stanley et al. 2015)&lt;/DisplayText&gt;&lt;record&gt;&lt;rec-number&gt;461&lt;/rec-number&gt;&lt;foreign-keys&gt;&lt;key app="EN" db-id="v5szxwvppvpee9e0er7p25six9drvwpas2pa"&gt;461&lt;/key&gt;&lt;/foreign-keys&gt;&lt;ref-type name="Journal Article"&gt;17&lt;/ref-type&gt;&lt;contributors&gt;&lt;authors&gt;&lt;author&gt;Stanley, William T.&lt;/author&gt;&lt;author&gt;Hutterer, Rainer&lt;/author&gt;&lt;author&gt;Giarla, Thomas C.&lt;/author&gt;&lt;author&gt;Esselstyn, Jacob A.&lt;/author&gt;&lt;/authors&gt;&lt;/contributors&gt;&lt;titles&gt;&lt;title&gt;&lt;style face="normal" font="default" size="100%"&gt;Phylogeny, phylogeography and geographical variation in the &lt;/style&gt;&lt;style face="italic" font="default" size="100%"&gt;Crocidura monax&lt;/style&gt;&lt;style face="normal" font="default" size="100%"&gt; (Soricidae) species complex from the montane islands of Tanzania, with descriptions of three new species&lt;/style&gt;&lt;/title&gt;&lt;secondary-title&gt;Zool. J. Linnean Soc.&lt;/secondary-title&gt;&lt;alt-title&gt;Zoological Journal of the Linnean Society&lt;/alt-title&gt;&lt;/titles&gt;&lt;alt-periodical&gt;&lt;full-title&gt;Zoological Journal of the Linnean Society&lt;/full-title&gt;&lt;/alt-periodical&gt;&lt;pages&gt;185-215&lt;/pages&gt;&lt;volume&gt;174&lt;/volume&gt;&lt;number&gt;1&lt;/number&gt;&lt;dates&gt;&lt;year&gt;2015&lt;/year&gt;&lt;/dates&gt;&lt;isbn&gt;0024-4082&lt;/isbn&gt;&lt;urls&gt;&lt;related-urls&gt;&lt;url&gt;https://doi.org/10.1111/zoj.12230&lt;/url&gt;&lt;/related-urls&gt;&lt;/urls&gt;&lt;electronic-resource-num&gt;10.1111/zoj.12230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9" w:tooltip="Stanley, 2015 #461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Stanley et al. 2015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P062184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newmark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Stanley&lt;/Author&gt;&lt;Year&gt;2015&lt;/Year&gt;&lt;RecNum&gt;461&lt;/RecNum&gt;&lt;DisplayText&gt;(Stanley et al. 2015)&lt;/DisplayText&gt;&lt;record&gt;&lt;rec-number&gt;461&lt;/rec-number&gt;&lt;foreign-keys&gt;&lt;key app="EN" db-id="v5szxwvppvpee9e0er7p25six9drvwpas2pa"&gt;461&lt;/key&gt;&lt;/foreign-keys&gt;&lt;ref-type name="Journal Article"&gt;17&lt;/ref-type&gt;&lt;contributors&gt;&lt;authors&gt;&lt;author&gt;Stanley, William T.&lt;/author&gt;&lt;author&gt;Hutterer, Rainer&lt;/author&gt;&lt;author&gt;Giarla, Thomas C.&lt;/author&gt;&lt;author&gt;Esselstyn, Jacob A.&lt;/author&gt;&lt;/authors&gt;&lt;/contributors&gt;&lt;titles&gt;&lt;title&gt;&lt;style face="normal" font="default" size="100%"&gt;Phylogeny, phylogeography and geographical variation in the &lt;/style&gt;&lt;style face="italic" font="default" size="100%"&gt;Crocidura monax&lt;/style&gt;&lt;style face="normal" font="default" size="100%"&gt; (Soricidae) species complex from the montane islands of Tanzania, with descriptions of three new species&lt;/style&gt;&lt;/title&gt;&lt;secondary-title&gt;Zool. J. Linnean Soc.&lt;/secondary-title&gt;&lt;alt-title&gt;Zoological Journal of the Linnean Society&lt;/alt-title&gt;&lt;/titles&gt;&lt;alt-periodical&gt;&lt;full-title&gt;Zoological Journal of the Linnean Society&lt;/full-title&gt;&lt;/alt-periodical&gt;&lt;pages&gt;185-215&lt;/pages&gt;&lt;volume&gt;174&lt;/volume&gt;&lt;number&gt;1&lt;/number&gt;&lt;dates&gt;&lt;year&gt;2015&lt;/year&gt;&lt;/dates&gt;&lt;isbn&gt;0024-4082&lt;/isbn&gt;&lt;urls&gt;&lt;related-urls&gt;&lt;url&gt;https://doi.org/10.1111/zoj.12230&lt;/url&gt;&lt;/related-urls&gt;&lt;/urls&gt;&lt;electronic-resource-num&gt;10.1111/zoj.12230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9" w:tooltip="Stanley, 2015 #461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Stanley et al. 2015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P749242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poensis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Ceríaco&lt;/Author&gt;&lt;Year&gt;2015&lt;/Year&gt;&lt;RecNum&gt;488&lt;/RecNum&gt;&lt;DisplayText&gt;(Ceríaco et al. 2015)&lt;/DisplayText&gt;&lt;record&gt;&lt;rec-number&gt;488&lt;/rec-number&gt;&lt;foreign-keys&gt;&lt;key app="EN" db-id="v5szxwvppvpee9e0er7p25six9drvwpas2pa"&gt;488&lt;/key&gt;&lt;/foreign-keys&gt;&lt;ref-type name="Journal Article"&gt;17&lt;/ref-type&gt;&lt;contributors&gt;&lt;authors&gt;&lt;author&gt;Ceríaco, Luis M. P.&lt;/author&gt;&lt;author&gt;Marques, Mariana P.&lt;/author&gt;&lt;author&gt;Jacquet, François&lt;/author&gt;&lt;author&gt;Nicolas, Violaine&lt;/author&gt;&lt;author&gt;Colyn, Marc&lt;/author&gt;&lt;author&gt;Denys, Christiane&lt;/author&gt;&lt;author&gt;Sardinha, Patrícia&lt;/author&gt;&lt;author&gt;Bastos-Silveira, Cristiane&lt;/author&gt;&lt;/authors&gt;&lt;/contributors&gt;&lt;titles&gt;&lt;title&gt;Description of a new endemic species of shrew (Mammalia, Soricomorpha) from PrÍncipe Island (Gulf of Guinea)&lt;/title&gt;&lt;secondary-title&gt;Mammalia&lt;/secondary-title&gt;&lt;/titles&gt;&lt;periodical&gt;&lt;full-title&gt;Mammalia&lt;/full-title&gt;&lt;/periodical&gt;&lt;pages&gt;325–341&lt;/pages&gt;&lt;volume&gt;79&lt;/volume&gt;&lt;number&gt;3&lt;/number&gt;&lt;dates&gt;&lt;year&gt;2015&lt;/year&gt;&lt;/dates&gt;&lt;urls&gt;&lt;/urls&gt;&lt;electronic-resource-num&gt;10.1515/mammalia-2014-0056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9" w:tooltip="Ceríaco, 2015 #488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Ceríaco et al. 2015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P749263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fingu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Ceríaco&lt;/Author&gt;&lt;Year&gt;2015&lt;/Year&gt;&lt;RecNum&gt;488&lt;/RecNum&gt;&lt;DisplayText&gt;(Ceríaco et al. 2015)&lt;/DisplayText&gt;&lt;record&gt;&lt;rec-number&gt;488&lt;/rec-number&gt;&lt;foreign-keys&gt;&lt;key app="EN" db-id="v5szxwvppvpee9e0er7p25six9drvwpas2pa"&gt;488&lt;/key&gt;&lt;/foreign-keys&gt;&lt;ref-type name="Journal Article"&gt;17&lt;/ref-type&gt;&lt;contributors&gt;&lt;authors&gt;&lt;author&gt;Ceríaco, Luis M. P.&lt;/author&gt;&lt;author&gt;Marques, Mariana P.&lt;/author&gt;&lt;author&gt;Jacquet, François&lt;/author&gt;&lt;author&gt;Nicolas, Violaine&lt;/author&gt;&lt;author&gt;Colyn, Marc&lt;/author&gt;&lt;author&gt;Denys, Christiane&lt;/author&gt;&lt;author&gt;Sardinha, Patrícia&lt;/author&gt;&lt;author&gt;Bastos-Silveira, Cristiane&lt;/author&gt;&lt;/authors&gt;&lt;/contributors&gt;&lt;titles&gt;&lt;title&gt;Description of a new endemic species of shrew (Mammalia, Soricomorpha) from PrÍncipe Island (Gulf of Guinea)&lt;/title&gt;&lt;secondary-title&gt;Mammalia&lt;/secondary-title&gt;&lt;/titles&gt;&lt;periodical&gt;&lt;full-title&gt;Mammalia&lt;/full-title&gt;&lt;/periodical&gt;&lt;pages&gt;325–341&lt;/pages&gt;&lt;volume&gt;79&lt;/volume&gt;&lt;number&gt;3&lt;/number&gt;&lt;dates&gt;&lt;year&gt;2015&lt;/year&gt;&lt;/dates&gt;&lt;urls&gt;&lt;/urls&gt;&lt;electronic-resource-num&gt;10.1515/mammalia-2014-0056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9" w:tooltip="Ceríaco, 2015 #488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Ceríaco et al. 2015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R537875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orientalis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Giarla&lt;/Author&gt;&lt;Year&gt;2015&lt;/Year&gt;&lt;RecNum&gt;489&lt;/RecNum&gt;&lt;DisplayText&gt;(Giarla and Esselstyn 2015)&lt;/DisplayText&gt;&lt;record&gt;&lt;rec-number&gt;489&lt;/rec-number&gt;&lt;foreign-keys&gt;&lt;key app="EN" db-id="v5szxwvppvpee9e0er7p25six9drvwpas2pa"&gt;489&lt;/key&gt;&lt;/foreign-keys&gt;&lt;ref-type name="Journal Article"&gt;17&lt;/ref-type&gt;&lt;contributors&gt;&lt;authors&gt;&lt;author&gt;Giarla, T. C.&lt;/author&gt;&lt;author&gt;Esselstyn, J. A.&lt;/author&gt;&lt;/authors&gt;&lt;/contributors&gt;&lt;auth-address&gt;Museum of Natural Science and Department of Biological Sciences, Louisiana State University, Baton Rouge, LA 70803, USA giarla@lsu.edu.&amp;#xD;Museum of Natural Science and Department of Biological Sciences, Louisiana State University, Baton Rouge, LA 70803, USA.&lt;/auth-address&gt;&lt;titles&gt;&lt;title&gt;The challenges of resolving a rapid, recent radiation: empirical and simulated phylogenomics of Philippine shrews&lt;/title&gt;&lt;secondary-title&gt;Syst. Biol.&lt;/secondary-title&gt;&lt;alt-title&gt;Systematic biology&lt;/alt-title&gt;&lt;/titles&gt;&lt;alt-periodical&gt;&lt;full-title&gt;Syst Biol&lt;/full-title&gt;&lt;abbr-1&gt;Systematic biology&lt;/abbr-1&gt;&lt;/alt-periodical&gt;&lt;pages&gt;727-740&lt;/pages&gt;&lt;volume&gt;64&lt;/volume&gt;&lt;number&gt;5&lt;/number&gt;&lt;keywords&gt;&lt;keyword&gt;Animals&lt;/keyword&gt;&lt;keyword&gt;Computer Simulation/ standards&lt;/keyword&gt;&lt;keyword&gt;Conserved Sequence&lt;/keyword&gt;&lt;keyword&gt;Genetic Speciation&lt;/keyword&gt;&lt;keyword&gt;Genome, Mitochondrial/genetics&lt;/keyword&gt;&lt;keyword&gt;Molecular Sequence Data&lt;/keyword&gt;&lt;keyword&gt;Phylogeny&lt;/keyword&gt;&lt;keyword&gt;Shrews/ classification&lt;/keyword&gt;&lt;/keywords&gt;&lt;dates&gt;&lt;year&gt;2015&lt;/year&gt;&lt;pub-dates&gt;&lt;date&gt;Sep&lt;/date&gt;&lt;/pub-dates&gt;&lt;/dates&gt;&lt;isbn&gt;1076-836X&amp;#xD;1063-5157 (Linking)&lt;/isbn&gt;&lt;accession-num&gt;25979143&lt;/accession-num&gt;&lt;urls&gt;&lt;/urls&gt;&lt;electronic-resource-num&gt;10.1093/sysbio/syv029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6" w:tooltip="Giarla, 2015 #48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Giarla and Esselstyn 2015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R537877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palawanensis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Giarla&lt;/Author&gt;&lt;Year&gt;2015&lt;/Year&gt;&lt;RecNum&gt;489&lt;/RecNum&gt;&lt;DisplayText&gt;(Giarla and Esselstyn 2015)&lt;/DisplayText&gt;&lt;record&gt;&lt;rec-number&gt;489&lt;/rec-number&gt;&lt;foreign-keys&gt;&lt;key app="EN" db-id="v5szxwvppvpee9e0er7p25six9drvwpas2pa"&gt;489&lt;/key&gt;&lt;/foreign-keys&gt;&lt;ref-type name="Journal Article"&gt;17&lt;/ref-type&gt;&lt;contributors&gt;&lt;authors&gt;&lt;author&gt;Giarla, T. C.&lt;/author&gt;&lt;author&gt;Esselstyn, J. A.&lt;/author&gt;&lt;/authors&gt;&lt;/contributors&gt;&lt;auth-address&gt;Museum of Natural Science and Department of Biological Sciences, Louisiana State University, Baton Rouge, LA 70803, USA giarla@lsu.edu.&amp;#xD;Museum of Natural Science and Department of Biological Sciences, Louisiana State University, Baton Rouge, LA 70803, USA.&lt;/auth-address&gt;&lt;titles&gt;&lt;title&gt;The challenges of resolving a rapid, recent radiation: empirical and simulated phylogenomics of Philippine shrews&lt;/title&gt;&lt;secondary-title&gt;Syst. Biol.&lt;/secondary-title&gt;&lt;alt-title&gt;Systematic biology&lt;/alt-title&gt;&lt;/titles&gt;&lt;alt-periodical&gt;&lt;full-title&gt;Syst Biol&lt;/full-title&gt;&lt;abbr-1&gt;Systematic biology&lt;/abbr-1&gt;&lt;/alt-periodical&gt;&lt;pages&gt;727-740&lt;/pages&gt;&lt;volume&gt;64&lt;/volume&gt;&lt;number&gt;5&lt;/number&gt;&lt;keywords&gt;&lt;keyword&gt;Animals&lt;/keyword&gt;&lt;keyword&gt;Computer Simulation/ standards&lt;/keyword&gt;&lt;keyword&gt;Conserved Sequence&lt;/keyword&gt;&lt;keyword&gt;Genetic Speciation&lt;/keyword&gt;&lt;keyword&gt;Genome, Mitochondrial/genetics&lt;/keyword&gt;&lt;keyword&gt;Molecular Sequence Data&lt;/keyword&gt;&lt;keyword&gt;Phylogeny&lt;/keyword&gt;&lt;keyword&gt;Shrews/ classification&lt;/keyword&gt;&lt;/keywords&gt;&lt;dates&gt;&lt;year&gt;2015&lt;/year&gt;&lt;pub-dates&gt;&lt;date&gt;Sep&lt;/date&gt;&lt;/pub-dates&gt;&lt;/dates&gt;&lt;isbn&gt;1076-836X&amp;#xD;1063-5157 (Linking)&lt;/isbn&gt;&lt;accession-num&gt;25979143&lt;/accession-num&gt;&lt;urls&gt;&lt;/urls&gt;&lt;electronic-resource-num&gt;10.1093/sysbio/syv029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6" w:tooltip="Giarla, 2015 #48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Giarla and Esselstyn 2015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R537878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ninoy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Giarla&lt;/Author&gt;&lt;Year&gt;2015&lt;/Year&gt;&lt;RecNum&gt;489&lt;/RecNum&gt;&lt;DisplayText&gt;(Giarla and Esselstyn 2015)&lt;/DisplayText&gt;&lt;record&gt;&lt;rec-number&gt;489&lt;/rec-number&gt;&lt;foreign-keys&gt;&lt;key app="EN" db-id="v5szxwvppvpee9e0er7p25six9drvwpas2pa"&gt;489&lt;/key&gt;&lt;/foreign-keys&gt;&lt;ref-type name="Journal Article"&gt;17&lt;/ref-type&gt;&lt;contributors&gt;&lt;authors&gt;&lt;author&gt;Giarla, T. C.&lt;/author&gt;&lt;author&gt;Esselstyn, J. A.&lt;/author&gt;&lt;/authors&gt;&lt;/contributors&gt;&lt;auth-address&gt;Museum of Natural Science and Department of Biological Sciences, Louisiana State University, Baton Rouge, LA 70803, USA giarla@lsu.edu.&amp;#xD;Museum of Natural Science and Department of Biological Sciences, Louisiana State University, Baton Rouge, LA 70803, USA.&lt;/auth-address&gt;&lt;titles&gt;&lt;title&gt;The challenges of resolving a rapid, recent radiation: empirical and simulated phylogenomics of Philippine shrews&lt;/title&gt;&lt;secondary-title&gt;Syst. Biol.&lt;/secondary-title&gt;&lt;alt-title&gt;Systematic biology&lt;/alt-title&gt;&lt;/titles&gt;&lt;alt-periodical&gt;&lt;full-title&gt;Syst Biol&lt;/full-title&gt;&lt;abbr-1&gt;Systematic biology&lt;/abbr-1&gt;&lt;/alt-periodical&gt;&lt;pages&gt;727-740&lt;/pages&gt;&lt;volume&gt;64&lt;/volume&gt;&lt;number&gt;5&lt;/number&gt;&lt;keywords&gt;&lt;keyword&gt;Animals&lt;/keyword&gt;&lt;keyword&gt;Computer Simulation/ standards&lt;/keyword&gt;&lt;keyword&gt;Conserved Sequence&lt;/keyword&gt;&lt;keyword&gt;Genetic Speciation&lt;/keyword&gt;&lt;keyword&gt;Genome, Mitochondrial/genetics&lt;/keyword&gt;&lt;keyword&gt;Molecular Sequence Data&lt;/keyword&gt;&lt;keyword&gt;Phylogeny&lt;/keyword&gt;&lt;keyword&gt;Shrews/ classification&lt;/keyword&gt;&lt;/keywords&gt;&lt;dates&gt;&lt;year&gt;2015&lt;/year&gt;&lt;pub-dates&gt;&lt;date&gt;Sep&lt;/date&gt;&lt;/pub-dates&gt;&lt;/dates&gt;&lt;isbn&gt;1076-836X&amp;#xD;1063-5157 (Linking)&lt;/isbn&gt;&lt;accession-num&gt;25979143&lt;/accession-num&gt;&lt;urls&gt;&lt;/urls&gt;&lt;electronic-resource-num&gt;10.1093/sysbio/syv029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6" w:tooltip="Giarla, 2015 #48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Giarla and Esselstyn 2015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R537881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negrin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Giarla&lt;/Author&gt;&lt;Year&gt;2015&lt;/Year&gt;&lt;RecNum&gt;489&lt;/RecNum&gt;&lt;DisplayText&gt;(Giarla and Esselstyn 2015)&lt;/DisplayText&gt;&lt;record&gt;&lt;rec-number&gt;489&lt;/rec-number&gt;&lt;foreign-keys&gt;&lt;key app="EN" db-id="v5szxwvppvpee9e0er7p25six9drvwpas2pa"&gt;489&lt;/key&gt;&lt;/foreign-keys&gt;&lt;ref-type name="Journal Article"&gt;17&lt;/ref-type&gt;&lt;contributors&gt;&lt;authors&gt;&lt;author&gt;Giarla, T. C.&lt;/author&gt;&lt;author&gt;Esselstyn, J. A.&lt;/author&gt;&lt;/authors&gt;&lt;/contributors&gt;&lt;auth-address&gt;Museum of Natural Science and Department of Biological Sciences, Louisiana State University, Baton Rouge, LA 70803, USA giarla@lsu.edu.&amp;#xD;Museum of Natural Science and Department of Biological Sciences, Louisiana State University, Baton Rouge, LA 70803, USA.&lt;/auth-address&gt;&lt;titles&gt;&lt;title&gt;The challenges of resolving a rapid, recent radiation: empirical and simulated phylogenomics of Philippine shrews&lt;/title&gt;&lt;secondary-title&gt;Syst. Biol.&lt;/secondary-title&gt;&lt;alt-title&gt;Systematic biology&lt;/alt-title&gt;&lt;/titles&gt;&lt;alt-periodical&gt;&lt;full-title&gt;Syst Biol&lt;/full-title&gt;&lt;abbr-1&gt;Systematic biology&lt;/abbr-1&gt;&lt;/alt-periodical&gt;&lt;pages&gt;727-740&lt;/pages&gt;&lt;volume&gt;64&lt;/volume&gt;&lt;number&gt;5&lt;/number&gt;&lt;keywords&gt;&lt;keyword&gt;Animals&lt;/keyword&gt;&lt;keyword&gt;Computer Simulation/ standards&lt;/keyword&gt;&lt;keyword&gt;Conserved Sequence&lt;/keyword&gt;&lt;keyword&gt;Genetic Speciation&lt;/keyword&gt;&lt;keyword&gt;Genome, Mitochondrial/genetics&lt;/keyword&gt;&lt;keyword&gt;Molecular Sequence Data&lt;/keyword&gt;&lt;keyword&gt;Phylogeny&lt;/keyword&gt;&lt;keyword&gt;Shrews/ classification&lt;/keyword&gt;&lt;/keywords&gt;&lt;dates&gt;&lt;year&gt;2015&lt;/year&gt;&lt;pub-dates&gt;&lt;date&gt;Sep&lt;/date&gt;&lt;/pub-dates&gt;&lt;/dates&gt;&lt;isbn&gt;1076-836X&amp;#xD;1063-5157 (Linking)&lt;/isbn&gt;&lt;accession-num&gt;25979143&lt;/accession-num&gt;&lt;urls&gt;&lt;/urls&gt;&lt;electronic-resource-num&gt;10.1093/sysbio/syv029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6" w:tooltip="Giarla, 2015 #48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Giarla and Esselstyn 2015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R537882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panayensis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Giarla&lt;/Author&gt;&lt;Year&gt;2015&lt;/Year&gt;&lt;RecNum&gt;489&lt;/RecNum&gt;&lt;DisplayText&gt;(Giarla and Esselstyn 2015)&lt;/DisplayText&gt;&lt;record&gt;&lt;rec-number&gt;489&lt;/rec-number&gt;&lt;foreign-keys&gt;&lt;key app="EN" db-id="v5szxwvppvpee9e0er7p25six9drvwpas2pa"&gt;489&lt;/key&gt;&lt;/foreign-keys&gt;&lt;ref-type name="Journal Article"&gt;17&lt;/ref-type&gt;&lt;contributors&gt;&lt;authors&gt;&lt;author&gt;Giarla, T. C.&lt;/author&gt;&lt;author&gt;Esselstyn, J. A.&lt;/author&gt;&lt;/authors&gt;&lt;/contributors&gt;&lt;auth-address&gt;Museum of Natural Science and Department of Biological Sciences, Louisiana State University, Baton Rouge, LA 70803, USA giarla@lsu.edu.&amp;#xD;Museum of Natural Science and Department of Biological Sciences, Louisiana State University, Baton Rouge, LA 70803, USA.&lt;/auth-address&gt;&lt;titles&gt;&lt;title&gt;The challenges of resolving a rapid, recent radiation: empirical and simulated phylogenomics of Philippine shrews&lt;/title&gt;&lt;secondary-title&gt;Syst. Biol.&lt;/secondary-title&gt;&lt;alt-title&gt;Systematic biology&lt;/alt-title&gt;&lt;/titles&gt;&lt;alt-periodical&gt;&lt;full-title&gt;Syst Biol&lt;/full-title&gt;&lt;abbr-1&gt;Systematic biology&lt;/abbr-1&gt;&lt;/alt-periodical&gt;&lt;pages&gt;727-740&lt;/pages&gt;&lt;volume&gt;64&lt;/volume&gt;&lt;number&gt;5&lt;/number&gt;&lt;keywords&gt;&lt;keyword&gt;Animals&lt;/keyword&gt;&lt;keyword&gt;Computer Simulation/ standards&lt;/keyword&gt;&lt;keyword&gt;Conserved Sequence&lt;/keyword&gt;&lt;keyword&gt;Genetic Speciation&lt;/keyword&gt;&lt;keyword&gt;Genome, Mitochondrial/genetics&lt;/keyword&gt;&lt;keyword&gt;Molecular Sequence Data&lt;/keyword&gt;&lt;keyword&gt;Phylogeny&lt;/keyword&gt;&lt;keyword&gt;Shrews/ classification&lt;/keyword&gt;&lt;/keywords&gt;&lt;dates&gt;&lt;year&gt;2015&lt;/year&gt;&lt;pub-dates&gt;&lt;date&gt;Sep&lt;/date&gt;&lt;/pub-dates&gt;&lt;/dates&gt;&lt;isbn&gt;1076-836X&amp;#xD;1063-5157 (Linking)&lt;/isbn&gt;&lt;accession-num&gt;25979143&lt;/accession-num&gt;&lt;urls&gt;&lt;/urls&gt;&lt;electronic-resource-num&gt;10.1093/sysbio/syv029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6" w:tooltip="Giarla, 2015 #48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Giarla and Esselstyn 2015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R537884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ray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Giarla&lt;/Author&gt;&lt;Year&gt;2015&lt;/Year&gt;&lt;RecNum&gt;489&lt;/RecNum&gt;&lt;DisplayText&gt;(Giarla and Esselstyn 2015)&lt;/DisplayText&gt;&lt;record&gt;&lt;rec-number&gt;489&lt;/rec-number&gt;&lt;foreign-keys&gt;&lt;key app="EN" db-id="v5szxwvppvpee9e0er7p25six9drvwpas2pa"&gt;489&lt;/key&gt;&lt;/foreign-keys&gt;&lt;ref-type name="Journal Article"&gt;17&lt;/ref-type&gt;&lt;contributors&gt;&lt;authors&gt;&lt;author&gt;Giarla, T. C.&lt;/author&gt;&lt;author&gt;Esselstyn, J. A.&lt;/author&gt;&lt;/authors&gt;&lt;/contributors&gt;&lt;auth-address&gt;Museum of Natural Science and Department of Biological Sciences, Louisiana State University, Baton Rouge, LA 70803, USA giarla@lsu.edu.&amp;#xD;Museum of Natural Science and Department of Biological Sciences, Louisiana State University, Baton Rouge, LA 70803, USA.&lt;/auth-address&gt;&lt;titles&gt;&lt;title&gt;The challenges of resolving a rapid, recent radiation: empirical and simulated phylogenomics of Philippine shrews&lt;/title&gt;&lt;secondary-title&gt;Syst. Biol.&lt;/secondary-title&gt;&lt;alt-title&gt;Systematic biology&lt;/alt-title&gt;&lt;/titles&gt;&lt;alt-periodical&gt;&lt;full-title&gt;Syst Biol&lt;/full-title&gt;&lt;abbr-1&gt;Systematic biology&lt;/abbr-1&gt;&lt;/alt-periodical&gt;&lt;pages&gt;727-740&lt;/pages&gt;&lt;volume&gt;64&lt;/volume&gt;&lt;number&gt;5&lt;/number&gt;&lt;keywords&gt;&lt;keyword&gt;Animals&lt;/keyword&gt;&lt;keyword&gt;Computer Simulation/ standards&lt;/keyword&gt;&lt;keyword&gt;Conserved Sequence&lt;/keyword&gt;&lt;keyword&gt;Genetic Speciation&lt;/keyword&gt;&lt;keyword&gt;Genome, Mitochondrial/genetics&lt;/keyword&gt;&lt;keyword&gt;Molecular Sequence Data&lt;/keyword&gt;&lt;keyword&gt;Phylogeny&lt;/keyword&gt;&lt;keyword&gt;Shrews/ classification&lt;/keyword&gt;&lt;/keywords&gt;&lt;dates&gt;&lt;year&gt;2015&lt;/year&gt;&lt;pub-dates&gt;&lt;date&gt;Sep&lt;/date&gt;&lt;/pub-dates&gt;&lt;/dates&gt;&lt;isbn&gt;1076-836X&amp;#xD;1063-5157 (Linking)&lt;/isbn&gt;&lt;accession-num&gt;25979143&lt;/accession-num&gt;&lt;urls&gt;&lt;/urls&gt;&lt;electronic-resource-num&gt;10.1093/sysbio/syv029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6" w:tooltip="Giarla, 2015 #48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Giarla and Esselstyn 2015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R537888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mindorus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Giarla&lt;/Author&gt;&lt;Year&gt;2015&lt;/Year&gt;&lt;RecNum&gt;489&lt;/RecNum&gt;&lt;DisplayText&gt;(Giarla and Esselstyn 2015)&lt;/DisplayText&gt;&lt;record&gt;&lt;rec-number&gt;489&lt;/rec-number&gt;&lt;foreign-keys&gt;&lt;key app="EN" db-id="v5szxwvppvpee9e0er7p25six9drvwpas2pa"&gt;489&lt;/key&gt;&lt;/foreign-keys&gt;&lt;ref-type name="Journal Article"&gt;17&lt;/ref-type&gt;&lt;contributors&gt;&lt;authors&gt;&lt;author&gt;Giarla, T. C.&lt;/author&gt;&lt;author&gt;Esselstyn, J. A.&lt;/author&gt;&lt;/authors&gt;&lt;/contributors&gt;&lt;auth-address&gt;Museum of Natural Science and Department of Biological Sciences, Louisiana State University, Baton Rouge, LA 70803, USA giarla@lsu.edu.&amp;#xD;Museum of Natural Science and Department of Biological Sciences, Louisiana State University, Baton Rouge, LA 70803, USA.&lt;/auth-address&gt;&lt;titles&gt;&lt;title&gt;The challenges of resolving a rapid, recent radiation: empirical and simulated phylogenomics of Philippine shrews&lt;/title&gt;&lt;secondary-title&gt;Syst. Biol.&lt;/secondary-title&gt;&lt;alt-title&gt;Systematic biology&lt;/alt-title&gt;&lt;/titles&gt;&lt;alt-periodical&gt;&lt;full-title&gt;Syst Biol&lt;/full-title&gt;&lt;abbr-1&gt;Systematic biology&lt;/abbr-1&gt;&lt;/alt-periodical&gt;&lt;pages&gt;727-740&lt;/pages&gt;&lt;volume&gt;64&lt;/volume&gt;&lt;number&gt;5&lt;/number&gt;&lt;keywords&gt;&lt;keyword&gt;Animals&lt;/keyword&gt;&lt;keyword&gt;Computer Simulation/ standards&lt;/keyword&gt;&lt;keyword&gt;Conserved Sequence&lt;/keyword&gt;&lt;keyword&gt;Genetic Speciation&lt;/keyword&gt;&lt;keyword&gt;Genome, Mitochondrial/genetics&lt;/keyword&gt;&lt;keyword&gt;Molecular Sequence Data&lt;/keyword&gt;&lt;keyword&gt;Phylogeny&lt;/keyword&gt;&lt;keyword&gt;Shrews/ classification&lt;/keyword&gt;&lt;/keywords&gt;&lt;dates&gt;&lt;year&gt;2015&lt;/year&gt;&lt;pub-dates&gt;&lt;date&gt;Sep&lt;/date&gt;&lt;/pub-dates&gt;&lt;/dates&gt;&lt;isbn&gt;1076-836X&amp;#xD;1063-5157 (Linking)&lt;/isbn&gt;&lt;accession-num&gt;25979143&lt;/accession-num&gt;&lt;urls&gt;&lt;/urls&gt;&lt;electronic-resource-num&gt;10.1093/sysbio/syv029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6" w:tooltip="Giarla, 2015 #48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Giarla and Esselstyn 2015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R537891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beatus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Giarla&lt;/Author&gt;&lt;Year&gt;2015&lt;/Year&gt;&lt;RecNum&gt;489&lt;/RecNum&gt;&lt;DisplayText&gt;(Giarla and Esselstyn 2015)&lt;/DisplayText&gt;&lt;record&gt;&lt;rec-number&gt;489&lt;/rec-number&gt;&lt;foreign-keys&gt;&lt;key app="EN" db-id="v5szxwvppvpee9e0er7p25six9drvwpas2pa"&gt;489&lt;/key&gt;&lt;/foreign-keys&gt;&lt;ref-type name="Journal Article"&gt;17&lt;/ref-type&gt;&lt;contributors&gt;&lt;authors&gt;&lt;author&gt;Giarla, T. C.&lt;/author&gt;&lt;author&gt;Esselstyn, J. A.&lt;/author&gt;&lt;/authors&gt;&lt;/contributors&gt;&lt;auth-address&gt;Museum of Natural Science and Department of Biological Sciences, Louisiana State University, Baton Rouge, LA 70803, USA giarla@lsu.edu.&amp;#xD;Museum of Natural Science and Department of Biological Sciences, Louisiana State University, Baton Rouge, LA 70803, USA.&lt;/auth-address&gt;&lt;titles&gt;&lt;title&gt;The challenges of resolving a rapid, recent radiation: empirical and simulated phylogenomics of Philippine shrews&lt;/title&gt;&lt;secondary-title&gt;Syst. Biol.&lt;/secondary-title&gt;&lt;alt-title&gt;Systematic biology&lt;/alt-title&gt;&lt;/titles&gt;&lt;alt-periodical&gt;&lt;full-title&gt;Syst Biol&lt;/full-title&gt;&lt;abbr-1&gt;Systematic biology&lt;/abbr-1&gt;&lt;/alt-periodical&gt;&lt;pages&gt;727-740&lt;/pages&gt;&lt;volume&gt;64&lt;/volume&gt;&lt;number&gt;5&lt;/number&gt;&lt;keywords&gt;&lt;keyword&gt;Animals&lt;/keyword&gt;&lt;keyword&gt;Computer Simulation/ standards&lt;/keyword&gt;&lt;keyword&gt;Conserved Sequence&lt;/keyword&gt;&lt;keyword&gt;Genetic Speciation&lt;/keyword&gt;&lt;keyword&gt;Genome, Mitochondrial/genetics&lt;/keyword&gt;&lt;keyword&gt;Molecular Sequence Data&lt;/keyword&gt;&lt;keyword&gt;Phylogeny&lt;/keyword&gt;&lt;keyword&gt;Shrews/ classification&lt;/keyword&gt;&lt;/keywords&gt;&lt;dates&gt;&lt;year&gt;2015&lt;/year&gt;&lt;pub-dates&gt;&lt;date&gt;Sep&lt;/date&gt;&lt;/pub-dates&gt;&lt;/dates&gt;&lt;isbn&gt;1076-836X&amp;#xD;1063-5157 (Linking)&lt;/isbn&gt;&lt;accession-num&gt;25979143&lt;/accession-num&gt;&lt;urls&gt;&lt;/urls&gt;&lt;electronic-resource-num&gt;10.1093/sysbio/syv029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6" w:tooltip="Giarla, 2015 #48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Giarla and Esselstyn 2015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X469563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beccari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emos&lt;/Author&gt;&lt;Year&gt;2016&lt;/Year&gt;&lt;RecNum&gt;490&lt;/RecNum&gt;&lt;DisplayText&gt;(Demos et al. 2016a)&lt;/DisplayText&gt;&lt;record&gt;&lt;rec-number&gt;490&lt;/rec-number&gt;&lt;foreign-keys&gt;&lt;key app="EN" db-id="v5szxwvppvpee9e0er7p25six9drvwpas2pa"&gt;490&lt;/key&gt;&lt;/foreign-keys&gt;&lt;ref-type name="Journal Article"&gt;17&lt;/ref-type&gt;&lt;contributors&gt;&lt;authors&gt;&lt;author&gt;Demos, T. C.&lt;/author&gt;&lt;author&gt;Achmadi, A. S.&lt;/author&gt;&lt;author&gt;Giarla, T. C.&lt;/author&gt;&lt;author&gt;Handika, H.&lt;/author&gt;&lt;author&gt;Maharadatunkamsi,&lt;/author&gt;&lt;author&gt;Rowe, K. C.&lt;/author&gt;&lt;author&gt;Esselstyn, J. A.&lt;/author&gt;&lt;/authors&gt;&lt;/contributors&gt;&lt;auth-address&gt;Museum of Natural Science, Louisiana State University, Baton Rouge, LA, 70803, USA.&amp;#xD;Department of Biological Sciences, Louisiana State University, Baton Rouge, LA, 70803, USA.&amp;#xD;Science and Education, Field Museum of Natural History, Chicago, IL, 60605, USA.&amp;#xD;Museum Zoologicum Bogoriense, Research Center for Biology-LIPI, Cibinong, Bogor, 16911, Indonesia.&amp;#xD;Department of Biology, Siena College, Loudonville, NY, 12211, USA.&amp;#xD;Sciences Department, Museum Victoria, Melbourne, 3001, VIC, Australia.&amp;#xD;School of Biosciences, The University of Melbourne, Melbourne, 3001, VIC, Australia.&lt;/auth-address&gt;&lt;titles&gt;&lt;title&gt;Local endemism and within-island diversification of shrews illustrate the importance of speciation in building Sundaland mammal diversity&lt;/title&gt;&lt;secondary-title&gt;Mol. Ecol.&lt;/secondary-title&gt;&lt;alt-title&gt;Molecular ecology&lt;/alt-title&gt;&lt;/titles&gt;&lt;alt-periodical&gt;&lt;full-title&gt;Mol Ecol&lt;/full-title&gt;&lt;abbr-1&gt;Molecular ecology&lt;/abbr-1&gt;&lt;/alt-periodical&gt;&lt;pages&gt;5158-5173&lt;/pages&gt;&lt;volume&gt;25&lt;/volume&gt;&lt;number&gt;20&lt;/number&gt;&lt;dates&gt;&lt;year&gt;2016&lt;/year&gt;&lt;pub-dates&gt;&lt;date&gt;Oct&lt;/date&gt;&lt;/pub-dates&gt;&lt;/dates&gt;&lt;isbn&gt;1365-294X&amp;#xD;0962-1083 (Linking)&lt;/isbn&gt;&lt;accession-num&gt;27552382&lt;/accession-num&gt;&lt;urls&gt;&lt;/urls&gt;&lt;electronic-resource-num&gt;10.1111/mec.13820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0" w:tooltip="Demos, 2016 #490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emos et al. 2016a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X469628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neglect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emos&lt;/Author&gt;&lt;Year&gt;2016&lt;/Year&gt;&lt;RecNum&gt;490&lt;/RecNum&gt;&lt;DisplayText&gt;(Demos et al. 2016a)&lt;/DisplayText&gt;&lt;record&gt;&lt;rec-number&gt;490&lt;/rec-number&gt;&lt;foreign-keys&gt;&lt;key app="EN" db-id="v5szxwvppvpee9e0er7p25six9drvwpas2pa"&gt;490&lt;/key&gt;&lt;/foreign-keys&gt;&lt;ref-type name="Journal Article"&gt;17&lt;/ref-type&gt;&lt;contributors&gt;&lt;authors&gt;&lt;author&gt;Demos, T. C.&lt;/author&gt;&lt;author&gt;Achmadi, A. S.&lt;/author&gt;&lt;author&gt;Giarla, T. C.&lt;/author&gt;&lt;author&gt;Handika, H.&lt;/author&gt;&lt;author&gt;Maharadatunkamsi,&lt;/author&gt;&lt;author&gt;Rowe, K. C.&lt;/author&gt;&lt;author&gt;Esselstyn, J. A.&lt;/author&gt;&lt;/authors&gt;&lt;/contributors&gt;&lt;auth-address&gt;Museum of Natural Science, Louisiana State University, Baton Rouge, LA, 70803, USA.&amp;#xD;Department of Biological Sciences, Louisiana State University, Baton Rouge, LA, 70803, USA.&amp;#xD;Science and Education, Field Museum of Natural History, Chicago, IL, 60605, USA.&amp;#xD;Museum Zoologicum Bogoriense, Research Center for Biology-LIPI, Cibinong, Bogor, 16911, Indonesia.&amp;#xD;Department of Biology, Siena College, Loudonville, NY, 12211, USA.&amp;#xD;Sciences Department, Museum Victoria, Melbourne, 3001, VIC, Australia.&amp;#xD;School of Biosciences, The University of Melbourne, Melbourne, 3001, VIC, Australia.&lt;/auth-address&gt;&lt;titles&gt;&lt;title&gt;Local endemism and within-island diversification of shrews illustrate the importance of speciation in building Sundaland mammal diversity&lt;/title&gt;&lt;secondary-title&gt;Mol. Ecol.&lt;/secondary-title&gt;&lt;alt-title&gt;Molecular ecology&lt;/alt-title&gt;&lt;/titles&gt;&lt;alt-periodical&gt;&lt;full-title&gt;Mol Ecol&lt;/full-title&gt;&lt;abbr-1&gt;Molecular ecology&lt;/abbr-1&gt;&lt;/alt-periodical&gt;&lt;pages&gt;5158-5173&lt;/pages&gt;&lt;volume&gt;25&lt;/volume&gt;&lt;number&gt;20&lt;/number&gt;&lt;dates&gt;&lt;year&gt;2016&lt;/year&gt;&lt;pub-dates&gt;&lt;date&gt;Oct&lt;/date&gt;&lt;/pub-dates&gt;&lt;/dates&gt;&lt;isbn&gt;1365-294X&amp;#xD;0962-1083 (Linking)&lt;/isbn&gt;&lt;accession-num&gt;27552382&lt;/accession-num&gt;&lt;urls&gt;&lt;/urls&gt;&lt;electronic-resource-num&gt;10.1111/mec.13820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0" w:tooltip="Demos, 2016 #490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emos et al. 2016a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X469667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vosmaer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emos&lt;/Author&gt;&lt;Year&gt;2016&lt;/Year&gt;&lt;RecNum&gt;490&lt;/RecNum&gt;&lt;DisplayText&gt;(Demos et al. 2016a)&lt;/DisplayText&gt;&lt;record&gt;&lt;rec-number&gt;490&lt;/rec-number&gt;&lt;foreign-keys&gt;&lt;key app="EN" db-id="v5szxwvppvpee9e0er7p25six9drvwpas2pa"&gt;490&lt;/key&gt;&lt;/foreign-keys&gt;&lt;ref-type name="Journal Article"&gt;17&lt;/ref-type&gt;&lt;contributors&gt;&lt;authors&gt;&lt;author&gt;Demos, T. C.&lt;/author&gt;&lt;author&gt;Achmadi, A. S.&lt;/author&gt;&lt;author&gt;Giarla, T. C.&lt;/author&gt;&lt;author&gt;Handika, H.&lt;/author&gt;&lt;author&gt;Maharadatunkamsi,&lt;/author&gt;&lt;author&gt;Rowe, K. C.&lt;/author&gt;&lt;author&gt;Esselstyn, J. A.&lt;/author&gt;&lt;/authors&gt;&lt;/contributors&gt;&lt;auth-address&gt;Museum of Natural Science, Louisiana State University, Baton Rouge, LA, 70803, USA.&amp;#xD;Department of Biological Sciences, Louisiana State University, Baton Rouge, LA, 70803, USA.&amp;#xD;Science and Education, Field Museum of Natural History, Chicago, IL, 60605, USA.&amp;#xD;Museum Zoologicum Bogoriense, Research Center for Biology-LIPI, Cibinong, Bogor, 16911, Indonesia.&amp;#xD;Department of Biology, Siena College, Loudonville, NY, 12211, USA.&amp;#xD;Sciences Department, Museum Victoria, Melbourne, 3001, VIC, Australia.&amp;#xD;School of Biosciences, The University of Melbourne, Melbourne, 3001, VIC, Australia.&lt;/auth-address&gt;&lt;titles&gt;&lt;title&gt;Local endemism and within-island diversification of shrews illustrate the importance of speciation in building Sundaland mammal diversity&lt;/title&gt;&lt;secondary-title&gt;Mol. Ecol.&lt;/secondary-title&gt;&lt;alt-title&gt;Molecular ecology&lt;/alt-title&gt;&lt;/titles&gt;&lt;alt-periodical&gt;&lt;full-title&gt;Mol Ecol&lt;/full-title&gt;&lt;abbr-1&gt;Molecular ecology&lt;/abbr-1&gt;&lt;/alt-periodical&gt;&lt;pages&gt;5158-5173&lt;/pages&gt;&lt;volume&gt;25&lt;/volume&gt;&lt;number&gt;20&lt;/number&gt;&lt;dates&gt;&lt;year&gt;2016&lt;/year&gt;&lt;pub-dates&gt;&lt;date&gt;Oct&lt;/date&gt;&lt;/pub-dates&gt;&lt;/dates&gt;&lt;isbn&gt;1365-294X&amp;#xD;0962-1083 (Linking)&lt;/isbn&gt;&lt;accession-num&gt;27552382&lt;/accession-num&gt;&lt;urls&gt;&lt;/urls&gt;&lt;electronic-resource-num&gt;10.1111/mec.13820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0" w:tooltip="Demos, 2016 #490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emos et al. 2016a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Y595785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fumos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Sabuni&lt;/Author&gt;&lt;Year&gt;2018&lt;/Year&gt;&lt;RecNum&gt;491&lt;/RecNum&gt;&lt;DisplayText&gt;(Sabuni et al. 2018)&lt;/DisplayText&gt;&lt;record&gt;&lt;rec-number&gt;491&lt;/rec-number&gt;&lt;foreign-keys&gt;&lt;key app="EN" db-id="v5szxwvppvpee9e0er7p25six9drvwpas2pa"&gt;491&lt;/key&gt;&lt;/foreign-keys&gt;&lt;ref-type name="Journal Article"&gt;17&lt;/ref-type&gt;&lt;contributors&gt;&lt;authors&gt;&lt;author&gt;Christopher Sabuni&lt;/author&gt;&lt;author&gt;Tatiana Aghová&lt;/author&gt;&lt;author&gt;Anna Bryjová&lt;/author&gt;&lt;author&gt;Radim Šumbera&lt;/author&gt;&lt;author&gt;Josef Bryja&lt;/author&gt;&lt;/authors&gt;&lt;/contributors&gt;&lt;titles&gt;&lt;title&gt;Biogeographic implications of small mammals from Northern Highlands in Tanzania with first data from the volcanic Mount Kitumbeine&lt;/title&gt;&lt;secondary-title&gt;Mammalia&lt;/secondary-title&gt;&lt;/titles&gt;&lt;periodical&gt;&lt;full-title&gt;Mammalia&lt;/full-title&gt;&lt;/periodical&gt;&lt;pages&gt;360-372&lt;/pages&gt;&lt;volume&gt;82&lt;/volume&gt;&lt;number&gt;4&lt;/number&gt;&lt;dates&gt;&lt;year&gt;2018&lt;/year&gt;&lt;/dates&gt;&lt;isbn&gt;0025-1461&lt;/isbn&gt;&lt;urls&gt;&lt;related-urls&gt;&lt;url&gt;https://www.degruyter.com/view/journals/mamm/82/4/article-p360.xml&lt;/url&gt;&lt;/related-urls&gt;&lt;/urls&gt;&lt;electronic-resource-num&gt;https://doi.org/10.1515/mammalia-2017-0069&lt;/electronic-resource-num&gt;&lt;language&gt;English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6" w:tooltip="Sabuni, 2018 #491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Sabuni et al. 2018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Y595788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monax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Sabuni&lt;/Author&gt;&lt;Year&gt;2018&lt;/Year&gt;&lt;RecNum&gt;491&lt;/RecNum&gt;&lt;DisplayText&gt;(Sabuni et al. 2018)&lt;/DisplayText&gt;&lt;record&gt;&lt;rec-number&gt;491&lt;/rec-number&gt;&lt;foreign-keys&gt;&lt;key app="EN" db-id="v5szxwvppvpee9e0er7p25six9drvwpas2pa"&gt;491&lt;/key&gt;&lt;/foreign-keys&gt;&lt;ref-type name="Journal Article"&gt;17&lt;/ref-type&gt;&lt;contributors&gt;&lt;authors&gt;&lt;author&gt;Christopher Sabuni&lt;/author&gt;&lt;author&gt;Tatiana Aghová&lt;/author&gt;&lt;author&gt;Anna Bryjová&lt;/author&gt;&lt;author&gt;Radim Šumbera&lt;/author&gt;&lt;author&gt;Josef Bryja&lt;/author&gt;&lt;/authors&gt;&lt;/contributors&gt;&lt;titles&gt;&lt;title&gt;Biogeographic implications of small mammals from Northern Highlands in Tanzania with first data from the volcanic Mount Kitumbeine&lt;/title&gt;&lt;secondary-title&gt;Mammalia&lt;/secondary-title&gt;&lt;/titles&gt;&lt;periodical&gt;&lt;full-title&gt;Mammalia&lt;/full-title&gt;&lt;/periodical&gt;&lt;pages&gt;360-372&lt;/pages&gt;&lt;volume&gt;82&lt;/volume&gt;&lt;number&gt;4&lt;/number&gt;&lt;dates&gt;&lt;year&gt;2018&lt;/year&gt;&lt;/dates&gt;&lt;isbn&gt;0025-1461&lt;/isbn&gt;&lt;urls&gt;&lt;related-urls&gt;&lt;url&gt;https://www.degruyter.com/view/journals/mamm/82/4/article-p360.xml&lt;/url&gt;&lt;/related-urls&gt;&lt;/urls&gt;&lt;electronic-resource-num&gt;https://doi.org/10.1515/mammalia-2017-0069&lt;/electronic-resource-num&gt;&lt;language&gt;English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6" w:tooltip="Sabuni, 2018 #491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Sabuni et al. 2018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Y595808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montis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Sabuni&lt;/Author&gt;&lt;Year&gt;2018&lt;/Year&gt;&lt;RecNum&gt;491&lt;/RecNum&gt;&lt;DisplayText&gt;(Sabuni et al. 2018)&lt;/DisplayText&gt;&lt;record&gt;&lt;rec-number&gt;491&lt;/rec-number&gt;&lt;foreign-keys&gt;&lt;key app="EN" db-id="v5szxwvppvpee9e0er7p25six9drvwpas2pa"&gt;491&lt;/key&gt;&lt;/foreign-keys&gt;&lt;ref-type name="Journal Article"&gt;17&lt;/ref-type&gt;&lt;contributors&gt;&lt;authors&gt;&lt;author&gt;Christopher Sabuni&lt;/author&gt;&lt;author&gt;Tatiana Aghová&lt;/author&gt;&lt;author&gt;Anna Bryjová&lt;/author&gt;&lt;author&gt;Radim Šumbera&lt;/author&gt;&lt;author&gt;Josef Bryja&lt;/author&gt;&lt;/authors&gt;&lt;/contributors&gt;&lt;titles&gt;&lt;title&gt;Biogeographic implications of small mammals from Northern Highlands in Tanzania with first data from the volcanic Mount Kitumbeine&lt;/title&gt;&lt;secondary-title&gt;Mammalia&lt;/secondary-title&gt;&lt;/titles&gt;&lt;periodical&gt;&lt;full-title&gt;Mammalia&lt;/full-title&gt;&lt;/periodical&gt;&lt;pages&gt;360-372&lt;/pages&gt;&lt;volume&gt;82&lt;/volume&gt;&lt;number&gt;4&lt;/number&gt;&lt;dates&gt;&lt;year&gt;2018&lt;/year&gt;&lt;/dates&gt;&lt;isbn&gt;0025-1461&lt;/isbn&gt;&lt;urls&gt;&lt;related-urls&gt;&lt;url&gt;https://www.degruyter.com/view/journals/mamm/82/4/article-p360.xml&lt;/url&gt;&lt;/related-urls&gt;&lt;/urls&gt;&lt;electronic-resource-num&gt;https://doi.org/10.1515/mammalia-2017-0069&lt;/electronic-resource-num&gt;&lt;language&gt;English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6" w:tooltip="Sabuni, 2018 #491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Sabuni et al. 2018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Y595830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hildegardeae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Sabuni&lt;/Author&gt;&lt;Year&gt;2018&lt;/Year&gt;&lt;RecNum&gt;491&lt;/RecNum&gt;&lt;DisplayText&gt;(Sabuni et al. 2018)&lt;/DisplayText&gt;&lt;record&gt;&lt;rec-number&gt;491&lt;/rec-number&gt;&lt;foreign-keys&gt;&lt;key app="EN" db-id="v5szxwvppvpee9e0er7p25six9drvwpas2pa"&gt;491&lt;/key&gt;&lt;/foreign-keys&gt;&lt;ref-type name="Journal Article"&gt;17&lt;/ref-type&gt;&lt;contributors&gt;&lt;authors&gt;&lt;author&gt;Christopher Sabuni&lt;/author&gt;&lt;author&gt;Tatiana Aghová&lt;/author&gt;&lt;author&gt;Anna Bryjová&lt;/author&gt;&lt;author&gt;Radim Šumbera&lt;/author&gt;&lt;author&gt;Josef Bryja&lt;/author&gt;&lt;/authors&gt;&lt;/contributors&gt;&lt;titles&gt;&lt;title&gt;Biogeographic implications of small mammals from Northern Highlands in Tanzania with first data from the volcanic Mount Kitumbeine&lt;/title&gt;&lt;secondary-title&gt;Mammalia&lt;/secondary-title&gt;&lt;/titles&gt;&lt;periodical&gt;&lt;full-title&gt;Mammalia&lt;/full-title&gt;&lt;/periodical&gt;&lt;pages&gt;360-372&lt;/pages&gt;&lt;volume&gt;82&lt;/volume&gt;&lt;number&gt;4&lt;/number&gt;&lt;dates&gt;&lt;year&gt;2018&lt;/year&gt;&lt;/dates&gt;&lt;isbn&gt;0025-1461&lt;/isbn&gt;&lt;urls&gt;&lt;related-urls&gt;&lt;url&gt;https://www.degruyter.com/view/journals/mamm/82/4/article-p360.xml&lt;/url&gt;&lt;/related-urls&gt;&lt;/urls&gt;&lt;electronic-resource-num&gt;https://doi.org/10.1515/mammalia-2017-0069&lt;/electronic-resource-num&gt;&lt;language&gt;English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6" w:tooltip="Sabuni, 2018 #491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Sabuni et al. 2018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Y771733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elongata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FbGRyaWRnZTwvQXV0aG9yPjxZZWFyPjIwMTg8L1llYXI+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FbGRyaWRnZTwvQXV0aG9yPjxZZWFyPjIwMTg8L1llYXI+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0" w:tooltip="Eldridge, 2018 #492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Eldridge et al. 2018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C126460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2C6EE2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Suncus murinus </w:t>
            </w:r>
            <w:r w:rsidR="00BA7E88" w:rsidRPr="00B73426">
              <w:rPr>
                <w:rFonts w:asciiTheme="majorBidi" w:eastAsia="Times New Roman" w:hAnsiTheme="majorBidi" w:cstheme="majorBidi"/>
                <w:color w:val="000000"/>
              </w:rPr>
              <w:t>Japan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Ohdachi&lt;/Author&gt;&lt;Year&gt;2016&lt;/Year&gt;&lt;RecNum&gt;493&lt;/RecNum&gt;&lt;DisplayText&gt;(Ohdachi et al. 2016)&lt;/DisplayText&gt;&lt;record&gt;&lt;rec-number&gt;493&lt;/rec-number&gt;&lt;foreign-keys&gt;&lt;key app="EN" db-id="v5szxwvppvpee9e0er7p25six9drvwpas2pa"&gt;493&lt;/key&gt;&lt;/foreign-keys&gt;&lt;ref-type name="Journal Article"&gt;17&lt;/ref-type&gt;&lt;contributors&gt;&lt;authors&gt;&lt;author&gt;Ohdachi, Satoshi D.&lt;/author&gt;&lt;author&gt;Kinoshita, Gohta&lt;/author&gt;&lt;author&gt;Oda, Sen-ichi&lt;/author&gt;&lt;author&gt;Motokawa, Masaharu&lt;/author&gt;&lt;author&gt;Jogahara, Takamichi&lt;/author&gt;&lt;author&gt;Arai, Satoru&lt;/author&gt;&lt;author&gt;Nguyen, Son Truong&lt;/author&gt;&lt;author&gt;Suzuki, Hitoshi&lt;/author&gt;&lt;author&gt;Katakura, Ken&lt;/author&gt;&lt;author&gt;Bawm, Saw&lt;/author&gt;&lt;author&gt;Min, Myin Zu&lt;/author&gt;&lt;author&gt;Thwe, Thida Lay&lt;/author&gt;&lt;author&gt;Gamage, Chandika D.&lt;/author&gt;&lt;author&gt;Hashim, Rosli&lt;/author&gt;&lt;author&gt;Omar, Hasmahzaiti&lt;/author&gt;&lt;author&gt;Maryanto, Ibnu&lt;/author&gt;&lt;author&gt;Ghadirian, Taher&lt;/author&gt;&lt;author&gt;Ranorosoa, Marie Claudine&lt;/author&gt;&lt;author&gt;Moribe, Junji&lt;/author&gt;&lt;author&gt;Tsuchiya, Kimiyuki&lt;/author&gt;&lt;/authors&gt;&lt;/contributors&gt;&lt;titles&gt;&lt;title&gt;&lt;style face="normal" font="default" size="100%"&gt;Intraspecific phylogeny of the house shrews, &lt;/style&gt;&lt;style face="italic" font="default" size="100%"&gt;Suncus murinus-S. montanus&lt;/style&gt;&lt;style face="normal" font="default" size="100%"&gt; species complex, based on the mitochondrial cytochrome &lt;/style&gt;&lt;style face="italic" font="default" size="100%"&gt;b&lt;/style&gt;&lt;style face="normal" font="default" size="100%"&gt; gene&lt;/style&gt;&lt;/title&gt;&lt;secondary-title&gt;Mammal Study&lt;/secondary-title&gt;&lt;/titles&gt;&lt;periodical&gt;&lt;full-title&gt;Mammal Study&lt;/full-title&gt;&lt;/periodical&gt;&lt;pages&gt;229-238&lt;/pages&gt;&lt;volume&gt;41&lt;/volume&gt;&lt;number&gt;4&lt;/number&gt;&lt;dates&gt;&lt;year&gt;2016&lt;/year&gt;&lt;/dates&gt;&lt;urls&gt;&lt;related-urls&gt;&lt;url&gt;https://doi.org/10.3106/041.041.0408&lt;/url&gt;&lt;/related-urls&gt;&lt;/urls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3" w:tooltip="Ohdachi, 2016 #49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Ohdachi et al. 201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C126565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2C6EE2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Suncus murinus </w:t>
            </w:r>
            <w:r w:rsidR="00BA7E88" w:rsidRPr="00B73426">
              <w:rPr>
                <w:rFonts w:asciiTheme="majorBidi" w:eastAsia="Times New Roman" w:hAnsiTheme="majorBidi" w:cstheme="majorBidi"/>
                <w:color w:val="000000"/>
              </w:rPr>
              <w:t>Iran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Ohdachi&lt;/Author&gt;&lt;Year&gt;2016&lt;/Year&gt;&lt;RecNum&gt;493&lt;/RecNum&gt;&lt;DisplayText&gt;(Ohdachi et al. 2016)&lt;/DisplayText&gt;&lt;record&gt;&lt;rec-number&gt;493&lt;/rec-number&gt;&lt;foreign-keys&gt;&lt;key app="EN" db-id="v5szxwvppvpee9e0er7p25six9drvwpas2pa"&gt;493&lt;/key&gt;&lt;/foreign-keys&gt;&lt;ref-type name="Journal Article"&gt;17&lt;/ref-type&gt;&lt;contributors&gt;&lt;authors&gt;&lt;author&gt;Ohdachi, Satoshi D.&lt;/author&gt;&lt;author&gt;Kinoshita, Gohta&lt;/author&gt;&lt;author&gt;Oda, Sen-ichi&lt;/author&gt;&lt;author&gt;Motokawa, Masaharu&lt;/author&gt;&lt;author&gt;Jogahara, Takamichi&lt;/author&gt;&lt;author&gt;Arai, Satoru&lt;/author&gt;&lt;author&gt;Nguyen, Son Truong&lt;/author&gt;&lt;author&gt;Suzuki, Hitoshi&lt;/author&gt;&lt;author&gt;Katakura, Ken&lt;/author&gt;&lt;author&gt;Bawm, Saw&lt;/author&gt;&lt;author&gt;Min, Myin Zu&lt;/author&gt;&lt;author&gt;Thwe, Thida Lay&lt;/author&gt;&lt;author&gt;Gamage, Chandika D.&lt;/author&gt;&lt;author&gt;Hashim, Rosli&lt;/author&gt;&lt;author&gt;Omar, Hasmahzaiti&lt;/author&gt;&lt;author&gt;Maryanto, Ibnu&lt;/author&gt;&lt;author&gt;Ghadirian, Taher&lt;/author&gt;&lt;author&gt;Ranorosoa, Marie Claudine&lt;/author&gt;&lt;author&gt;Moribe, Junji&lt;/author&gt;&lt;author&gt;Tsuchiya, Kimiyuki&lt;/author&gt;&lt;/authors&gt;&lt;/contributors&gt;&lt;titles&gt;&lt;title&gt;&lt;style face="normal" font="default" size="100%"&gt;Intraspecific phylogeny of the house shrews, &lt;/style&gt;&lt;style face="italic" font="default" size="100%"&gt;Suncus murinus-S. montanus&lt;/style&gt;&lt;style face="normal" font="default" size="100%"&gt; species complex, based on the mitochondrial cytochrome &lt;/style&gt;&lt;style face="italic" font="default" size="100%"&gt;b&lt;/style&gt;&lt;style face="normal" font="default" size="100%"&gt; gene&lt;/style&gt;&lt;/title&gt;&lt;secondary-title&gt;Mammal Study&lt;/secondary-title&gt;&lt;/titles&gt;&lt;periodical&gt;&lt;full-title&gt;Mammal Study&lt;/full-title&gt;&lt;/periodical&gt;&lt;pages&gt;229-238&lt;/pages&gt;&lt;volume&gt;41&lt;/volume&gt;&lt;number&gt;4&lt;/number&gt;&lt;dates&gt;&lt;year&gt;2016&lt;/year&gt;&lt;/dates&gt;&lt;urls&gt;&lt;related-urls&gt;&lt;url&gt;https://doi.org/10.3106/041.041.0408&lt;/url&gt;&lt;/related-urls&gt;&lt;/urls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3" w:tooltip="Ohdachi, 2016 #49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Ohdachi et al. 201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C126577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2C6EE2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Suncus murinus </w:t>
            </w:r>
            <w:r w:rsidR="00BA7E88" w:rsidRPr="00B73426">
              <w:rPr>
                <w:rFonts w:asciiTheme="majorBidi" w:eastAsia="Times New Roman" w:hAnsiTheme="majorBidi" w:cstheme="majorBidi"/>
                <w:color w:val="000000"/>
              </w:rPr>
              <w:t>Madagascar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Ohdachi&lt;/Author&gt;&lt;Year&gt;2016&lt;/Year&gt;&lt;RecNum&gt;493&lt;/RecNum&gt;&lt;DisplayText&gt;(Ohdachi et al. 2016)&lt;/DisplayText&gt;&lt;record&gt;&lt;rec-number&gt;493&lt;/rec-number&gt;&lt;foreign-keys&gt;&lt;key app="EN" db-id="v5szxwvppvpee9e0er7p25six9drvwpas2pa"&gt;493&lt;/key&gt;&lt;/foreign-keys&gt;&lt;ref-type name="Journal Article"&gt;17&lt;/ref-type&gt;&lt;contributors&gt;&lt;authors&gt;&lt;author&gt;Ohdachi, Satoshi D.&lt;/author&gt;&lt;author&gt;Kinoshita, Gohta&lt;/author&gt;&lt;author&gt;Oda, Sen-ichi&lt;/author&gt;&lt;author&gt;Motokawa, Masaharu&lt;/author&gt;&lt;author&gt;Jogahara, Takamichi&lt;/author&gt;&lt;author&gt;Arai, Satoru&lt;/author&gt;&lt;author&gt;Nguyen, Son Truong&lt;/author&gt;&lt;author&gt;Suzuki, Hitoshi&lt;/author&gt;&lt;author&gt;Katakura, Ken&lt;/author&gt;&lt;author&gt;Bawm, Saw&lt;/author&gt;&lt;author&gt;Min, Myin Zu&lt;/author&gt;&lt;author&gt;Thwe, Thida Lay&lt;/author&gt;&lt;author&gt;Gamage, Chandika D.&lt;/author&gt;&lt;author&gt;Hashim, Rosli&lt;/author&gt;&lt;author&gt;Omar, Hasmahzaiti&lt;/author&gt;&lt;author&gt;Maryanto, Ibnu&lt;/author&gt;&lt;author&gt;Ghadirian, Taher&lt;/author&gt;&lt;author&gt;Ranorosoa, Marie Claudine&lt;/author&gt;&lt;author&gt;Moribe, Junji&lt;/author&gt;&lt;author&gt;Tsuchiya, Kimiyuki&lt;/author&gt;&lt;/authors&gt;&lt;/contributors&gt;&lt;titles&gt;&lt;title&gt;&lt;style face="normal" font="default" size="100%"&gt;Intraspecific phylogeny of the house shrews, &lt;/style&gt;&lt;style face="italic" font="default" size="100%"&gt;Suncus murinus-S. montanus&lt;/style&gt;&lt;style face="normal" font="default" size="100%"&gt; species complex, based on the mitochondrial cytochrome &lt;/style&gt;&lt;style face="italic" font="default" size="100%"&gt;b&lt;/style&gt;&lt;style face="normal" font="default" size="100%"&gt; gene&lt;/style&gt;&lt;/title&gt;&lt;secondary-title&gt;Mammal Study&lt;/secondary-title&gt;&lt;/titles&gt;&lt;periodical&gt;&lt;full-title&gt;Mammal Study&lt;/full-title&gt;&lt;/periodical&gt;&lt;pages&gt;229-238&lt;/pages&gt;&lt;volume&gt;41&lt;/volume&gt;&lt;number&gt;4&lt;/number&gt;&lt;dates&gt;&lt;year&gt;2016&lt;/year&gt;&lt;/dates&gt;&lt;urls&gt;&lt;related-urls&gt;&lt;url&gt;https://doi.org/10.3106/041.041.0408&lt;/url&gt;&lt;/related-urls&gt;&lt;/urls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3" w:tooltip="Ohdachi, 2016 #49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Ohdachi et al. 201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C126597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2C6EE2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Suncus etruscus</w:t>
            </w:r>
            <w:r w:rsidR="00BA7E88"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 </w:t>
            </w:r>
            <w:r w:rsidR="00BA7E88" w:rsidRPr="00B73426">
              <w:rPr>
                <w:rFonts w:asciiTheme="majorBidi" w:eastAsia="Times New Roman" w:hAnsiTheme="majorBidi" w:cstheme="majorBidi"/>
                <w:color w:val="000000"/>
              </w:rPr>
              <w:t>Iran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6154C5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Ohdachi&lt;/Author&gt;&lt;Year&gt;2016&lt;/Year&gt;&lt;RecNum&gt;493&lt;/RecNum&gt;&lt;DisplayText&gt;(Ohdachi et al. 2016)&lt;/DisplayText&gt;&lt;record&gt;&lt;rec-number&gt;493&lt;/rec-number&gt;&lt;foreign-keys&gt;&lt;key app="EN" db-id="v5szxwvppvpee9e0er7p25six9drvwpas2pa"&gt;493&lt;/key&gt;&lt;/foreign-keys&gt;&lt;ref-type name="Journal Article"&gt;17&lt;/ref-type&gt;&lt;contributors&gt;&lt;authors&gt;&lt;author&gt;Ohdachi, Satoshi D.&lt;/author&gt;&lt;author&gt;Kinoshita, Gohta&lt;/author&gt;&lt;author&gt;Oda, Sen-ichi&lt;/author&gt;&lt;author&gt;Motokawa, Masaharu&lt;/author&gt;&lt;author&gt;Jogahara, Takamichi&lt;/author&gt;&lt;author&gt;Arai, Satoru&lt;/author&gt;&lt;author&gt;Nguyen, Son Truong&lt;/author&gt;&lt;author&gt;Suzuki, Hitoshi&lt;/author&gt;&lt;author&gt;Katakura, Ken&lt;/author&gt;&lt;author&gt;Bawm, Saw&lt;/author&gt;&lt;author&gt;Min, Myin Zu&lt;/author&gt;&lt;author&gt;Thwe, Thida Lay&lt;/author&gt;&lt;author&gt;Gamage, Chandika D.&lt;/author&gt;&lt;author&gt;Hashim, Rosli&lt;/author&gt;&lt;author&gt;Omar, Hasmahzaiti&lt;/author&gt;&lt;author&gt;Maryanto, Ibnu&lt;/author&gt;&lt;author&gt;Ghadirian, Taher&lt;/author&gt;&lt;author&gt;Ranorosoa, Marie Claudine&lt;/author&gt;&lt;author&gt;Moribe, Junji&lt;/author&gt;&lt;author&gt;Tsuchiya, Kimiyuki&lt;/author&gt;&lt;/authors&gt;&lt;/contributors&gt;&lt;titles&gt;&lt;title&gt;&lt;style face="normal" font="default" size="100%"&gt;Intraspecific phylogeny of the house shrews, &lt;/style&gt;&lt;style face="italic" font="default" size="100%"&gt;Suncus murinus-S. montanus&lt;/style&gt;&lt;style face="normal" font="default" size="100%"&gt; species complex, based on the mitochondrial cytochrome &lt;/style&gt;&lt;style face="italic" font="default" size="100%"&gt;b&lt;/style&gt;&lt;style face="normal" font="default" size="100%"&gt; gene&lt;/style&gt;&lt;/title&gt;&lt;secondary-title&gt;Mammal Study&lt;/secondary-title&gt;&lt;/titles&gt;&lt;periodical&gt;&lt;full-title&gt;Mammal Study&lt;/full-title&gt;&lt;/periodical&gt;&lt;pages&gt;229-238&lt;/pages&gt;&lt;volume&gt;41&lt;/volume&gt;&lt;number&gt;4&lt;/number&gt;&lt;dates&gt;&lt;year&gt;2016&lt;/year&gt;&lt;/dates&gt;&lt;urls&gt;&lt;related-urls&gt;&lt;url&gt;https://doi.org/10.3106/041.041.0408&lt;/url&gt;&lt;/related-urls&gt;&lt;/urls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3" w:tooltip="Ohdachi, 2016 #49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Ohdachi et al. 201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10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Israel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5B2C04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5B2C04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5B2C04" w:rsidRPr="00B73426" w:rsidRDefault="005B2C04" w:rsidP="005B2C0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14</w:t>
            </w:r>
          </w:p>
        </w:tc>
        <w:tc>
          <w:tcPr>
            <w:tcW w:w="3118" w:type="dxa"/>
            <w:noWrap/>
            <w:hideMark/>
          </w:tcPr>
          <w:p w:rsidR="005B2C04" w:rsidRPr="00B73426" w:rsidRDefault="005B2C04" w:rsidP="005B2C04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Israel</w:t>
            </w:r>
          </w:p>
        </w:tc>
        <w:tc>
          <w:tcPr>
            <w:tcW w:w="2860" w:type="dxa"/>
            <w:noWrap/>
            <w:hideMark/>
          </w:tcPr>
          <w:p w:rsidR="005B2C04" w:rsidRPr="00B73426" w:rsidRDefault="005B2C04" w:rsidP="005B2C04">
            <w:pPr>
              <w:rPr>
                <w:rFonts w:asciiTheme="majorBidi" w:hAnsiTheme="majorBidi" w:cstheme="majorBidi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5B2C04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5B2C04" w:rsidRPr="00B73426" w:rsidRDefault="005B2C04" w:rsidP="005B2C0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24</w:t>
            </w:r>
          </w:p>
        </w:tc>
        <w:tc>
          <w:tcPr>
            <w:tcW w:w="3118" w:type="dxa"/>
            <w:noWrap/>
            <w:hideMark/>
          </w:tcPr>
          <w:p w:rsidR="005B2C04" w:rsidRPr="00B73426" w:rsidRDefault="005A5255" w:rsidP="005B2C04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Israel</w:t>
            </w:r>
          </w:p>
        </w:tc>
        <w:tc>
          <w:tcPr>
            <w:tcW w:w="2860" w:type="dxa"/>
            <w:noWrap/>
            <w:hideMark/>
          </w:tcPr>
          <w:p w:rsidR="005B2C04" w:rsidRPr="00B73426" w:rsidRDefault="005B2C04" w:rsidP="005B2C04">
            <w:pPr>
              <w:rPr>
                <w:rFonts w:asciiTheme="majorBidi" w:hAnsiTheme="majorBidi" w:cstheme="majorBidi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5B2C04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5B2C04" w:rsidRPr="00B73426" w:rsidRDefault="005B2C04" w:rsidP="005B2C0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25</w:t>
            </w:r>
          </w:p>
        </w:tc>
        <w:tc>
          <w:tcPr>
            <w:tcW w:w="3118" w:type="dxa"/>
            <w:noWrap/>
            <w:hideMark/>
          </w:tcPr>
          <w:p w:rsidR="005B2C04" w:rsidRPr="00B73426" w:rsidRDefault="005A5255" w:rsidP="005B2C04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Israel</w:t>
            </w:r>
          </w:p>
        </w:tc>
        <w:tc>
          <w:tcPr>
            <w:tcW w:w="2860" w:type="dxa"/>
            <w:noWrap/>
            <w:hideMark/>
          </w:tcPr>
          <w:p w:rsidR="005B2C04" w:rsidRPr="00B73426" w:rsidRDefault="005B2C04" w:rsidP="005B2C04">
            <w:pPr>
              <w:rPr>
                <w:rFonts w:asciiTheme="majorBidi" w:hAnsiTheme="majorBidi" w:cstheme="majorBidi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5B2C04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5B2C04" w:rsidRPr="00B73426" w:rsidRDefault="005B2C04" w:rsidP="005B2C0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lastRenderedPageBreak/>
              <w:t>LR536329</w:t>
            </w:r>
          </w:p>
        </w:tc>
        <w:tc>
          <w:tcPr>
            <w:tcW w:w="3118" w:type="dxa"/>
            <w:noWrap/>
            <w:hideMark/>
          </w:tcPr>
          <w:p w:rsidR="005B2C04" w:rsidRPr="00B73426" w:rsidRDefault="005B2C04" w:rsidP="005B2C04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ramona</w:t>
            </w:r>
          </w:p>
        </w:tc>
        <w:tc>
          <w:tcPr>
            <w:tcW w:w="2860" w:type="dxa"/>
            <w:noWrap/>
            <w:hideMark/>
          </w:tcPr>
          <w:p w:rsidR="005B2C04" w:rsidRPr="00B73426" w:rsidRDefault="005B2C04" w:rsidP="005B2C04">
            <w:pPr>
              <w:rPr>
                <w:rFonts w:asciiTheme="majorBidi" w:hAnsiTheme="majorBidi" w:cstheme="majorBidi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5B2C04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5B2C04" w:rsidRPr="00B73426" w:rsidRDefault="005B2C04" w:rsidP="005B2C0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68</w:t>
            </w:r>
          </w:p>
        </w:tc>
        <w:tc>
          <w:tcPr>
            <w:tcW w:w="3118" w:type="dxa"/>
            <w:noWrap/>
            <w:hideMark/>
          </w:tcPr>
          <w:p w:rsidR="005B2C04" w:rsidRPr="00B73426" w:rsidRDefault="005B2C04" w:rsidP="005B2C04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 </w:t>
            </w:r>
            <w:r w:rsidR="002C6EE2"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Suncus etruscus</w:t>
            </w: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Israel</w:t>
            </w:r>
          </w:p>
        </w:tc>
        <w:tc>
          <w:tcPr>
            <w:tcW w:w="2860" w:type="dxa"/>
            <w:noWrap/>
            <w:hideMark/>
          </w:tcPr>
          <w:p w:rsidR="005B2C04" w:rsidRPr="00B73426" w:rsidRDefault="005B2C04" w:rsidP="005B2C04">
            <w:pPr>
              <w:rPr>
                <w:rFonts w:asciiTheme="majorBidi" w:hAnsiTheme="majorBidi" w:cstheme="majorBidi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5B2C04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5B2C04" w:rsidRPr="00B73426" w:rsidRDefault="005B2C04" w:rsidP="005B2C0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69</w:t>
            </w:r>
          </w:p>
        </w:tc>
        <w:tc>
          <w:tcPr>
            <w:tcW w:w="3118" w:type="dxa"/>
            <w:noWrap/>
            <w:hideMark/>
          </w:tcPr>
          <w:p w:rsidR="005B2C04" w:rsidRPr="00B73426" w:rsidRDefault="005B2C04" w:rsidP="005B2C04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 </w:t>
            </w:r>
            <w:r w:rsidR="002C6EE2"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Suncus etruscus</w:t>
            </w: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Israel</w:t>
            </w:r>
          </w:p>
        </w:tc>
        <w:tc>
          <w:tcPr>
            <w:tcW w:w="2860" w:type="dxa"/>
            <w:noWrap/>
            <w:hideMark/>
          </w:tcPr>
          <w:p w:rsidR="005B2C04" w:rsidRPr="00B73426" w:rsidRDefault="005B2C04" w:rsidP="005B2C04">
            <w:pPr>
              <w:rPr>
                <w:rFonts w:asciiTheme="majorBidi" w:hAnsiTheme="majorBidi" w:cstheme="majorBidi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5B2C04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5B2C04" w:rsidRPr="00B73426" w:rsidRDefault="005B2C04" w:rsidP="005B2C0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73</w:t>
            </w:r>
          </w:p>
        </w:tc>
        <w:tc>
          <w:tcPr>
            <w:tcW w:w="3118" w:type="dxa"/>
            <w:noWrap/>
            <w:hideMark/>
          </w:tcPr>
          <w:p w:rsidR="005B2C04" w:rsidRPr="00B73426" w:rsidRDefault="005B2C04" w:rsidP="005B2C04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ramona</w:t>
            </w:r>
          </w:p>
        </w:tc>
        <w:tc>
          <w:tcPr>
            <w:tcW w:w="2860" w:type="dxa"/>
            <w:noWrap/>
            <w:hideMark/>
          </w:tcPr>
          <w:p w:rsidR="005B2C04" w:rsidRPr="00B73426" w:rsidRDefault="005B2C04" w:rsidP="005B2C04">
            <w:pPr>
              <w:rPr>
                <w:rFonts w:asciiTheme="majorBidi" w:hAnsiTheme="majorBidi" w:cstheme="majorBidi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5B2C04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5B2C04" w:rsidRPr="00B73426" w:rsidRDefault="005B2C04" w:rsidP="005B2C0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74</w:t>
            </w:r>
          </w:p>
        </w:tc>
        <w:tc>
          <w:tcPr>
            <w:tcW w:w="3118" w:type="dxa"/>
            <w:noWrap/>
            <w:hideMark/>
          </w:tcPr>
          <w:p w:rsidR="005B2C04" w:rsidRPr="00B73426" w:rsidRDefault="005B2C04" w:rsidP="005B2C04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ramona</w:t>
            </w:r>
          </w:p>
        </w:tc>
        <w:tc>
          <w:tcPr>
            <w:tcW w:w="2860" w:type="dxa"/>
            <w:noWrap/>
            <w:hideMark/>
          </w:tcPr>
          <w:p w:rsidR="005B2C04" w:rsidRPr="00B73426" w:rsidRDefault="005B2C04" w:rsidP="005B2C04">
            <w:pPr>
              <w:rPr>
                <w:rFonts w:asciiTheme="majorBidi" w:hAnsiTheme="majorBidi" w:cstheme="majorBidi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5B2C04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5B2C04" w:rsidRPr="00B73426" w:rsidRDefault="005B2C04" w:rsidP="005B2C0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500</w:t>
            </w:r>
          </w:p>
        </w:tc>
        <w:tc>
          <w:tcPr>
            <w:tcW w:w="3118" w:type="dxa"/>
            <w:noWrap/>
            <w:hideMark/>
          </w:tcPr>
          <w:p w:rsidR="005B2C04" w:rsidRPr="00B73426" w:rsidRDefault="005B2C04" w:rsidP="005B2C04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nana</w:t>
            </w:r>
          </w:p>
        </w:tc>
        <w:tc>
          <w:tcPr>
            <w:tcW w:w="2860" w:type="dxa"/>
            <w:noWrap/>
            <w:hideMark/>
          </w:tcPr>
          <w:p w:rsidR="005B2C04" w:rsidRPr="00B73426" w:rsidRDefault="005B2C04" w:rsidP="005B2C04">
            <w:pPr>
              <w:rPr>
                <w:rFonts w:asciiTheme="majorBidi" w:hAnsiTheme="majorBidi" w:cstheme="majorBidi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5B2C04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5B2C04" w:rsidRPr="00B73426" w:rsidRDefault="005B2C04" w:rsidP="005B2C0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501</w:t>
            </w:r>
          </w:p>
        </w:tc>
        <w:tc>
          <w:tcPr>
            <w:tcW w:w="3118" w:type="dxa"/>
            <w:noWrap/>
            <w:hideMark/>
          </w:tcPr>
          <w:p w:rsidR="005B2C04" w:rsidRPr="00B73426" w:rsidRDefault="005B2C04" w:rsidP="005B2C04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nana</w:t>
            </w:r>
          </w:p>
        </w:tc>
        <w:tc>
          <w:tcPr>
            <w:tcW w:w="2860" w:type="dxa"/>
            <w:noWrap/>
            <w:hideMark/>
          </w:tcPr>
          <w:p w:rsidR="005B2C04" w:rsidRPr="00B73426" w:rsidRDefault="005B2C04" w:rsidP="005B2C04">
            <w:pPr>
              <w:rPr>
                <w:rFonts w:asciiTheme="majorBidi" w:hAnsiTheme="majorBidi" w:cstheme="majorBidi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F136351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hantungensis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766FD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MZWU8L0F1dGhvcj48WWVhcj4yMDE4PC9ZZWFyPjxSZWNO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MZWU8L0F1dGhvcj48WWVhcj4yMDE4PC9ZZWFyPjxSZWNO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4" w:tooltip="Lee, 2018 #494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Lee et al. 2018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F988027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5A5255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="00BA7E88" w:rsidRPr="00B73426">
              <w:rPr>
                <w:rFonts w:asciiTheme="majorBidi" w:eastAsia="Times New Roman" w:hAnsiTheme="majorBidi" w:cstheme="majorBidi"/>
                <w:color w:val="000000"/>
              </w:rPr>
              <w:t>Spain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766FD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iedma&lt;/Author&gt;&lt;Year&gt;2017&lt;/Year&gt;&lt;RecNum&gt;495&lt;/RecNum&gt;&lt;DisplayText&gt;(Biedma et al. 2017)&lt;/DisplayText&gt;&lt;record&gt;&lt;rec-number&gt;495&lt;/rec-number&gt;&lt;foreign-keys&gt;&lt;key app="EN" db-id="v5szxwvppvpee9e0er7p25six9drvwpas2pa"&gt;495&lt;/key&gt;&lt;/foreign-keys&gt;&lt;ref-type name="Journal Article"&gt;17&lt;/ref-type&gt;&lt;contributors&gt;&lt;authors&gt;&lt;author&gt;Biedma, Luis&lt;/author&gt;&lt;author&gt;Román, Jacinto&lt;/author&gt;&lt;author&gt;Calzada, Javier&lt;/author&gt;&lt;author&gt;Friis, Guillermo&lt;/author&gt;&lt;author&gt;Godoy, José A&lt;/author&gt;&lt;/authors&gt;&lt;/contributors&gt;&lt;titles&gt;&lt;title&gt;&lt;style face="normal" font="default" size="100%"&gt;Phylogeography of &lt;/style&gt;&lt;style face="italic" font="default" size="100%"&gt;Crocidura suaveolens&lt;/style&gt;&lt;style face="normal" font="default" size="100%"&gt; (Mammalia: Soricidae) in Iberia has been shaped by competitive exclusion by &lt;/style&gt;&lt;style face="italic" font="default" size="100%"&gt;C. russula&lt;/style&gt;&lt;/title&gt;&lt;secondary-title&gt;Biol. J. Linn. Soc.&lt;/secondary-title&gt;&lt;alt-title&gt;Biological Journal of the Linnean Society&lt;/alt-title&gt;&lt;/titles&gt;&lt;alt-periodical&gt;&lt;full-title&gt;Biological Journal of the Linnean Society&lt;/full-title&gt;&lt;/alt-periodical&gt;&lt;pages&gt;81-95&lt;/pages&gt;&lt;volume&gt;123&lt;/volume&gt;&lt;number&gt;1&lt;/number&gt;&lt;dates&gt;&lt;year&gt;2017&lt;/year&gt;&lt;/dates&gt;&lt;isbn&gt;0024-4066&lt;/isbn&gt;&lt;urls&gt;&lt;related-urls&gt;&lt;url&gt;https://doi.org/10.1093/biolinnean/blx126&lt;/url&gt;&lt;/related-urls&gt;&lt;/urls&gt;&lt;electronic-resource-num&gt;10.1093/biolinnean/blx126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" w:tooltip="Biedma, 2017 #49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iedma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G973432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batesi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766FD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Hutterer&lt;/Author&gt;&lt;Year&gt;2018&lt;/Year&gt;&lt;RecNum&gt;496&lt;/RecNum&gt;&lt;DisplayText&gt;(Hutterer et al. 2018)&lt;/DisplayText&gt;&lt;record&gt;&lt;rec-number&gt;496&lt;/rec-number&gt;&lt;foreign-keys&gt;&lt;key app="EN" db-id="v5szxwvppvpee9e0er7p25six9drvwpas2pa"&gt;496&lt;/key&gt;&lt;/foreign-keys&gt;&lt;ref-type name="Journal Article"&gt;17&lt;/ref-type&gt;&lt;contributors&gt;&lt;authors&gt;&lt;author&gt;Hutterer, Rainer&lt;/author&gt;&lt;author&gt;Balete, Danilo S&lt;/author&gt;&lt;author&gt;Giarla, Thomas C&lt;/author&gt;&lt;author&gt;Heaney, Lawrence R&lt;/author&gt;&lt;author&gt;Esselstyn, Jacob A&lt;/author&gt;&lt;/authors&gt;&lt;/contributors&gt;&lt;titles&gt;&lt;title&gt;A new genus and species of shrew (Mammalia: Soricidae) from Palawan Island, Philippines&lt;/title&gt;&lt;secondary-title&gt;J. Mammal.&lt;/secondary-title&gt;&lt;alt-title&gt;Journal of Mammalogy&lt;/alt-title&gt;&lt;/titles&gt;&lt;alt-periodical&gt;&lt;full-title&gt;Journal of Mammalogy&lt;/full-title&gt;&lt;/alt-periodical&gt;&lt;pages&gt;518-536&lt;/pages&gt;&lt;volume&gt;99&lt;/volume&gt;&lt;number&gt;3&lt;/number&gt;&lt;dates&gt;&lt;year&gt;2018&lt;/year&gt;&lt;/dates&gt;&lt;isbn&gt;0022-2372&lt;/isbn&gt;&lt;urls&gt;&lt;related-urls&gt;&lt;url&gt;https://doi.org/10.1093/jmammal/gyy041&lt;/url&gt;&lt;/related-urls&gt;&lt;/urls&gt;&lt;electronic-resource-num&gt;10.1093/jmammal/gyy041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8" w:tooltip="Hutterer, 2018 #496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Hutterer et al. 2018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A7E88" w:rsidRPr="00B73426" w:rsidTr="00B57588">
        <w:trPr>
          <w:trHeight w:val="288"/>
        </w:trPr>
        <w:tc>
          <w:tcPr>
            <w:tcW w:w="2122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H602275</w:t>
            </w:r>
          </w:p>
        </w:tc>
        <w:tc>
          <w:tcPr>
            <w:tcW w:w="3118" w:type="dxa"/>
            <w:noWrap/>
            <w:hideMark/>
          </w:tcPr>
          <w:p w:rsidR="00BA7E88" w:rsidRPr="00B73426" w:rsidRDefault="00BA7E88" w:rsidP="00BA7E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Iran</w:t>
            </w:r>
          </w:p>
        </w:tc>
        <w:tc>
          <w:tcPr>
            <w:tcW w:w="2860" w:type="dxa"/>
            <w:noWrap/>
            <w:hideMark/>
          </w:tcPr>
          <w:p w:rsidR="00BA7E88" w:rsidRPr="00B73426" w:rsidRDefault="00766FD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Mahmoudi&lt;/Author&gt;&lt;Year&gt;2019&lt;/Year&gt;&lt;RecNum&gt;430&lt;/RecNum&gt;&lt;DisplayText&gt;(Mahmoudi et al. 2019)&lt;/DisplayText&gt;&lt;record&gt;&lt;rec-number&gt;430&lt;/rec-number&gt;&lt;foreign-keys&gt;&lt;key app="EN" db-id="v5szxwvppvpee9e0er7p25six9drvwpas2pa"&gt;430&lt;/key&gt;&lt;/foreign-keys&gt;&lt;ref-type name="Journal Article"&gt;17&lt;/ref-type&gt;&lt;contributors&gt;&lt;authors&gt;&lt;author&gt;Mahmoudi, Ahmad&lt;/author&gt;&lt;author&gt;Darvish, Jamshid&lt;/author&gt;&lt;author&gt;Siahsarvie, Roohollah&lt;/author&gt;&lt;author&gt;Dubey, Sylvain&lt;/author&gt;&lt;author&gt;Kryštufek, Boris&lt;/author&gt;&lt;/authors&gt;&lt;/contributors&gt;&lt;titles&gt;&lt;title&gt;Mitochondrial sequences retrieve an ancient lineage of bicolored shrew in the Hyrcanian refugium&lt;/title&gt;&lt;secondary-title&gt;Mamm. Biol.&lt;/secondary-title&gt;&lt;alt-title&gt;Mammalian Biology&lt;/alt-title&gt;&lt;/titles&gt;&lt;alt-periodical&gt;&lt;full-title&gt;Mammalian Biology&lt;/full-title&gt;&lt;/alt-periodical&gt;&lt;pages&gt;160-163&lt;/pages&gt;&lt;volume&gt;95&lt;/volume&gt;&lt;keywords&gt;&lt;keyword&gt;Phylogeography&lt;/keyword&gt;&lt;keyword&gt;Cytochrome&lt;/keyword&gt;&lt;keyword&gt;Molecular clock&lt;/keyword&gt;&lt;keyword&gt;South-West Asia&lt;/keyword&gt;&lt;/keywords&gt;&lt;dates&gt;&lt;year&gt;2019&lt;/year&gt;&lt;pub-dates&gt;&lt;date&gt;2018/06/25/&lt;/date&gt;&lt;/pub-dates&gt;&lt;/dates&gt;&lt;isbn&gt;1616-5047&lt;/isbn&gt;&lt;urls&gt;&lt;related-urls&gt;&lt;url&gt;http://www.sciencedirect.com/science/article/pii/S1616504718300752&lt;/url&gt;&lt;/related-urls&gt;&lt;/urls&gt;&lt;electronic-resource-num&gt;https://doi.org/10.1016/j.mambio.2018.06.006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5" w:tooltip="Mahmoudi, 2019 #430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Mahmoudi et al. 201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</w:tbl>
    <w:p w:rsidR="00B57588" w:rsidRPr="00B73426" w:rsidRDefault="00B57588">
      <w:pPr>
        <w:rPr>
          <w:rFonts w:asciiTheme="majorBidi" w:hAnsiTheme="majorBidi" w:cstheme="majorBidi"/>
        </w:rPr>
      </w:pPr>
    </w:p>
    <w:p w:rsidR="00B57588" w:rsidRPr="00B73426" w:rsidRDefault="00B57588">
      <w:pPr>
        <w:rPr>
          <w:rFonts w:asciiTheme="majorBidi" w:hAnsiTheme="majorBidi" w:cstheme="majorBidi"/>
        </w:rPr>
      </w:pPr>
    </w:p>
    <w:p w:rsidR="00BA7E88" w:rsidRPr="00B73426" w:rsidRDefault="00BA7E88">
      <w:pPr>
        <w:rPr>
          <w:rFonts w:asciiTheme="majorBidi" w:hAnsiTheme="majorBidi" w:cstheme="majorBidi"/>
        </w:rPr>
      </w:pPr>
      <w:r w:rsidRPr="00B73426">
        <w:rPr>
          <w:rFonts w:asciiTheme="majorBidi" w:hAnsiTheme="majorBidi" w:cstheme="majorBidi"/>
        </w:rPr>
        <w:br w:type="page"/>
      </w:r>
    </w:p>
    <w:p w:rsidR="00100553" w:rsidRPr="00B73426" w:rsidRDefault="00100553" w:rsidP="0018344D">
      <w:pPr>
        <w:rPr>
          <w:rFonts w:asciiTheme="majorBidi" w:hAnsiTheme="majorBidi" w:cstheme="majorBidi"/>
          <w:b/>
          <w:bCs/>
        </w:rPr>
      </w:pPr>
      <w:r w:rsidRPr="00B73426">
        <w:rPr>
          <w:rFonts w:asciiTheme="majorBidi" w:hAnsiTheme="majorBidi" w:cstheme="majorBidi"/>
          <w:b/>
          <w:bCs/>
        </w:rPr>
        <w:lastRenderedPageBreak/>
        <w:t>Supplementary Table S</w:t>
      </w:r>
      <w:r w:rsidR="005A5255" w:rsidRPr="00B73426">
        <w:rPr>
          <w:rFonts w:asciiTheme="majorBidi" w:hAnsiTheme="majorBidi" w:cstheme="majorBidi"/>
          <w:b/>
          <w:bCs/>
        </w:rPr>
        <w:t>4</w:t>
      </w:r>
      <w:r w:rsidRPr="00B73426">
        <w:rPr>
          <w:rFonts w:asciiTheme="majorBidi" w:hAnsiTheme="majorBidi" w:cstheme="majorBidi"/>
          <w:b/>
          <w:bCs/>
        </w:rPr>
        <w:t xml:space="preserve">. Accession numbers </w:t>
      </w:r>
      <w:r w:rsidR="0018344D" w:rsidRPr="00B73426">
        <w:rPr>
          <w:rFonts w:asciiTheme="majorBidi" w:hAnsiTheme="majorBidi" w:cstheme="majorBidi"/>
          <w:b/>
          <w:bCs/>
        </w:rPr>
        <w:t>of the sequences used in Figure </w:t>
      </w:r>
      <w:r w:rsidR="0018344D">
        <w:rPr>
          <w:rFonts w:asciiTheme="majorBidi" w:hAnsiTheme="majorBidi" w:cstheme="majorBidi"/>
          <w:b/>
          <w:bCs/>
        </w:rPr>
        <w:t xml:space="preserve">3 </w:t>
      </w:r>
      <w:r w:rsidRPr="00B73426">
        <w:rPr>
          <w:rFonts w:asciiTheme="majorBidi" w:hAnsiTheme="majorBidi" w:cstheme="majorBidi"/>
          <w:b/>
          <w:bCs/>
        </w:rPr>
        <w:t>and references.</w:t>
      </w:r>
    </w:p>
    <w:p w:rsidR="00B57588" w:rsidRPr="00B73426" w:rsidRDefault="00B57588">
      <w:pPr>
        <w:rPr>
          <w:rFonts w:asciiTheme="majorBidi" w:hAnsiTheme="majorBidi" w:cstheme="majorBidi"/>
        </w:rPr>
      </w:pPr>
    </w:p>
    <w:tbl>
      <w:tblPr>
        <w:tblStyle w:val="TableGrid"/>
        <w:tblW w:w="7867" w:type="dxa"/>
        <w:tblLook w:val="04A0" w:firstRow="1" w:lastRow="0" w:firstColumn="1" w:lastColumn="0" w:noHBand="0" w:noVBand="1"/>
      </w:tblPr>
      <w:tblGrid>
        <w:gridCol w:w="1660"/>
        <w:gridCol w:w="3727"/>
        <w:gridCol w:w="2480"/>
      </w:tblGrid>
      <w:tr w:rsidR="00B57588" w:rsidRPr="00B73426" w:rsidTr="002C6EE2">
        <w:trPr>
          <w:trHeight w:val="288"/>
          <w:tblHeader/>
        </w:trPr>
        <w:tc>
          <w:tcPr>
            <w:tcW w:w="1660" w:type="dxa"/>
            <w:noWrap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b/>
                <w:b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b/>
                <w:bCs/>
                <w:color w:val="000000"/>
              </w:rPr>
              <w:t>Accession</w:t>
            </w:r>
          </w:p>
        </w:tc>
        <w:tc>
          <w:tcPr>
            <w:tcW w:w="3727" w:type="dxa"/>
            <w:noWrap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b/>
                <w:b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b/>
                <w:bCs/>
                <w:color w:val="000000"/>
              </w:rPr>
              <w:t>Taxon</w:t>
            </w:r>
          </w:p>
        </w:tc>
        <w:tc>
          <w:tcPr>
            <w:tcW w:w="2480" w:type="dxa"/>
          </w:tcPr>
          <w:p w:rsidR="00B57588" w:rsidRPr="00B73426" w:rsidRDefault="002C6EE2" w:rsidP="00B57588">
            <w:pPr>
              <w:rPr>
                <w:rFonts w:asciiTheme="majorBidi" w:eastAsia="Times New Roman" w:hAnsiTheme="majorBidi" w:cstheme="majorBidi"/>
                <w:b/>
                <w:b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b/>
                <w:bCs/>
                <w:color w:val="000000"/>
              </w:rPr>
              <w:t>R</w:t>
            </w:r>
            <w:r w:rsidR="00B57588" w:rsidRPr="00B73426">
              <w:rPr>
                <w:rFonts w:asciiTheme="majorBidi" w:eastAsia="Times New Roman" w:hAnsiTheme="majorBidi" w:cstheme="majorBidi"/>
                <w:b/>
                <w:bCs/>
                <w:color w:val="000000"/>
              </w:rPr>
              <w:t>eference</w:t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918401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witzerland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CcsOkbmRsaTwvQXV0aG9yPjxZZWFyPjIwMDU8L1llYXI+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CcsOkbmRsaTwvQXV0aG9yPjxZZWFyPjIwMDU8L1llYXI+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6" w:tooltip="Brändli, 2005 #497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rändli et al. 2005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918402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witzerland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CcsOkbmRsaTwvQXV0aG9yPjxZZWFyPjIwMDU8L1llYXI+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CcsOkbmRsaTwvQXV0aG9yPjxZZWFyPjIwMDU8L1llYXI+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6" w:tooltip="Brändli, 2005 #497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rändli et al. 2005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918403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witzerland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CcsOkbmRsaTwvQXV0aG9yPjxZZWFyPjIwMDU8L1llYXI+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CcsOkbmRsaTwvQXV0aG9yPjxZZWFyPjIwMDU8L1llYXI+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6" w:tooltip="Brändli, 2005 #497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rändli et al. 2005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065609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Eastern Turkey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65&lt;/RecNum&gt;&lt;DisplayText&gt;(Dubey et al. 2007d)&lt;/DisplayText&gt;&lt;record&gt;&lt;rec-number&gt;465&lt;/rec-number&gt;&lt;foreign-keys&gt;&lt;key app="EN" db-id="v5szxwvppvpee9e0er7p25six9drvwpas2pa"&gt;465&lt;/key&gt;&lt;/foreign-keys&gt;&lt;ref-type name="Journal Article"&gt;17&lt;/ref-type&gt;&lt;contributors&gt;&lt;authors&gt;&lt;author&gt;Dubey, Sylvain&lt;/author&gt;&lt;author&gt;Nová, Petra&lt;/author&gt;&lt;author&gt;Vogel, Peter&lt;/author&gt;&lt;author&gt;Vohralík, V.&lt;/author&gt;&lt;/authors&gt;&lt;/contributors&gt;&lt;titles&gt;&lt;title&gt;&lt;style face="normal" font="default" size="100%"&gt;Cytogenetic and molecular relationships between Zarudny&amp;apos;s rock shrew (&lt;/style&gt;&lt;style face="italic" font="default" size="100%"&gt;Crocidura zarudnyi&lt;/style&gt;&lt;style face="normal" font="default" size="100%"&gt;; Mammalia: Soricomorpha) and Eurasian taxa&lt;/style&gt;&lt;/title&gt;&lt;secondary-title&gt;J. Mammal.&lt;/secondary-title&gt;&lt;alt-title&gt;Journal of Mammalogy&lt;/alt-title&gt;&lt;/titles&gt;&lt;alt-periodical&gt;&lt;full-title&gt;Journal of Mammalogy&lt;/full-title&gt;&lt;/alt-periodical&gt;&lt;pages&gt;706-711&lt;/pages&gt;&lt;volume&gt;88&lt;/volume&gt;&lt;number&gt;3&lt;/number&gt;&lt;dates&gt;&lt;year&gt;2007&lt;/year&gt;&lt;/dates&gt;&lt;isbn&gt;0022-2372&lt;/isbn&gt;&lt;urls&gt;&lt;related-urls&gt;&lt;url&gt;https://doi.org/10.1644/05-MAMM-A-409R.10R.19R1.1&lt;/url&gt;&lt;/related-urls&gt;&lt;/urls&gt;&lt;electronic-resource-num&gt;10.1644/05-mamm-a-409r.10r.19r1.1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6" w:tooltip="Dubey, 2007 #46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d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44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witzerland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45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witzerland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46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witzerland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48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witzerland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50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witzerland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51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Eastern Turkey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52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Eastern Turkey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56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Georgia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57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Georgia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58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Georgia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59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Eastern Turkey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61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Germany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64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Germany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65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lovak Republic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67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Italy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69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Italy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70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Italy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71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Italy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73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Italy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74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Bulgaria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76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Bulgaria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77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Lesbos Greece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78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Lesbos Greece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79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France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81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France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84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France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85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witzerland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86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Eastern Turkey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87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Eastern Turkey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88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Czech Republic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90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erbia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91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Romania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93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lovenia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94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witzerland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lastRenderedPageBreak/>
              <w:t>DQ994795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Germany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994796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Eastern Turkey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F417543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Western Turkey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="00417C77"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29&lt;/RecNum&gt;&lt;DisplayText&gt;(Dubey et al. 2007c)&lt;/DisplayText&gt;&lt;record&gt;&lt;rec-number&gt;429&lt;/rec-number&gt;&lt;foreign-keys&gt;&lt;key app="EN" db-id="v5szxwvppvpee9e0er7p25six9drvwpas2pa"&gt;429&lt;/key&gt;&lt;/foreign-keys&gt;&lt;ref-type name="Journal Article"&gt;17&lt;/ref-type&gt;&lt;contributors&gt;&lt;authors&gt;&lt;author&gt;Dubey, S.&lt;/author&gt;&lt;author&gt;Cosson, J. F.&lt;/author&gt;&lt;author&gt;Vohralík, V.&lt;/author&gt;&lt;author&gt;Kryštufek, B.&lt;/author&gt;&lt;author&gt;Diker, E.&lt;/author&gt;&lt;author&gt;Vogel, P.&lt;/author&gt;&lt;/authors&gt;&lt;/contributors&gt;&lt;titles&gt;&lt;title&gt;&lt;style face="normal" font="default" size="100%"&gt;Molecular evidence of Pleistocene bidirectional faunal exchange between Europe and the Near East: the case of the bicoloured shrew (&lt;/style&gt;&lt;style face="italic" font="default" size="100%"&gt;Crocidura leucodon&lt;/style&gt;&lt;style face="normal" font="default" size="100%"&gt;, Soricidae)&lt;/style&gt;&lt;/title&gt;&lt;secondary-title&gt;J. Evol. Biol.&lt;/secondary-title&gt;&lt;alt-title&gt;Journal of Evolutionary Biology&lt;/alt-title&gt;&lt;/titles&gt;&lt;alt-periodical&gt;&lt;full-title&gt;Journal of Evolutionary Biology&lt;/full-title&gt;&lt;/alt-periodical&gt;&lt;pages&gt;1799-1808&lt;/pages&gt;&lt;volume&gt;20&lt;/volume&gt;&lt;number&gt;5&lt;/number&gt;&lt;keywords&gt;&lt;keyword&gt;apolipoprotein B gene&lt;/keyword&gt;&lt;keyword&gt;Crocidura leucodon&lt;/keyword&gt;&lt;keyword&gt;cytochrome b gene&lt;/keyword&gt;&lt;keyword&gt;phylogeography&lt;/keyword&gt;&lt;/keywords&gt;&lt;dates&gt;&lt;year&gt;2007&lt;/year&gt;&lt;pub-dates&gt;&lt;date&gt;2007/09/01&lt;/date&gt;&lt;/pub-dates&gt;&lt;/dates&gt;&lt;publisher&gt;John Wiley &amp;amp; Sons, Ltd (10.1111)&lt;/publisher&gt;&lt;isbn&gt;1010-061X&lt;/isbn&gt;&lt;urls&gt;&lt;related-urls&gt;&lt;url&gt;https://doi.org/10.1111/j.1420-9101.2007.01382.x&lt;/url&gt;&lt;/related-urls&gt;&lt;/urls&gt;&lt;electronic-resource-num&gt;10.1111/j.1420-9101.2007.01382.x&lt;/electronic-resource-num&gt;&lt;access-date&gt;2019/03/03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4" w:tooltip="Dubey, 2007 #42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c</w:t>
              </w:r>
            </w:hyperlink>
            <w:r w:rsidR="00417C77"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FJ813927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musseri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Esselstyn&lt;/Author&gt;&lt;Year&gt;2009&lt;/Year&gt;&lt;RecNum&gt;471&lt;/RecNum&gt;&lt;DisplayText&gt;(Esselstyn et al. 2009)&lt;/DisplayText&gt;&lt;record&gt;&lt;rec-number&gt;471&lt;/rec-number&gt;&lt;foreign-keys&gt;&lt;key app="EN" db-id="v5szxwvppvpee9e0er7p25six9drvwpas2pa"&gt;471&lt;/key&gt;&lt;/foreign-keys&gt;&lt;ref-type name="Journal Article"&gt;17&lt;/ref-type&gt;&lt;contributors&gt;&lt;authors&gt;&lt;author&gt;Esselstyn, J. A.&lt;/author&gt;&lt;author&gt;Timm, R. M.&lt;/author&gt;&lt;author&gt;Brown, R. M.&lt;/author&gt;&lt;/authors&gt;&lt;/contributors&gt;&lt;auth-address&gt;Biodiversity Research Center and Department of Ecology &amp;amp; Evolutionary Biology, University of Kansas, Lawrence, Kansas 66045, USA. esselsty@ku.edu&lt;/auth-address&gt;&lt;titles&gt;&lt;title&gt;Do geological or climatic processes drive speciation in dynamic archipelagos? The tempo and mode of diversification in Southeast Asian shrews&lt;/title&gt;&lt;secondary-title&gt;Evolution&lt;/secondary-title&gt;&lt;alt-title&gt;Evolution; international journal of organic evolution&lt;/alt-title&gt;&lt;/titles&gt;&lt;periodical&gt;&lt;full-title&gt;Evolution&lt;/full-title&gt;&lt;abbr-1&gt;Evolution; international journal of organic evolution&lt;/abbr-1&gt;&lt;/periodical&gt;&lt;alt-periodical&gt;&lt;full-title&gt;Evolution&lt;/full-title&gt;&lt;abbr-1&gt;Evolution; international journal of organic evolution&lt;/abbr-1&gt;&lt;/alt-periodical&gt;&lt;pages&gt;2595-2610&lt;/pages&gt;&lt;volume&gt;63&lt;/volume&gt;&lt;number&gt;10&lt;/number&gt;&lt;keywords&gt;&lt;keyword&gt;Animals&lt;/keyword&gt;&lt;keyword&gt;Asia, Southeastern&lt;/keyword&gt;&lt;keyword&gt;Base Sequence&lt;/keyword&gt;&lt;keyword&gt;Biodiversity&lt;/keyword&gt;&lt;keyword&gt;Contracts&lt;/keyword&gt;&lt;keyword&gt;DNA Primers&lt;/keyword&gt;&lt;keyword&gt;Geography&lt;/keyword&gt;&lt;keyword&gt;Geology&lt;/keyword&gt;&lt;keyword&gt;Phylogeny&lt;/keyword&gt;&lt;keyword&gt;Shrews/classification/ genetics&lt;/keyword&gt;&lt;/keywords&gt;&lt;dates&gt;&lt;year&gt;2009&lt;/year&gt;&lt;pub-dates&gt;&lt;date&gt;Oct&lt;/date&gt;&lt;/pub-dates&gt;&lt;/dates&gt;&lt;isbn&gt;1558-5646&amp;#xD;0014-3820 (Linking)&lt;/isbn&gt;&lt;accession-num&gt;19500148&lt;/accession-num&gt;&lt;urls&gt;&lt;/urls&gt;&lt;electronic-resource-num&gt;10.1111/j.1558-5646.2009.00743.x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3" w:tooltip="Esselstyn, 2009 #471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Esselstyn et al. 200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FJ813929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musseri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Esselstyn&lt;/Author&gt;&lt;Year&gt;2009&lt;/Year&gt;&lt;RecNum&gt;471&lt;/RecNum&gt;&lt;DisplayText&gt;(Esselstyn et al. 2009)&lt;/DisplayText&gt;&lt;record&gt;&lt;rec-number&gt;471&lt;/rec-number&gt;&lt;foreign-keys&gt;&lt;key app="EN" db-id="v5szxwvppvpee9e0er7p25six9drvwpas2pa"&gt;471&lt;/key&gt;&lt;/foreign-keys&gt;&lt;ref-type name="Journal Article"&gt;17&lt;/ref-type&gt;&lt;contributors&gt;&lt;authors&gt;&lt;author&gt;Esselstyn, J. A.&lt;/author&gt;&lt;author&gt;Timm, R. M.&lt;/author&gt;&lt;author&gt;Brown, R. M.&lt;/author&gt;&lt;/authors&gt;&lt;/contributors&gt;&lt;auth-address&gt;Biodiversity Research Center and Department of Ecology &amp;amp; Evolutionary Biology, University of Kansas, Lawrence, Kansas 66045, USA. esselsty@ku.edu&lt;/auth-address&gt;&lt;titles&gt;&lt;title&gt;Do geological or climatic processes drive speciation in dynamic archipelagos? The tempo and mode of diversification in Southeast Asian shrews&lt;/title&gt;&lt;secondary-title&gt;Evolution&lt;/secondary-title&gt;&lt;alt-title&gt;Evolution; international journal of organic evolution&lt;/alt-title&gt;&lt;/titles&gt;&lt;periodical&gt;&lt;full-title&gt;Evolution&lt;/full-title&gt;&lt;abbr-1&gt;Evolution; international journal of organic evolution&lt;/abbr-1&gt;&lt;/periodical&gt;&lt;alt-periodical&gt;&lt;full-title&gt;Evolution&lt;/full-title&gt;&lt;abbr-1&gt;Evolution; international journal of organic evolution&lt;/abbr-1&gt;&lt;/alt-periodical&gt;&lt;pages&gt;2595-2610&lt;/pages&gt;&lt;volume&gt;63&lt;/volume&gt;&lt;number&gt;10&lt;/number&gt;&lt;keywords&gt;&lt;keyword&gt;Animals&lt;/keyword&gt;&lt;keyword&gt;Asia, Southeastern&lt;/keyword&gt;&lt;keyword&gt;Base Sequence&lt;/keyword&gt;&lt;keyword&gt;Biodiversity&lt;/keyword&gt;&lt;keyword&gt;Contracts&lt;/keyword&gt;&lt;keyword&gt;DNA Primers&lt;/keyword&gt;&lt;keyword&gt;Geography&lt;/keyword&gt;&lt;keyword&gt;Geology&lt;/keyword&gt;&lt;keyword&gt;Phylogeny&lt;/keyword&gt;&lt;keyword&gt;Shrews/classification/ genetics&lt;/keyword&gt;&lt;/keywords&gt;&lt;dates&gt;&lt;year&gt;2009&lt;/year&gt;&lt;pub-dates&gt;&lt;date&gt;Oct&lt;/date&gt;&lt;/pub-dates&gt;&lt;/dates&gt;&lt;isbn&gt;1558-5646&amp;#xD;0014-3820 (Linking)&lt;/isbn&gt;&lt;accession-num&gt;19500148&lt;/accession-num&gt;&lt;urls&gt;&lt;/urls&gt;&lt;electronic-resource-num&gt;10.1111/j.1558-5646.2009.00743.x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3" w:tooltip="Esselstyn, 2009 #471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Esselstyn et al. 200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C684154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obscurior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Jacquet&lt;/Author&gt;&lt;Year&gt;2014&lt;/Year&gt;&lt;RecNum&gt;480&lt;/RecNum&gt;&lt;DisplayText&gt;(Jacquet et al. 2014)&lt;/DisplayText&gt;&lt;record&gt;&lt;rec-number&gt;480&lt;/rec-number&gt;&lt;foreign-keys&gt;&lt;key app="EN" db-id="v5szxwvppvpee9e0er7p25six9drvwpas2pa"&gt;480&lt;/key&gt;&lt;/foreign-keys&gt;&lt;ref-type name="Journal Article"&gt;17&lt;/ref-type&gt;&lt;contributors&gt;&lt;authors&gt;&lt;author&gt;Jacquet, François&lt;/author&gt;&lt;author&gt;Nicolas, Violaine&lt;/author&gt;&lt;author&gt;Colyn, Marc&lt;/author&gt;&lt;author&gt;Kadjo, Blaise&lt;/author&gt;&lt;author&gt;Hutterer, Rainer&lt;/author&gt;&lt;author&gt;Decher, Jan&lt;/author&gt;&lt;author&gt;Akpatou, Bertin&lt;/author&gt;&lt;author&gt;Cruaud, Corinne&lt;/author&gt;&lt;author&gt;Denys, Christiane&lt;/author&gt;&lt;/authors&gt;&lt;/contributors&gt;&lt;titles&gt;&lt;title&gt;&lt;style face="normal" font="default" size="100%"&gt;Forest refugia and riverine barriers promote diversification in the West African pygmy shrew (&lt;/style&gt;&lt;style face="italic" font="default" size="100%"&gt;Crocidura obscurior&lt;/style&gt;&lt;style face="normal" font="default" size="100%"&gt; complex, Soricomorpha)&lt;/style&gt;&lt;/title&gt;&lt;secondary-title&gt;Zool. Scr.&lt;/secondary-title&gt;&lt;alt-title&gt;Zoologica Scripta&lt;/alt-title&gt;&lt;/titles&gt;&lt;alt-periodical&gt;&lt;full-title&gt;Zoologica Scripta&lt;/full-title&gt;&lt;/alt-periodical&gt;&lt;pages&gt;131-148&lt;/pages&gt;&lt;volume&gt;43&lt;/volume&gt;&lt;number&gt;2&lt;/number&gt;&lt;dates&gt;&lt;year&gt;2014&lt;/year&gt;&lt;/dates&gt;&lt;isbn&gt;0300-3256&lt;/isbn&gt;&lt;urls&gt;&lt;related-urls&gt;&lt;url&gt;https://onlinelibrary.wiley.com/doi/abs/10.1111/zsc.12039&lt;/url&gt;&lt;/related-urls&gt;&lt;/urls&gt;&lt;electronic-resource-num&gt;10.1111/zsc.12039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1" w:tooltip="Jacquet, 2014 #480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Jacquet et al. 2014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C684155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obscurior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Jacquet&lt;/Author&gt;&lt;Year&gt;2014&lt;/Year&gt;&lt;RecNum&gt;480&lt;/RecNum&gt;&lt;DisplayText&gt;(Jacquet et al. 2014)&lt;/DisplayText&gt;&lt;record&gt;&lt;rec-number&gt;480&lt;/rec-number&gt;&lt;foreign-keys&gt;&lt;key app="EN" db-id="v5szxwvppvpee9e0er7p25six9drvwpas2pa"&gt;480&lt;/key&gt;&lt;/foreign-keys&gt;&lt;ref-type name="Journal Article"&gt;17&lt;/ref-type&gt;&lt;contributors&gt;&lt;authors&gt;&lt;author&gt;Jacquet, François&lt;/author&gt;&lt;author&gt;Nicolas, Violaine&lt;/author&gt;&lt;author&gt;Colyn, Marc&lt;/author&gt;&lt;author&gt;Kadjo, Blaise&lt;/author&gt;&lt;author&gt;Hutterer, Rainer&lt;/author&gt;&lt;author&gt;Decher, Jan&lt;/author&gt;&lt;author&gt;Akpatou, Bertin&lt;/author&gt;&lt;author&gt;Cruaud, Corinne&lt;/author&gt;&lt;author&gt;Denys, Christiane&lt;/author&gt;&lt;/authors&gt;&lt;/contributors&gt;&lt;titles&gt;&lt;title&gt;&lt;style face="normal" font="default" size="100%"&gt;Forest refugia and riverine barriers promote diversification in the West African pygmy shrew (&lt;/style&gt;&lt;style face="italic" font="default" size="100%"&gt;Crocidura obscurior&lt;/style&gt;&lt;style face="normal" font="default" size="100%"&gt; complex, Soricomorpha)&lt;/style&gt;&lt;/title&gt;&lt;secondary-title&gt;Zool. Scr.&lt;/secondary-title&gt;&lt;alt-title&gt;Zoologica Scripta&lt;/alt-title&gt;&lt;/titles&gt;&lt;alt-periodical&gt;&lt;full-title&gt;Zoologica Scripta&lt;/full-title&gt;&lt;/alt-periodical&gt;&lt;pages&gt;131-148&lt;/pages&gt;&lt;volume&gt;43&lt;/volume&gt;&lt;number&gt;2&lt;/number&gt;&lt;dates&gt;&lt;year&gt;2014&lt;/year&gt;&lt;/dates&gt;&lt;isbn&gt;0300-3256&lt;/isbn&gt;&lt;urls&gt;&lt;related-urls&gt;&lt;url&gt;https://onlinelibrary.wiley.com/doi/abs/10.1111/zsc.12039&lt;/url&gt;&lt;/related-urls&gt;&lt;/urls&gt;&lt;electronic-resource-num&gt;10.1111/zsc.12039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1" w:tooltip="Jacquet, 2014 #480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Jacquet et al. 2014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C684158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obscurior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Jacquet&lt;/Author&gt;&lt;Year&gt;2014&lt;/Year&gt;&lt;RecNum&gt;480&lt;/RecNum&gt;&lt;DisplayText&gt;(Jacquet et al. 2014)&lt;/DisplayText&gt;&lt;record&gt;&lt;rec-number&gt;480&lt;/rec-number&gt;&lt;foreign-keys&gt;&lt;key app="EN" db-id="v5szxwvppvpee9e0er7p25six9drvwpas2pa"&gt;480&lt;/key&gt;&lt;/foreign-keys&gt;&lt;ref-type name="Journal Article"&gt;17&lt;/ref-type&gt;&lt;contributors&gt;&lt;authors&gt;&lt;author&gt;Jacquet, François&lt;/author&gt;&lt;author&gt;Nicolas, Violaine&lt;/author&gt;&lt;author&gt;Colyn, Marc&lt;/author&gt;&lt;author&gt;Kadjo, Blaise&lt;/author&gt;&lt;author&gt;Hutterer, Rainer&lt;/author&gt;&lt;author&gt;Decher, Jan&lt;/author&gt;&lt;author&gt;Akpatou, Bertin&lt;/author&gt;&lt;author&gt;Cruaud, Corinne&lt;/author&gt;&lt;author&gt;Denys, Christiane&lt;/author&gt;&lt;/authors&gt;&lt;/contributors&gt;&lt;titles&gt;&lt;title&gt;&lt;style face="normal" font="default" size="100%"&gt;Forest refugia and riverine barriers promote diversification in the West African pygmy shrew (&lt;/style&gt;&lt;style face="italic" font="default" size="100%"&gt;Crocidura obscurior&lt;/style&gt;&lt;style face="normal" font="default" size="100%"&gt; complex, Soricomorpha)&lt;/style&gt;&lt;/title&gt;&lt;secondary-title&gt;Zool. Scr.&lt;/secondary-title&gt;&lt;alt-title&gt;Zoologica Scripta&lt;/alt-title&gt;&lt;/titles&gt;&lt;alt-periodical&gt;&lt;full-title&gt;Zoologica Scripta&lt;/full-title&gt;&lt;/alt-periodical&gt;&lt;pages&gt;131-148&lt;/pages&gt;&lt;volume&gt;43&lt;/volume&gt;&lt;number&gt;2&lt;/number&gt;&lt;dates&gt;&lt;year&gt;2014&lt;/year&gt;&lt;/dates&gt;&lt;isbn&gt;0300-3256&lt;/isbn&gt;&lt;urls&gt;&lt;related-urls&gt;&lt;url&gt;https://onlinelibrary.wiley.com/doi/abs/10.1111/zsc.12039&lt;/url&gt;&lt;/related-urls&gt;&lt;/urls&gt;&lt;electronic-resource-num&gt;10.1111/zsc.12039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1" w:tooltip="Jacquet, 2014 #480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Jacquet et al. 2014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10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Israel</w:t>
            </w:r>
          </w:p>
        </w:tc>
        <w:tc>
          <w:tcPr>
            <w:tcW w:w="2480" w:type="dxa"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11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Israel</w:t>
            </w:r>
          </w:p>
        </w:tc>
        <w:tc>
          <w:tcPr>
            <w:tcW w:w="2480" w:type="dxa"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12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Israel</w:t>
            </w:r>
          </w:p>
        </w:tc>
        <w:tc>
          <w:tcPr>
            <w:tcW w:w="2480" w:type="dxa"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13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Israel</w:t>
            </w:r>
          </w:p>
        </w:tc>
        <w:tc>
          <w:tcPr>
            <w:tcW w:w="2480" w:type="dxa"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14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Israel</w:t>
            </w:r>
          </w:p>
        </w:tc>
        <w:tc>
          <w:tcPr>
            <w:tcW w:w="2480" w:type="dxa"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15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Israel</w:t>
            </w:r>
          </w:p>
        </w:tc>
        <w:tc>
          <w:tcPr>
            <w:tcW w:w="2480" w:type="dxa"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16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Israel</w:t>
            </w:r>
          </w:p>
        </w:tc>
        <w:tc>
          <w:tcPr>
            <w:tcW w:w="2480" w:type="dxa"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66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Israel</w:t>
            </w:r>
          </w:p>
        </w:tc>
        <w:tc>
          <w:tcPr>
            <w:tcW w:w="2480" w:type="dxa"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H602271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Northern Iran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Mahmoudi&lt;/Author&gt;&lt;Year&gt;2019&lt;/Year&gt;&lt;RecNum&gt;430&lt;/RecNum&gt;&lt;DisplayText&gt;(Mahmoudi et al. 2019)&lt;/DisplayText&gt;&lt;record&gt;&lt;rec-number&gt;430&lt;/rec-number&gt;&lt;foreign-keys&gt;&lt;key app="EN" db-id="v5szxwvppvpee9e0er7p25six9drvwpas2pa"&gt;430&lt;/key&gt;&lt;/foreign-keys&gt;&lt;ref-type name="Journal Article"&gt;17&lt;/ref-type&gt;&lt;contributors&gt;&lt;authors&gt;&lt;author&gt;Mahmoudi, Ahmad&lt;/author&gt;&lt;author&gt;Darvish, Jamshid&lt;/author&gt;&lt;author&gt;Siahsarvie, Roohollah&lt;/author&gt;&lt;author&gt;Dubey, Sylvain&lt;/author&gt;&lt;author&gt;Kryštufek, Boris&lt;/author&gt;&lt;/authors&gt;&lt;/contributors&gt;&lt;titles&gt;&lt;title&gt;Mitochondrial sequences retrieve an ancient lineage of bicolored shrew in the Hyrcanian refugium&lt;/title&gt;&lt;secondary-title&gt;Mamm. Biol.&lt;/secondary-title&gt;&lt;alt-title&gt;Mammalian Biology&lt;/alt-title&gt;&lt;/titles&gt;&lt;alt-periodical&gt;&lt;full-title&gt;Mammalian Biology&lt;/full-title&gt;&lt;/alt-periodical&gt;&lt;pages&gt;160-163&lt;/pages&gt;&lt;volume&gt;95&lt;/volume&gt;&lt;keywords&gt;&lt;keyword&gt;Phylogeography&lt;/keyword&gt;&lt;keyword&gt;Cytochrome&lt;/keyword&gt;&lt;keyword&gt;Molecular clock&lt;/keyword&gt;&lt;keyword&gt;South-West Asia&lt;/keyword&gt;&lt;/keywords&gt;&lt;dates&gt;&lt;year&gt;2019&lt;/year&gt;&lt;pub-dates&gt;&lt;date&gt;2018/06/25/&lt;/date&gt;&lt;/pub-dates&gt;&lt;/dates&gt;&lt;isbn&gt;1616-5047&lt;/isbn&gt;&lt;urls&gt;&lt;related-urls&gt;&lt;url&gt;http://www.sciencedirect.com/science/article/pii/S1616504718300752&lt;/url&gt;&lt;/related-urls&gt;&lt;/urls&gt;&lt;electronic-resource-num&gt;https://doi.org/10.1016/j.mambio.2018.06.006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5" w:tooltip="Mahmoudi, 2019 #430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Mahmoudi et al. 201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H602272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Northern Iran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Mahmoudi&lt;/Author&gt;&lt;Year&gt;2019&lt;/Year&gt;&lt;RecNum&gt;430&lt;/RecNum&gt;&lt;DisplayText&gt;(Mahmoudi et al. 2019)&lt;/DisplayText&gt;&lt;record&gt;&lt;rec-number&gt;430&lt;/rec-number&gt;&lt;foreign-keys&gt;&lt;key app="EN" db-id="v5szxwvppvpee9e0er7p25six9drvwpas2pa"&gt;430&lt;/key&gt;&lt;/foreign-keys&gt;&lt;ref-type name="Journal Article"&gt;17&lt;/ref-type&gt;&lt;contributors&gt;&lt;authors&gt;&lt;author&gt;Mahmoudi, Ahmad&lt;/author&gt;&lt;author&gt;Darvish, Jamshid&lt;/author&gt;&lt;author&gt;Siahsarvie, Roohollah&lt;/author&gt;&lt;author&gt;Dubey, Sylvain&lt;/author&gt;&lt;author&gt;Kryštufek, Boris&lt;/author&gt;&lt;/authors&gt;&lt;/contributors&gt;&lt;titles&gt;&lt;title&gt;Mitochondrial sequences retrieve an ancient lineage of bicolored shrew in the Hyrcanian refugium&lt;/title&gt;&lt;secondary-title&gt;Mamm. Biol.&lt;/secondary-title&gt;&lt;alt-title&gt;Mammalian Biology&lt;/alt-title&gt;&lt;/titles&gt;&lt;alt-periodical&gt;&lt;full-title&gt;Mammalian Biology&lt;/full-title&gt;&lt;/alt-periodical&gt;&lt;pages&gt;160-163&lt;/pages&gt;&lt;volume&gt;95&lt;/volume&gt;&lt;keywords&gt;&lt;keyword&gt;Phylogeography&lt;/keyword&gt;&lt;keyword&gt;Cytochrome&lt;/keyword&gt;&lt;keyword&gt;Molecular clock&lt;/keyword&gt;&lt;keyword&gt;South-West Asia&lt;/keyword&gt;&lt;/keywords&gt;&lt;dates&gt;&lt;year&gt;2019&lt;/year&gt;&lt;pub-dates&gt;&lt;date&gt;2018/06/25/&lt;/date&gt;&lt;/pub-dates&gt;&lt;/dates&gt;&lt;isbn&gt;1616-5047&lt;/isbn&gt;&lt;urls&gt;&lt;related-urls&gt;&lt;url&gt;http://www.sciencedirect.com/science/article/pii/S1616504718300752&lt;/url&gt;&lt;/related-urls&gt;&lt;/urls&gt;&lt;electronic-resource-num&gt;https://doi.org/10.1016/j.mambio.2018.06.006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5" w:tooltip="Mahmoudi, 2019 #430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Mahmoudi et al. 201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H602273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Northern Iran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Mahmoudi&lt;/Author&gt;&lt;Year&gt;2019&lt;/Year&gt;&lt;RecNum&gt;430&lt;/RecNum&gt;&lt;DisplayText&gt;(Mahmoudi et al. 2019)&lt;/DisplayText&gt;&lt;record&gt;&lt;rec-number&gt;430&lt;/rec-number&gt;&lt;foreign-keys&gt;&lt;key app="EN" db-id="v5szxwvppvpee9e0er7p25six9drvwpas2pa"&gt;430&lt;/key&gt;&lt;/foreign-keys&gt;&lt;ref-type name="Journal Article"&gt;17&lt;/ref-type&gt;&lt;contributors&gt;&lt;authors&gt;&lt;author&gt;Mahmoudi, Ahmad&lt;/author&gt;&lt;author&gt;Darvish, Jamshid&lt;/author&gt;&lt;author&gt;Siahsarvie, Roohollah&lt;/author&gt;&lt;author&gt;Dubey, Sylvain&lt;/author&gt;&lt;author&gt;Kryštufek, Boris&lt;/author&gt;&lt;/authors&gt;&lt;/contributors&gt;&lt;titles&gt;&lt;title&gt;Mitochondrial sequences retrieve an ancient lineage of bicolored shrew in the Hyrcanian refugium&lt;/title&gt;&lt;secondary-title&gt;Mamm. Biol.&lt;/secondary-title&gt;&lt;alt-title&gt;Mammalian Biology&lt;/alt-title&gt;&lt;/titles&gt;&lt;alt-periodical&gt;&lt;full-title&gt;Mammalian Biology&lt;/full-title&gt;&lt;/alt-periodical&gt;&lt;pages&gt;160-163&lt;/pages&gt;&lt;volume&gt;95&lt;/volume&gt;&lt;keywords&gt;&lt;keyword&gt;Phylogeography&lt;/keyword&gt;&lt;keyword&gt;Cytochrome&lt;/keyword&gt;&lt;keyword&gt;Molecular clock&lt;/keyword&gt;&lt;keyword&gt;South-West Asia&lt;/keyword&gt;&lt;/keywords&gt;&lt;dates&gt;&lt;year&gt;2019&lt;/year&gt;&lt;pub-dates&gt;&lt;date&gt;2018/06/25/&lt;/date&gt;&lt;/pub-dates&gt;&lt;/dates&gt;&lt;isbn&gt;1616-5047&lt;/isbn&gt;&lt;urls&gt;&lt;related-urls&gt;&lt;url&gt;http://www.sciencedirect.com/science/article/pii/S1616504718300752&lt;/url&gt;&lt;/related-urls&gt;&lt;/urls&gt;&lt;electronic-resource-num&gt;https://doi.org/10.1016/j.mambio.2018.06.006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5" w:tooltip="Mahmoudi, 2019 #430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Mahmoudi et al. 201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H602274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Northern Iran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Mahmoudi&lt;/Author&gt;&lt;Year&gt;2019&lt;/Year&gt;&lt;RecNum&gt;430&lt;/RecNum&gt;&lt;DisplayText&gt;(Mahmoudi et al. 2019)&lt;/DisplayText&gt;&lt;record&gt;&lt;rec-number&gt;430&lt;/rec-number&gt;&lt;foreign-keys&gt;&lt;key app="EN" db-id="v5szxwvppvpee9e0er7p25six9drvwpas2pa"&gt;430&lt;/key&gt;&lt;/foreign-keys&gt;&lt;ref-type name="Journal Article"&gt;17&lt;/ref-type&gt;&lt;contributors&gt;&lt;authors&gt;&lt;author&gt;Mahmoudi, Ahmad&lt;/author&gt;&lt;author&gt;Darvish, Jamshid&lt;/author&gt;&lt;author&gt;Siahsarvie, Roohollah&lt;/author&gt;&lt;author&gt;Dubey, Sylvain&lt;/author&gt;&lt;author&gt;Kryštufek, Boris&lt;/author&gt;&lt;/authors&gt;&lt;/contributors&gt;&lt;titles&gt;&lt;title&gt;Mitochondrial sequences retrieve an ancient lineage of bicolored shrew in the Hyrcanian refugium&lt;/title&gt;&lt;secondary-title&gt;Mamm. Biol.&lt;/secondary-title&gt;&lt;alt-title&gt;Mammalian Biology&lt;/alt-title&gt;&lt;/titles&gt;&lt;alt-periodical&gt;&lt;full-title&gt;Mammalian Biology&lt;/full-title&gt;&lt;/alt-periodical&gt;&lt;pages&gt;160-163&lt;/pages&gt;&lt;volume&gt;95&lt;/volume&gt;&lt;keywords&gt;&lt;keyword&gt;Phylogeography&lt;/keyword&gt;&lt;keyword&gt;Cytochrome&lt;/keyword&gt;&lt;keyword&gt;Molecular clock&lt;/keyword&gt;&lt;keyword&gt;South-West Asia&lt;/keyword&gt;&lt;/keywords&gt;&lt;dates&gt;&lt;year&gt;2019&lt;/year&gt;&lt;pub-dates&gt;&lt;date&gt;2018/06/25/&lt;/date&gt;&lt;/pub-dates&gt;&lt;/dates&gt;&lt;isbn&gt;1616-5047&lt;/isbn&gt;&lt;urls&gt;&lt;related-urls&gt;&lt;url&gt;http://www.sciencedirect.com/science/article/pii/S1616504718300752&lt;/url&gt;&lt;/related-urls&gt;&lt;/urls&gt;&lt;electronic-resource-num&gt;https://doi.org/10.1016/j.mambio.2018.06.006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5" w:tooltip="Mahmoudi, 2019 #430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Mahmoudi et al. 201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H602275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Northern Iran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Mahmoudi&lt;/Author&gt;&lt;Year&gt;2019&lt;/Year&gt;&lt;RecNum&gt;430&lt;/RecNum&gt;&lt;DisplayText&gt;(Mahmoudi et al. 2019)&lt;/DisplayText&gt;&lt;record&gt;&lt;rec-number&gt;430&lt;/rec-number&gt;&lt;foreign-keys&gt;&lt;key app="EN" db-id="v5szxwvppvpee9e0er7p25six9drvwpas2pa"&gt;430&lt;/key&gt;&lt;/foreign-keys&gt;&lt;ref-type name="Journal Article"&gt;17&lt;/ref-type&gt;&lt;contributors&gt;&lt;authors&gt;&lt;author&gt;Mahmoudi, Ahmad&lt;/author&gt;&lt;author&gt;Darvish, Jamshid&lt;/author&gt;&lt;author&gt;Siahsarvie, Roohollah&lt;/author&gt;&lt;author&gt;Dubey, Sylvain&lt;/author&gt;&lt;author&gt;Kryštufek, Boris&lt;/author&gt;&lt;/authors&gt;&lt;/contributors&gt;&lt;titles&gt;&lt;title&gt;Mitochondrial sequences retrieve an ancient lineage of bicolored shrew in the Hyrcanian refugium&lt;/title&gt;&lt;secondary-title&gt;Mamm. Biol.&lt;/secondary-title&gt;&lt;alt-title&gt;Mammalian Biology&lt;/alt-title&gt;&lt;/titles&gt;&lt;alt-periodical&gt;&lt;full-title&gt;Mammalian Biology&lt;/full-title&gt;&lt;/alt-periodical&gt;&lt;pages&gt;160-163&lt;/pages&gt;&lt;volume&gt;95&lt;/volume&gt;&lt;keywords&gt;&lt;keyword&gt;Phylogeography&lt;/keyword&gt;&lt;keyword&gt;Cytochrome&lt;/keyword&gt;&lt;keyword&gt;Molecular clock&lt;/keyword&gt;&lt;keyword&gt;South-West Asia&lt;/keyword&gt;&lt;/keywords&gt;&lt;dates&gt;&lt;year&gt;2019&lt;/year&gt;&lt;pub-dates&gt;&lt;date&gt;2018/06/25/&lt;/date&gt;&lt;/pub-dates&gt;&lt;/dates&gt;&lt;isbn&gt;1616-5047&lt;/isbn&gt;&lt;urls&gt;&lt;related-urls&gt;&lt;url&gt;http://www.sciencedirect.com/science/article/pii/S1616504718300752&lt;/url&gt;&lt;/related-urls&gt;&lt;/urls&gt;&lt;electronic-resource-num&gt;https://doi.org/10.1016/j.mambio.2018.06.006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5" w:tooltip="Mahmoudi, 2019 #430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Mahmoudi et al. 201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H602276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Northern Iran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Mahmoudi&lt;/Author&gt;&lt;Year&gt;2019&lt;/Year&gt;&lt;RecNum&gt;430&lt;/RecNum&gt;&lt;DisplayText&gt;(Mahmoudi et al. 2019)&lt;/DisplayText&gt;&lt;record&gt;&lt;rec-number&gt;430&lt;/rec-number&gt;&lt;foreign-keys&gt;&lt;key app="EN" db-id="v5szxwvppvpee9e0er7p25six9drvwpas2pa"&gt;430&lt;/key&gt;&lt;/foreign-keys&gt;&lt;ref-type name="Journal Article"&gt;17&lt;/ref-type&gt;&lt;contributors&gt;&lt;authors&gt;&lt;author&gt;Mahmoudi, Ahmad&lt;/author&gt;&lt;author&gt;Darvish, Jamshid&lt;/author&gt;&lt;author&gt;Siahsarvie, Roohollah&lt;/author&gt;&lt;author&gt;Dubey, Sylvain&lt;/author&gt;&lt;author&gt;Kryštufek, Boris&lt;/author&gt;&lt;/authors&gt;&lt;/contributors&gt;&lt;titles&gt;&lt;title&gt;Mitochondrial sequences retrieve an ancient lineage of bicolored shrew in the Hyrcanian refugium&lt;/title&gt;&lt;secondary-title&gt;Mamm. Biol.&lt;/secondary-title&gt;&lt;alt-title&gt;Mammalian Biology&lt;/alt-title&gt;&lt;/titles&gt;&lt;alt-periodical&gt;&lt;full-title&gt;Mammalian Biology&lt;/full-title&gt;&lt;/alt-periodical&gt;&lt;pages&gt;160-163&lt;/pages&gt;&lt;volume&gt;95&lt;/volume&gt;&lt;keywords&gt;&lt;keyword&gt;Phylogeography&lt;/keyword&gt;&lt;keyword&gt;Cytochrome&lt;/keyword&gt;&lt;keyword&gt;Molecular clock&lt;/keyword&gt;&lt;keyword&gt;South-West Asia&lt;/keyword&gt;&lt;/keywords&gt;&lt;dates&gt;&lt;year&gt;2019&lt;/year&gt;&lt;pub-dates&gt;&lt;date&gt;2018/06/25/&lt;/date&gt;&lt;/pub-dates&gt;&lt;/dates&gt;&lt;isbn&gt;1616-5047&lt;/isbn&gt;&lt;urls&gt;&lt;related-urls&gt;&lt;url&gt;http://www.sciencedirect.com/science/article/pii/S1616504718300752&lt;/url&gt;&lt;/related-urls&gt;&lt;/urls&gt;&lt;electronic-resource-num&gt;https://doi.org/10.1016/j.mambio.2018.06.006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5" w:tooltip="Mahmoudi, 2019 #430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Mahmoudi et al. 201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H602277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Northern Iran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Mahmoudi&lt;/Author&gt;&lt;Year&gt;2019&lt;/Year&gt;&lt;RecNum&gt;430&lt;/RecNum&gt;&lt;DisplayText&gt;(Mahmoudi et al. 2019)&lt;/DisplayText&gt;&lt;record&gt;&lt;rec-number&gt;430&lt;/rec-number&gt;&lt;foreign-keys&gt;&lt;key app="EN" db-id="v5szxwvppvpee9e0er7p25six9drvwpas2pa"&gt;430&lt;/key&gt;&lt;/foreign-keys&gt;&lt;ref-type name="Journal Article"&gt;17&lt;/ref-type&gt;&lt;contributors&gt;&lt;authors&gt;&lt;author&gt;Mahmoudi, Ahmad&lt;/author&gt;&lt;author&gt;Darvish, Jamshid&lt;/author&gt;&lt;author&gt;Siahsarvie, Roohollah&lt;/author&gt;&lt;author&gt;Dubey, Sylvain&lt;/author&gt;&lt;author&gt;Kryštufek, Boris&lt;/author&gt;&lt;/authors&gt;&lt;/contributors&gt;&lt;titles&gt;&lt;title&gt;Mitochondrial sequences retrieve an ancient lineage of bicolored shrew in the Hyrcanian refugium&lt;/title&gt;&lt;secondary-title&gt;Mamm. Biol.&lt;/secondary-title&gt;&lt;alt-title&gt;Mammalian Biology&lt;/alt-title&gt;&lt;/titles&gt;&lt;alt-periodical&gt;&lt;full-title&gt;Mammalian Biology&lt;/full-title&gt;&lt;/alt-periodical&gt;&lt;pages&gt;160-163&lt;/pages&gt;&lt;volume&gt;95&lt;/volume&gt;&lt;keywords&gt;&lt;keyword&gt;Phylogeography&lt;/keyword&gt;&lt;keyword&gt;Cytochrome&lt;/keyword&gt;&lt;keyword&gt;Molecular clock&lt;/keyword&gt;&lt;keyword&gt;South-West Asia&lt;/keyword&gt;&lt;/keywords&gt;&lt;dates&gt;&lt;year&gt;2019&lt;/year&gt;&lt;pub-dates&gt;&lt;date&gt;2018/06/25/&lt;/date&gt;&lt;/pub-dates&gt;&lt;/dates&gt;&lt;isbn&gt;1616-5047&lt;/isbn&gt;&lt;urls&gt;&lt;related-urls&gt;&lt;url&gt;http://www.sciencedirect.com/science/article/pii/S1616504718300752&lt;/url&gt;&lt;/related-urls&gt;&lt;/urls&gt;&lt;electronic-resource-num&gt;https://doi.org/10.1016/j.mambio.2018.06.006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5" w:tooltip="Mahmoudi, 2019 #430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Mahmoudi et al. 201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H602278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Northern Iran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Mahmoudi&lt;/Author&gt;&lt;Year&gt;2019&lt;/Year&gt;&lt;RecNum&gt;430&lt;/RecNum&gt;&lt;DisplayText&gt;(Mahmoudi et al. 2019)&lt;/DisplayText&gt;&lt;record&gt;&lt;rec-number&gt;430&lt;/rec-number&gt;&lt;foreign-keys&gt;&lt;key app="EN" db-id="v5szxwvppvpee9e0er7p25six9drvwpas2pa"&gt;430&lt;/key&gt;&lt;/foreign-keys&gt;&lt;ref-type name="Journal Article"&gt;17&lt;/ref-type&gt;&lt;contributors&gt;&lt;authors&gt;&lt;author&gt;Mahmoudi, Ahmad&lt;/author&gt;&lt;author&gt;Darvish, Jamshid&lt;/author&gt;&lt;author&gt;Siahsarvie, Roohollah&lt;/author&gt;&lt;author&gt;Dubey, Sylvain&lt;/author&gt;&lt;author&gt;Kryštufek, Boris&lt;/author&gt;&lt;/authors&gt;&lt;/contributors&gt;&lt;titles&gt;&lt;title&gt;Mitochondrial sequences retrieve an ancient lineage of bicolored shrew in the Hyrcanian refugium&lt;/title&gt;&lt;secondary-title&gt;Mamm. Biol.&lt;/secondary-title&gt;&lt;alt-title&gt;Mammalian Biology&lt;/alt-title&gt;&lt;/titles&gt;&lt;alt-periodical&gt;&lt;full-title&gt;Mammalian Biology&lt;/full-title&gt;&lt;/alt-periodical&gt;&lt;pages&gt;160-163&lt;/pages&gt;&lt;volume&gt;95&lt;/volume&gt;&lt;keywords&gt;&lt;keyword&gt;Phylogeography&lt;/keyword&gt;&lt;keyword&gt;Cytochrome&lt;/keyword&gt;&lt;keyword&gt;Molecular clock&lt;/keyword&gt;&lt;keyword&gt;South-West Asia&lt;/keyword&gt;&lt;/keywords&gt;&lt;dates&gt;&lt;year&gt;2019&lt;/year&gt;&lt;pub-dates&gt;&lt;date&gt;2018/06/25/&lt;/date&gt;&lt;/pub-dates&gt;&lt;/dates&gt;&lt;isbn&gt;1616-5047&lt;/isbn&gt;&lt;urls&gt;&lt;related-urls&gt;&lt;url&gt;http://www.sciencedirect.com/science/article/pii/S1616504718300752&lt;/url&gt;&lt;/related-urls&gt;&lt;/urls&gt;&lt;electronic-resource-num&gt;https://doi.org/10.1016/j.mambio.2018.06.006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5" w:tooltip="Mahmoudi, 2019 #430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Mahmoudi et al. 201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57588" w:rsidRPr="00B73426" w:rsidTr="00100553">
        <w:trPr>
          <w:trHeight w:val="288"/>
        </w:trPr>
        <w:tc>
          <w:tcPr>
            <w:tcW w:w="1660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H602279</w:t>
            </w:r>
          </w:p>
        </w:tc>
        <w:tc>
          <w:tcPr>
            <w:tcW w:w="3727" w:type="dxa"/>
            <w:noWrap/>
            <w:hideMark/>
          </w:tcPr>
          <w:p w:rsidR="00B57588" w:rsidRPr="00B73426" w:rsidRDefault="00B57588" w:rsidP="00B57588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leucodon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Northern Iran</w:t>
            </w:r>
          </w:p>
        </w:tc>
        <w:tc>
          <w:tcPr>
            <w:tcW w:w="2480" w:type="dxa"/>
          </w:tcPr>
          <w:p w:rsidR="00B57588" w:rsidRPr="00B73426" w:rsidRDefault="00100553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Mahmoudi&lt;/Author&gt;&lt;Year&gt;2019&lt;/Year&gt;&lt;RecNum&gt;430&lt;/RecNum&gt;&lt;DisplayText&gt;(Mahmoudi et al. 2019)&lt;/DisplayText&gt;&lt;record&gt;&lt;rec-number&gt;430&lt;/rec-number&gt;&lt;foreign-keys&gt;&lt;key app="EN" db-id="v5szxwvppvpee9e0er7p25six9drvwpas2pa"&gt;430&lt;/key&gt;&lt;/foreign-keys&gt;&lt;ref-type name="Journal Article"&gt;17&lt;/ref-type&gt;&lt;contributors&gt;&lt;authors&gt;&lt;author&gt;Mahmoudi, Ahmad&lt;/author&gt;&lt;author&gt;Darvish, Jamshid&lt;/author&gt;&lt;author&gt;Siahsarvie, Roohollah&lt;/author&gt;&lt;author&gt;Dubey, Sylvain&lt;/author&gt;&lt;author&gt;Kryštufek, Boris&lt;/author&gt;&lt;/authors&gt;&lt;/contributors&gt;&lt;titles&gt;&lt;title&gt;Mitochondrial sequences retrieve an ancient lineage of bicolored shrew in the Hyrcanian refugium&lt;/title&gt;&lt;secondary-title&gt;Mamm. Biol.&lt;/secondary-title&gt;&lt;alt-title&gt;Mammalian Biology&lt;/alt-title&gt;&lt;/titles&gt;&lt;alt-periodical&gt;&lt;full-title&gt;Mammalian Biology&lt;/full-title&gt;&lt;/alt-periodical&gt;&lt;pages&gt;160-163&lt;/pages&gt;&lt;volume&gt;95&lt;/volume&gt;&lt;keywords&gt;&lt;keyword&gt;Phylogeography&lt;/keyword&gt;&lt;keyword&gt;Cytochrome&lt;/keyword&gt;&lt;keyword&gt;Molecular clock&lt;/keyword&gt;&lt;keyword&gt;South-West Asia&lt;/keyword&gt;&lt;/keywords&gt;&lt;dates&gt;&lt;year&gt;2019&lt;/year&gt;&lt;pub-dates&gt;&lt;date&gt;2018/06/25/&lt;/date&gt;&lt;/pub-dates&gt;&lt;/dates&gt;&lt;isbn&gt;1616-5047&lt;/isbn&gt;&lt;urls&gt;&lt;related-urls&gt;&lt;url&gt;http://www.sciencedirect.com/science/article/pii/S1616504718300752&lt;/url&gt;&lt;/related-urls&gt;&lt;/urls&gt;&lt;electronic-resource-num&gt;https://doi.org/10.1016/j.mambio.2018.06.006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5" w:tooltip="Mahmoudi, 2019 #430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Mahmoudi et al. 201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</w:tbl>
    <w:p w:rsidR="00B57588" w:rsidRPr="00B73426" w:rsidRDefault="00B57588">
      <w:pPr>
        <w:rPr>
          <w:rFonts w:asciiTheme="majorBidi" w:hAnsiTheme="majorBidi" w:cstheme="majorBidi"/>
        </w:rPr>
      </w:pPr>
    </w:p>
    <w:p w:rsidR="00B57588" w:rsidRPr="00B73426" w:rsidRDefault="00B57588">
      <w:pPr>
        <w:rPr>
          <w:rFonts w:asciiTheme="majorBidi" w:hAnsiTheme="majorBidi" w:cstheme="majorBidi"/>
        </w:rPr>
      </w:pPr>
    </w:p>
    <w:p w:rsidR="005F5286" w:rsidRPr="00B73426" w:rsidRDefault="005F5286" w:rsidP="005F5286">
      <w:pPr>
        <w:rPr>
          <w:rFonts w:asciiTheme="majorBidi" w:hAnsiTheme="majorBidi" w:cstheme="majorBidi"/>
        </w:rPr>
      </w:pPr>
    </w:p>
    <w:p w:rsidR="00B57588" w:rsidRPr="00B73426" w:rsidRDefault="00B57588">
      <w:pPr>
        <w:rPr>
          <w:rFonts w:asciiTheme="majorBidi" w:hAnsiTheme="majorBidi" w:cstheme="majorBidi"/>
          <w:b/>
          <w:bCs/>
        </w:rPr>
      </w:pPr>
      <w:r w:rsidRPr="00B73426">
        <w:rPr>
          <w:rFonts w:asciiTheme="majorBidi" w:hAnsiTheme="majorBidi" w:cstheme="majorBidi"/>
          <w:b/>
          <w:bCs/>
        </w:rPr>
        <w:br w:type="page"/>
      </w:r>
    </w:p>
    <w:p w:rsidR="00417C77" w:rsidRPr="00B73426" w:rsidRDefault="00417C77" w:rsidP="0018344D">
      <w:pPr>
        <w:rPr>
          <w:rFonts w:asciiTheme="majorBidi" w:hAnsiTheme="majorBidi" w:cstheme="majorBidi"/>
          <w:b/>
          <w:bCs/>
        </w:rPr>
      </w:pPr>
      <w:r w:rsidRPr="00B73426">
        <w:rPr>
          <w:rFonts w:asciiTheme="majorBidi" w:hAnsiTheme="majorBidi" w:cstheme="majorBidi"/>
          <w:b/>
          <w:bCs/>
        </w:rPr>
        <w:lastRenderedPageBreak/>
        <w:t>Supplementary Table S5. Accession numbers of the sequences used in Figure </w:t>
      </w:r>
      <w:r w:rsidR="0018344D">
        <w:rPr>
          <w:rFonts w:asciiTheme="majorBidi" w:hAnsiTheme="majorBidi" w:cstheme="majorBidi"/>
          <w:b/>
          <w:bCs/>
        </w:rPr>
        <w:t>4</w:t>
      </w:r>
      <w:r w:rsidR="0018344D" w:rsidRPr="0018344D">
        <w:rPr>
          <w:rFonts w:asciiTheme="majorBidi" w:hAnsiTheme="majorBidi" w:cstheme="majorBidi"/>
          <w:b/>
          <w:bCs/>
        </w:rPr>
        <w:t xml:space="preserve"> </w:t>
      </w:r>
      <w:r w:rsidR="0018344D" w:rsidRPr="00B73426">
        <w:rPr>
          <w:rFonts w:asciiTheme="majorBidi" w:hAnsiTheme="majorBidi" w:cstheme="majorBidi"/>
          <w:b/>
          <w:bCs/>
        </w:rPr>
        <w:t>and references</w:t>
      </w:r>
      <w:r w:rsidRPr="00B73426">
        <w:rPr>
          <w:rFonts w:asciiTheme="majorBidi" w:hAnsiTheme="majorBidi" w:cstheme="majorBidi"/>
          <w:b/>
          <w:bCs/>
        </w:rPr>
        <w:t>.</w:t>
      </w:r>
    </w:p>
    <w:p w:rsidR="005A5255" w:rsidRPr="00B73426" w:rsidRDefault="005A5255">
      <w:pPr>
        <w:rPr>
          <w:rFonts w:asciiTheme="majorBidi" w:hAnsiTheme="majorBidi" w:cstheme="majorBidi"/>
          <w:b/>
          <w:bCs/>
        </w:rPr>
      </w:pPr>
    </w:p>
    <w:tbl>
      <w:tblPr>
        <w:tblStyle w:val="TableGrid"/>
        <w:tblW w:w="8080" w:type="dxa"/>
        <w:tblLook w:val="04A0" w:firstRow="1" w:lastRow="0" w:firstColumn="1" w:lastColumn="0" w:noHBand="0" w:noVBand="1"/>
      </w:tblPr>
      <w:tblGrid>
        <w:gridCol w:w="1420"/>
        <w:gridCol w:w="4250"/>
        <w:gridCol w:w="2410"/>
      </w:tblGrid>
      <w:tr w:rsidR="005A5255" w:rsidRPr="00B73426" w:rsidTr="002C6EE2">
        <w:trPr>
          <w:trHeight w:val="288"/>
          <w:tblHeader/>
        </w:trPr>
        <w:tc>
          <w:tcPr>
            <w:tcW w:w="1420" w:type="dxa"/>
            <w:noWrap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b/>
                <w:b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b/>
                <w:bCs/>
                <w:color w:val="000000"/>
              </w:rPr>
              <w:t>Accession</w:t>
            </w:r>
          </w:p>
        </w:tc>
        <w:tc>
          <w:tcPr>
            <w:tcW w:w="4250" w:type="dxa"/>
            <w:noWrap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b/>
                <w:b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b/>
                <w:bCs/>
                <w:color w:val="000000"/>
              </w:rPr>
              <w:t>Taxon</w:t>
            </w:r>
          </w:p>
        </w:tc>
        <w:tc>
          <w:tcPr>
            <w:tcW w:w="2410" w:type="dxa"/>
            <w:noWrap/>
          </w:tcPr>
          <w:p w:rsidR="005A5255" w:rsidRPr="00B73426" w:rsidRDefault="002C6EE2" w:rsidP="005A5255">
            <w:pPr>
              <w:rPr>
                <w:rFonts w:asciiTheme="majorBidi" w:eastAsia="Times New Roman" w:hAnsiTheme="majorBidi" w:cstheme="majorBidi"/>
                <w:b/>
                <w:b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b/>
                <w:bCs/>
                <w:color w:val="000000"/>
              </w:rPr>
              <w:t>R</w:t>
            </w:r>
            <w:r w:rsidR="005A5255" w:rsidRPr="00B73426">
              <w:rPr>
                <w:rFonts w:asciiTheme="majorBidi" w:eastAsia="Times New Roman" w:hAnsiTheme="majorBidi" w:cstheme="majorBidi"/>
                <w:b/>
                <w:bCs/>
                <w:color w:val="000000"/>
              </w:rPr>
              <w:t>eference</w:t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B077090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Austria</w:t>
            </w:r>
          </w:p>
        </w:tc>
        <w:tc>
          <w:tcPr>
            <w:tcW w:w="2410" w:type="dxa"/>
            <w:noWrap/>
            <w:hideMark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Ohdachi&lt;/Author&gt;&lt;Year&gt;2004&lt;/Year&gt;&lt;RecNum&gt;462&lt;/RecNum&gt;&lt;DisplayText&gt;(Ohdachi et al. 2004)&lt;/DisplayText&gt;&lt;record&gt;&lt;rec-number&gt;462&lt;/rec-number&gt;&lt;foreign-keys&gt;&lt;key app="EN" db-id="v5szxwvppvpee9e0er7p25six9drvwpas2pa"&gt;462&lt;/key&gt;&lt;/foreign-keys&gt;&lt;ref-type name="Journal Article"&gt;17&lt;/ref-type&gt;&lt;contributors&gt;&lt;authors&gt;&lt;author&gt;Ohdachi, Satoshi D.&lt;/author&gt;&lt;author&gt;Iwasa, Masahiro A.&lt;/author&gt;&lt;author&gt;Nesterenko, Vladimir A.&lt;/author&gt;&lt;author&gt;Abe, Hisashi&lt;/author&gt;&lt;author&gt;Masuda, Ryuichi&lt;/author&gt;&lt;author&gt;Haberl, Werner&lt;/author&gt;&lt;/authors&gt;&lt;/contributors&gt;&lt;titles&gt;&lt;title&gt;&lt;style face="normal" font="default" size="100%"&gt;Molecular Phylogenetics of &lt;/style&gt;&lt;style face="italic" font="default" size="100%"&gt;Crocidura &lt;/style&gt;&lt;style face="normal" font="default" size="100%"&gt;Shrews (Insectivora) in East and Central Asia&lt;/style&gt;&lt;/title&gt;&lt;secondary-title&gt;J. Mammal.&lt;/secondary-title&gt;&lt;alt-title&gt;Journal of Mammalogy&lt;/alt-title&gt;&lt;/titles&gt;&lt;alt-periodical&gt;&lt;full-title&gt;Journal of Mammalogy&lt;/full-title&gt;&lt;/alt-periodical&gt;&lt;pages&gt;396-403&lt;/pages&gt;&lt;volume&gt;85&lt;/volume&gt;&lt;number&gt;3&lt;/number&gt;&lt;dates&gt;&lt;year&gt;2004&lt;/year&gt;&lt;/dates&gt;&lt;isbn&gt;0022-2372&lt;/isbn&gt;&lt;urls&gt;&lt;related-urls&gt;&lt;url&gt;https://doi.org/10.1644/1383934&lt;/url&gt;&lt;/related-urls&gt;&lt;/urls&gt;&lt;electronic-resource-num&gt;10.1644/1383934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2" w:tooltip="Ohdachi, 2004 #462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Ohdachi et al. 2004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B077278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hantungensi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Russia</w:t>
            </w:r>
          </w:p>
        </w:tc>
        <w:tc>
          <w:tcPr>
            <w:tcW w:w="2410" w:type="dxa"/>
            <w:noWrap/>
            <w:hideMark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Ohdachi&lt;/Author&gt;&lt;Year&gt;2004&lt;/Year&gt;&lt;RecNum&gt;462&lt;/RecNum&gt;&lt;DisplayText&gt;(Ohdachi et al. 2004)&lt;/DisplayText&gt;&lt;record&gt;&lt;rec-number&gt;462&lt;/rec-number&gt;&lt;foreign-keys&gt;&lt;key app="EN" db-id="v5szxwvppvpee9e0er7p25six9drvwpas2pa"&gt;462&lt;/key&gt;&lt;/foreign-keys&gt;&lt;ref-type name="Journal Article"&gt;17&lt;/ref-type&gt;&lt;contributors&gt;&lt;authors&gt;&lt;author&gt;Ohdachi, Satoshi D.&lt;/author&gt;&lt;author&gt;Iwasa, Masahiro A.&lt;/author&gt;&lt;author&gt;Nesterenko, Vladimir A.&lt;/author&gt;&lt;author&gt;Abe, Hisashi&lt;/author&gt;&lt;author&gt;Masuda, Ryuichi&lt;/author&gt;&lt;author&gt;Haberl, Werner&lt;/author&gt;&lt;/authors&gt;&lt;/contributors&gt;&lt;titles&gt;&lt;title&gt;&lt;style face="normal" font="default" size="100%"&gt;Molecular Phylogenetics of &lt;/style&gt;&lt;style face="italic" font="default" size="100%"&gt;Crocidura &lt;/style&gt;&lt;style face="normal" font="default" size="100%"&gt;Shrews (Insectivora) in East and Central Asia&lt;/style&gt;&lt;/title&gt;&lt;secondary-title&gt;J. Mammal.&lt;/secondary-title&gt;&lt;alt-title&gt;Journal of Mammalogy&lt;/alt-title&gt;&lt;/titles&gt;&lt;alt-periodical&gt;&lt;full-title&gt;Journal of Mammalogy&lt;/full-title&gt;&lt;/alt-periodical&gt;&lt;pages&gt;396-403&lt;/pages&gt;&lt;volume&gt;85&lt;/volume&gt;&lt;number&gt;3&lt;/number&gt;&lt;dates&gt;&lt;year&gt;2004&lt;/year&gt;&lt;/dates&gt;&lt;isbn&gt;0022-2372&lt;/isbn&gt;&lt;urls&gt;&lt;related-urls&gt;&lt;url&gt;https://doi.org/10.1644/1383934&lt;/url&gt;&lt;/related-urls&gt;&lt;/urls&gt;&lt;electronic-resource-num&gt;10.1644/1383934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2" w:tooltip="Ohdachi, 2004 #462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Ohdachi et al. 2004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B077280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Austria</w:t>
            </w:r>
          </w:p>
        </w:tc>
        <w:tc>
          <w:tcPr>
            <w:tcW w:w="2410" w:type="dxa"/>
            <w:noWrap/>
            <w:hideMark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Ohdachi&lt;/Author&gt;&lt;Year&gt;2004&lt;/Year&gt;&lt;RecNum&gt;462&lt;/RecNum&gt;&lt;DisplayText&gt;(Ohdachi et al. 2004)&lt;/DisplayText&gt;&lt;record&gt;&lt;rec-number&gt;462&lt;/rec-number&gt;&lt;foreign-keys&gt;&lt;key app="EN" db-id="v5szxwvppvpee9e0er7p25six9drvwpas2pa"&gt;462&lt;/key&gt;&lt;/foreign-keys&gt;&lt;ref-type name="Journal Article"&gt;17&lt;/ref-type&gt;&lt;contributors&gt;&lt;authors&gt;&lt;author&gt;Ohdachi, Satoshi D.&lt;/author&gt;&lt;author&gt;Iwasa, Masahiro A.&lt;/author&gt;&lt;author&gt;Nesterenko, Vladimir A.&lt;/author&gt;&lt;author&gt;Abe, Hisashi&lt;/author&gt;&lt;author&gt;Masuda, Ryuichi&lt;/author&gt;&lt;author&gt;Haberl, Werner&lt;/author&gt;&lt;/authors&gt;&lt;/contributors&gt;&lt;titles&gt;&lt;title&gt;&lt;style face="normal" font="default" size="100%"&gt;Molecular Phylogenetics of &lt;/style&gt;&lt;style face="italic" font="default" size="100%"&gt;Crocidura &lt;/style&gt;&lt;style face="normal" font="default" size="100%"&gt;Shrews (Insectivora) in East and Central Asia&lt;/style&gt;&lt;/title&gt;&lt;secondary-title&gt;J. Mammal.&lt;/secondary-title&gt;&lt;alt-title&gt;Journal of Mammalogy&lt;/alt-title&gt;&lt;/titles&gt;&lt;alt-periodical&gt;&lt;full-title&gt;Journal of Mammalogy&lt;/full-title&gt;&lt;/alt-periodical&gt;&lt;pages&gt;396-403&lt;/pages&gt;&lt;volume&gt;85&lt;/volume&gt;&lt;number&gt;3&lt;/number&gt;&lt;dates&gt;&lt;year&gt;2004&lt;/year&gt;&lt;/dates&gt;&lt;isbn&gt;0022-2372&lt;/isbn&gt;&lt;urls&gt;&lt;related-urls&gt;&lt;url&gt;https://doi.org/10.1644/1383934&lt;/url&gt;&lt;/related-urls&gt;&lt;/urls&gt;&lt;electronic-resource-num&gt;10.1644/1383934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2" w:tooltip="Ohdachi, 2004 #462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Ohdachi et al. 2004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47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hantungensi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Japan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48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Greece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49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Greece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50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Italy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51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Hungary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52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witzerland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53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Italy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54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Hungary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55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Greece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56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Italy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57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Italy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58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Bulgaria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59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Italy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60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Greece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61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Turkey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62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ibirica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China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63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ibirica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China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64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ibirica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China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65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ibirica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China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66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Turkmenistan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67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Russia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68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ibirica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China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69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ibirica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China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70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ibirica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China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71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ibirica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China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72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ibirica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China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73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ibirica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China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74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ibirica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China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75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Ukraine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76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Russia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77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Russia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78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Tajikistan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79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Turkmenistan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80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Turkmenistan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81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Turkmenistan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lastRenderedPageBreak/>
              <w:t>AY843482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Tajikistan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83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Russia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84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ibirica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Russia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85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ibirica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Russia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86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ibirica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Russia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5A5255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87</w:t>
            </w:r>
          </w:p>
        </w:tc>
        <w:tc>
          <w:tcPr>
            <w:tcW w:w="4250" w:type="dxa"/>
            <w:noWrap/>
            <w:hideMark/>
          </w:tcPr>
          <w:p w:rsidR="005A5255" w:rsidRPr="00B73426" w:rsidRDefault="005A5255" w:rsidP="005A5255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caspica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Azerbaijan</w:t>
            </w:r>
          </w:p>
        </w:tc>
        <w:tc>
          <w:tcPr>
            <w:tcW w:w="2410" w:type="dxa"/>
            <w:noWrap/>
          </w:tcPr>
          <w:p w:rsidR="005A5255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F13894" w:rsidRPr="00B73426" w:rsidTr="00417C77">
        <w:trPr>
          <w:trHeight w:val="288"/>
        </w:trPr>
        <w:tc>
          <w:tcPr>
            <w:tcW w:w="1420" w:type="dxa"/>
            <w:noWrap/>
          </w:tcPr>
          <w:p w:rsidR="00F13894" w:rsidRPr="00B73426" w:rsidRDefault="00F13894" w:rsidP="00F1389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88</w:t>
            </w:r>
          </w:p>
        </w:tc>
        <w:tc>
          <w:tcPr>
            <w:tcW w:w="4250" w:type="dxa"/>
            <w:noWrap/>
          </w:tcPr>
          <w:p w:rsidR="00F13894" w:rsidRPr="00B73426" w:rsidRDefault="00F13894" w:rsidP="00F1389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gueldenstaedtii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Georgia</w:t>
            </w:r>
            <w:r w:rsidRPr="00B73426">
              <w:rPr>
                <w:rFonts w:asciiTheme="majorBidi" w:hAnsiTheme="majorBidi" w:cstheme="majorBidi"/>
              </w:rPr>
              <w:t xml:space="preserve"> </w:t>
            </w:r>
          </w:p>
        </w:tc>
        <w:tc>
          <w:tcPr>
            <w:tcW w:w="2410" w:type="dxa"/>
            <w:noWrap/>
          </w:tcPr>
          <w:p w:rsidR="00F13894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F13894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F13894" w:rsidRPr="00B73426" w:rsidRDefault="00F13894" w:rsidP="00F1389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89</w:t>
            </w:r>
          </w:p>
        </w:tc>
        <w:tc>
          <w:tcPr>
            <w:tcW w:w="4250" w:type="dxa"/>
            <w:noWrap/>
            <w:hideMark/>
          </w:tcPr>
          <w:p w:rsidR="00F13894" w:rsidRPr="00B73426" w:rsidRDefault="00F13894" w:rsidP="00F1389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United Kingdom</w:t>
            </w:r>
          </w:p>
        </w:tc>
        <w:tc>
          <w:tcPr>
            <w:tcW w:w="2410" w:type="dxa"/>
            <w:noWrap/>
          </w:tcPr>
          <w:p w:rsidR="00F13894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F13894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F13894" w:rsidRPr="00B73426" w:rsidRDefault="00F13894" w:rsidP="00F1389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90</w:t>
            </w:r>
          </w:p>
        </w:tc>
        <w:tc>
          <w:tcPr>
            <w:tcW w:w="4250" w:type="dxa"/>
            <w:noWrap/>
            <w:hideMark/>
          </w:tcPr>
          <w:p w:rsidR="00F13894" w:rsidRPr="00B73426" w:rsidRDefault="00F13894" w:rsidP="00F1389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France</w:t>
            </w:r>
          </w:p>
        </w:tc>
        <w:tc>
          <w:tcPr>
            <w:tcW w:w="2410" w:type="dxa"/>
            <w:noWrap/>
          </w:tcPr>
          <w:p w:rsidR="00F13894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F13894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F13894" w:rsidRPr="00B73426" w:rsidRDefault="00F13894" w:rsidP="00F1389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91</w:t>
            </w:r>
          </w:p>
        </w:tc>
        <w:tc>
          <w:tcPr>
            <w:tcW w:w="4250" w:type="dxa"/>
            <w:noWrap/>
            <w:hideMark/>
          </w:tcPr>
          <w:p w:rsidR="00F13894" w:rsidRPr="00B73426" w:rsidRDefault="00F13894" w:rsidP="00F1389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pain</w:t>
            </w:r>
          </w:p>
        </w:tc>
        <w:tc>
          <w:tcPr>
            <w:tcW w:w="2410" w:type="dxa"/>
            <w:noWrap/>
          </w:tcPr>
          <w:p w:rsidR="00F13894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F13894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F13894" w:rsidRPr="00B73426" w:rsidRDefault="00F13894" w:rsidP="00F1389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92</w:t>
            </w:r>
          </w:p>
        </w:tc>
        <w:tc>
          <w:tcPr>
            <w:tcW w:w="4250" w:type="dxa"/>
            <w:noWrap/>
            <w:hideMark/>
          </w:tcPr>
          <w:p w:rsidR="00F13894" w:rsidRPr="00B73426" w:rsidRDefault="00F13894" w:rsidP="00F1389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pain</w:t>
            </w:r>
          </w:p>
        </w:tc>
        <w:tc>
          <w:tcPr>
            <w:tcW w:w="2410" w:type="dxa"/>
            <w:noWrap/>
          </w:tcPr>
          <w:p w:rsidR="00F13894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F13894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F13894" w:rsidRPr="00B73426" w:rsidRDefault="00F13894" w:rsidP="00F1389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93</w:t>
            </w:r>
          </w:p>
        </w:tc>
        <w:tc>
          <w:tcPr>
            <w:tcW w:w="4250" w:type="dxa"/>
            <w:noWrap/>
            <w:hideMark/>
          </w:tcPr>
          <w:p w:rsidR="00F13894" w:rsidRPr="00B73426" w:rsidRDefault="00F13894" w:rsidP="00F1389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Italy</w:t>
            </w:r>
          </w:p>
        </w:tc>
        <w:tc>
          <w:tcPr>
            <w:tcW w:w="2410" w:type="dxa"/>
            <w:noWrap/>
          </w:tcPr>
          <w:p w:rsidR="00F13894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F13894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F13894" w:rsidRPr="00B73426" w:rsidRDefault="00F13894" w:rsidP="00F1389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94</w:t>
            </w:r>
          </w:p>
        </w:tc>
        <w:tc>
          <w:tcPr>
            <w:tcW w:w="4250" w:type="dxa"/>
            <w:noWrap/>
            <w:hideMark/>
          </w:tcPr>
          <w:p w:rsidR="00F13894" w:rsidRPr="00B73426" w:rsidRDefault="00F13894" w:rsidP="00F1389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Italy</w:t>
            </w:r>
          </w:p>
        </w:tc>
        <w:tc>
          <w:tcPr>
            <w:tcW w:w="2410" w:type="dxa"/>
            <w:noWrap/>
          </w:tcPr>
          <w:p w:rsidR="00F13894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F13894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F13894" w:rsidRPr="00B73426" w:rsidRDefault="00F13894" w:rsidP="00F1389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95</w:t>
            </w:r>
          </w:p>
        </w:tc>
        <w:tc>
          <w:tcPr>
            <w:tcW w:w="4250" w:type="dxa"/>
            <w:noWrap/>
            <w:hideMark/>
          </w:tcPr>
          <w:p w:rsidR="00F13894" w:rsidRPr="00B73426" w:rsidRDefault="00F13894" w:rsidP="00F1389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Italy</w:t>
            </w:r>
          </w:p>
        </w:tc>
        <w:tc>
          <w:tcPr>
            <w:tcW w:w="2410" w:type="dxa"/>
            <w:noWrap/>
          </w:tcPr>
          <w:p w:rsidR="00F13894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F13894" w:rsidRPr="00B73426" w:rsidTr="00417C77">
        <w:trPr>
          <w:trHeight w:val="288"/>
        </w:trPr>
        <w:tc>
          <w:tcPr>
            <w:tcW w:w="1420" w:type="dxa"/>
            <w:noWrap/>
          </w:tcPr>
          <w:p w:rsidR="00F13894" w:rsidRPr="00B73426" w:rsidRDefault="00F13894" w:rsidP="00F1389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96</w:t>
            </w:r>
          </w:p>
        </w:tc>
        <w:tc>
          <w:tcPr>
            <w:tcW w:w="4250" w:type="dxa"/>
            <w:noWrap/>
          </w:tcPr>
          <w:p w:rsidR="00F13894" w:rsidRPr="00B73426" w:rsidRDefault="00F13894" w:rsidP="00F1389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gueldenstaedtii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Georgia</w:t>
            </w:r>
          </w:p>
        </w:tc>
        <w:tc>
          <w:tcPr>
            <w:tcW w:w="2410" w:type="dxa"/>
            <w:noWrap/>
          </w:tcPr>
          <w:p w:rsidR="00F13894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F13894" w:rsidRPr="00B73426" w:rsidTr="00417C77">
        <w:trPr>
          <w:trHeight w:val="288"/>
        </w:trPr>
        <w:tc>
          <w:tcPr>
            <w:tcW w:w="1420" w:type="dxa"/>
            <w:noWrap/>
          </w:tcPr>
          <w:p w:rsidR="00F13894" w:rsidRPr="00B73426" w:rsidRDefault="00F13894" w:rsidP="00F1389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97</w:t>
            </w:r>
          </w:p>
        </w:tc>
        <w:tc>
          <w:tcPr>
            <w:tcW w:w="4250" w:type="dxa"/>
            <w:noWrap/>
          </w:tcPr>
          <w:p w:rsidR="00F13894" w:rsidRPr="00B73426" w:rsidRDefault="00F13894" w:rsidP="00F1389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gueldenstaedtii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Georgia</w:t>
            </w:r>
          </w:p>
        </w:tc>
        <w:tc>
          <w:tcPr>
            <w:tcW w:w="2410" w:type="dxa"/>
            <w:noWrap/>
          </w:tcPr>
          <w:p w:rsidR="00F13894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F13894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F13894" w:rsidRPr="00B73426" w:rsidRDefault="00F13894" w:rsidP="00F1389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98</w:t>
            </w:r>
          </w:p>
        </w:tc>
        <w:tc>
          <w:tcPr>
            <w:tcW w:w="4250" w:type="dxa"/>
            <w:noWrap/>
            <w:hideMark/>
          </w:tcPr>
          <w:p w:rsidR="00F13894" w:rsidRPr="00B73426" w:rsidRDefault="00F13894" w:rsidP="00F1389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monacha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Turkey</w:t>
            </w:r>
          </w:p>
        </w:tc>
        <w:tc>
          <w:tcPr>
            <w:tcW w:w="2410" w:type="dxa"/>
            <w:noWrap/>
          </w:tcPr>
          <w:p w:rsidR="00F13894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F13894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F13894" w:rsidRPr="00B73426" w:rsidRDefault="00F13894" w:rsidP="00F1389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499</w:t>
            </w:r>
          </w:p>
        </w:tc>
        <w:tc>
          <w:tcPr>
            <w:tcW w:w="4250" w:type="dxa"/>
            <w:noWrap/>
            <w:hideMark/>
          </w:tcPr>
          <w:p w:rsidR="00F13894" w:rsidRPr="00B73426" w:rsidRDefault="00F13894" w:rsidP="00F1389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monacha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Turkey</w:t>
            </w:r>
          </w:p>
        </w:tc>
        <w:tc>
          <w:tcPr>
            <w:tcW w:w="2410" w:type="dxa"/>
            <w:noWrap/>
          </w:tcPr>
          <w:p w:rsidR="00F13894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F13894" w:rsidRPr="00B73426" w:rsidTr="00417C77">
        <w:trPr>
          <w:trHeight w:val="288"/>
        </w:trPr>
        <w:tc>
          <w:tcPr>
            <w:tcW w:w="1420" w:type="dxa"/>
            <w:noWrap/>
          </w:tcPr>
          <w:p w:rsidR="00F13894" w:rsidRPr="00B73426" w:rsidRDefault="00F13894" w:rsidP="00F1389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500</w:t>
            </w:r>
          </w:p>
        </w:tc>
        <w:tc>
          <w:tcPr>
            <w:tcW w:w="4250" w:type="dxa"/>
            <w:noWrap/>
          </w:tcPr>
          <w:p w:rsidR="00F13894" w:rsidRPr="00B73426" w:rsidRDefault="00F13894" w:rsidP="00F1389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gueldenstaedtii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Georgia</w:t>
            </w:r>
          </w:p>
        </w:tc>
        <w:tc>
          <w:tcPr>
            <w:tcW w:w="2410" w:type="dxa"/>
            <w:noWrap/>
          </w:tcPr>
          <w:p w:rsidR="00F13894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F13894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F13894" w:rsidRPr="00B73426" w:rsidRDefault="00F13894" w:rsidP="00F1389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501</w:t>
            </w:r>
          </w:p>
        </w:tc>
        <w:tc>
          <w:tcPr>
            <w:tcW w:w="4250" w:type="dxa"/>
            <w:noWrap/>
            <w:hideMark/>
          </w:tcPr>
          <w:p w:rsidR="00F13894" w:rsidRPr="00B73426" w:rsidRDefault="00F13894" w:rsidP="00F1389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France</w:t>
            </w:r>
          </w:p>
        </w:tc>
        <w:tc>
          <w:tcPr>
            <w:tcW w:w="2410" w:type="dxa"/>
            <w:noWrap/>
          </w:tcPr>
          <w:p w:rsidR="00F13894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F13894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F13894" w:rsidRPr="00B73426" w:rsidRDefault="00F13894" w:rsidP="00F1389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502</w:t>
            </w:r>
          </w:p>
        </w:tc>
        <w:tc>
          <w:tcPr>
            <w:tcW w:w="4250" w:type="dxa"/>
            <w:noWrap/>
            <w:hideMark/>
          </w:tcPr>
          <w:p w:rsidR="00F13894" w:rsidRPr="00B73426" w:rsidRDefault="00F13894" w:rsidP="00F1389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monacha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Turkey</w:t>
            </w:r>
          </w:p>
        </w:tc>
        <w:tc>
          <w:tcPr>
            <w:tcW w:w="2410" w:type="dxa"/>
            <w:noWrap/>
          </w:tcPr>
          <w:p w:rsidR="00F13894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F13894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F13894" w:rsidRPr="00B73426" w:rsidRDefault="00F13894" w:rsidP="00F1389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43503</w:t>
            </w:r>
          </w:p>
        </w:tc>
        <w:tc>
          <w:tcPr>
            <w:tcW w:w="4250" w:type="dxa"/>
            <w:noWrap/>
            <w:hideMark/>
          </w:tcPr>
          <w:p w:rsidR="00F13894" w:rsidRPr="00B73426" w:rsidRDefault="00F13894" w:rsidP="00F1389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Crocidura lasiura Russia</w:t>
            </w:r>
          </w:p>
        </w:tc>
        <w:tc>
          <w:tcPr>
            <w:tcW w:w="2410" w:type="dxa"/>
            <w:noWrap/>
          </w:tcPr>
          <w:p w:rsidR="00F13894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850035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France</w:t>
            </w:r>
          </w:p>
        </w:tc>
        <w:tc>
          <w:tcPr>
            <w:tcW w:w="2410" w:type="dxa"/>
            <w:noWrap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925211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zarudnyi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Ira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465&lt;/RecNum&gt;&lt;DisplayText&gt;(Dubey et al. 2007d)&lt;/DisplayText&gt;&lt;record&gt;&lt;rec-number&gt;465&lt;/rec-number&gt;&lt;foreign-keys&gt;&lt;key app="EN" db-id="v5szxwvppvpee9e0er7p25six9drvwpas2pa"&gt;465&lt;/key&gt;&lt;/foreign-keys&gt;&lt;ref-type name="Journal Article"&gt;17&lt;/ref-type&gt;&lt;contributors&gt;&lt;authors&gt;&lt;author&gt;Dubey, Sylvain&lt;/author&gt;&lt;author&gt;Nová, Petra&lt;/author&gt;&lt;author&gt;Vogel, Peter&lt;/author&gt;&lt;author&gt;Vohralík, V.&lt;/author&gt;&lt;/authors&gt;&lt;/contributors&gt;&lt;titles&gt;&lt;title&gt;&lt;style face="normal" font="default" size="100%"&gt;Cytogenetic and molecular relationships between Zarudny&amp;apos;s rock shrew (&lt;/style&gt;&lt;style face="italic" font="default" size="100%"&gt;Crocidura zarudnyi&lt;/style&gt;&lt;style face="normal" font="default" size="100%"&gt;; Mammalia: Soricomorpha) and Eurasian taxa&lt;/style&gt;&lt;/title&gt;&lt;secondary-title&gt;J. Mammal.&lt;/secondary-title&gt;&lt;alt-title&gt;Journal of Mammalogy&lt;/alt-title&gt;&lt;/titles&gt;&lt;alt-periodical&gt;&lt;full-title&gt;Journal of Mammalogy&lt;/full-title&gt;&lt;/alt-periodical&gt;&lt;pages&gt;706-711&lt;/pages&gt;&lt;volume&gt;88&lt;/volume&gt;&lt;number&gt;3&lt;/number&gt;&lt;dates&gt;&lt;year&gt;2007&lt;/year&gt;&lt;/dates&gt;&lt;isbn&gt;0022-2372&lt;/isbn&gt;&lt;urls&gt;&lt;related-urls&gt;&lt;url&gt;https://doi.org/10.1644/05-MAMM-A-409R.10R.19R1.1&lt;/url&gt;&lt;/related-urls&gt;&lt;/urls&gt;&lt;electronic-resource-num&gt;10.1644/05-mamm-a-409r.10r.19r1.1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6" w:tooltip="Dubey, 2007 #46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d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994368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caspica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Azerbaija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annikova&lt;/Author&gt;&lt;Year&gt;2006&lt;/Year&gt;&lt;RecNum&gt;499&lt;/RecNum&gt;&lt;DisplayText&gt;(Bannikova et al. 2006)&lt;/DisplayText&gt;&lt;record&gt;&lt;rec-number&gt;499&lt;/rec-number&gt;&lt;foreign-keys&gt;&lt;key app="EN" db-id="v5szxwvppvpee9e0er7p25six9drvwpas2pa"&gt;499&lt;/key&gt;&lt;/foreign-keys&gt;&lt;ref-type name="Journal Article"&gt;17&lt;/ref-type&gt;&lt;contributors&gt;&lt;authors&gt;&lt;author&gt;Anna A. Bannikova&lt;/author&gt;&lt;author&gt;Vladimir S. Lebedev&lt;/author&gt;&lt;author&gt;Dmitri A. Kramerov&lt;/author&gt;&lt;author&gt;Mikhail V. Zaitsev&lt;/author&gt;&lt;/authors&gt;&lt;/contributors&gt;&lt;titles&gt;&lt;title&gt;&lt;style face="normal" font="default" size="100%"&gt;Phylogeny and systematics of the &lt;/style&gt;&lt;style face="italic" font="default" size="100%"&gt;Crocidura suaveolens&lt;/style&gt;&lt;style face="normal" font="default" size="100%"&gt; species group: corroboration and controversy between nuclear and mitochondrial DNA markers&lt;/style&gt;&lt;/title&gt;&lt;secondary-title&gt;Mammalia&lt;/secondary-title&gt;&lt;/titles&gt;&lt;periodical&gt;&lt;full-title&gt;Mammalia&lt;/full-title&gt;&lt;/periodical&gt;&lt;pages&gt;106-119&lt;/pages&gt;&lt;volume&gt;70&lt;/volume&gt;&lt;number&gt;1-2&lt;/number&gt;&lt;dates&gt;&lt;year&gt;2006&lt;/year&gt;&lt;/dates&gt;&lt;isbn&gt;0025-1461&lt;/isbn&gt;&lt;urls&gt;&lt;related-urls&gt;&lt;url&gt;https://www.degruyter.com/view/journals/mamm/70/1-2/article-p106_18.xml&lt;/url&gt;&lt;/related-urls&gt;&lt;/urls&gt;&lt;electronic-resource-num&gt;https://doi.org/10.1515/MAMM.2006.011&lt;/electronic-resource-num&gt;&lt;language&gt;English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" w:tooltip="Bannikova, 2006 #49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annikova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994369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caspica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Azerbaija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annikova&lt;/Author&gt;&lt;Year&gt;2006&lt;/Year&gt;&lt;RecNum&gt;499&lt;/RecNum&gt;&lt;DisplayText&gt;(Bannikova et al. 2006)&lt;/DisplayText&gt;&lt;record&gt;&lt;rec-number&gt;499&lt;/rec-number&gt;&lt;foreign-keys&gt;&lt;key app="EN" db-id="v5szxwvppvpee9e0er7p25six9drvwpas2pa"&gt;499&lt;/key&gt;&lt;/foreign-keys&gt;&lt;ref-type name="Journal Article"&gt;17&lt;/ref-type&gt;&lt;contributors&gt;&lt;authors&gt;&lt;author&gt;Anna A. Bannikova&lt;/author&gt;&lt;author&gt;Vladimir S. Lebedev&lt;/author&gt;&lt;author&gt;Dmitri A. Kramerov&lt;/author&gt;&lt;author&gt;Mikhail V. Zaitsev&lt;/author&gt;&lt;/authors&gt;&lt;/contributors&gt;&lt;titles&gt;&lt;title&gt;&lt;style face="normal" font="default" size="100%"&gt;Phylogeny and systematics of the &lt;/style&gt;&lt;style face="italic" font="default" size="100%"&gt;Crocidura suaveolens&lt;/style&gt;&lt;style face="normal" font="default" size="100%"&gt; species group: corroboration and controversy between nuclear and mitochondrial DNA markers&lt;/style&gt;&lt;/title&gt;&lt;secondary-title&gt;Mammalia&lt;/secondary-title&gt;&lt;/titles&gt;&lt;periodical&gt;&lt;full-title&gt;Mammalia&lt;/full-title&gt;&lt;/periodical&gt;&lt;pages&gt;106-119&lt;/pages&gt;&lt;volume&gt;70&lt;/volume&gt;&lt;number&gt;1-2&lt;/number&gt;&lt;dates&gt;&lt;year&gt;2006&lt;/year&gt;&lt;/dates&gt;&lt;isbn&gt;0025-1461&lt;/isbn&gt;&lt;urls&gt;&lt;related-urls&gt;&lt;url&gt;https://www.degruyter.com/view/journals/mamm/70/1-2/article-p106_18.xml&lt;/url&gt;&lt;/related-urls&gt;&lt;/urls&gt;&lt;electronic-resource-num&gt;https://doi.org/10.1515/MAMM.2006.011&lt;/electronic-resource-num&gt;&lt;language&gt;English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" w:tooltip="Bannikova, 2006 #49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annikova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994370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caspica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Azerbaija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annikova&lt;/Author&gt;&lt;Year&gt;2006&lt;/Year&gt;&lt;RecNum&gt;499&lt;/RecNum&gt;&lt;DisplayText&gt;(Bannikova et al. 2006)&lt;/DisplayText&gt;&lt;record&gt;&lt;rec-number&gt;499&lt;/rec-number&gt;&lt;foreign-keys&gt;&lt;key app="EN" db-id="v5szxwvppvpee9e0er7p25six9drvwpas2pa"&gt;499&lt;/key&gt;&lt;/foreign-keys&gt;&lt;ref-type name="Journal Article"&gt;17&lt;/ref-type&gt;&lt;contributors&gt;&lt;authors&gt;&lt;author&gt;Anna A. Bannikova&lt;/author&gt;&lt;author&gt;Vladimir S. Lebedev&lt;/author&gt;&lt;author&gt;Dmitri A. Kramerov&lt;/author&gt;&lt;author&gt;Mikhail V. Zaitsev&lt;/author&gt;&lt;/authors&gt;&lt;/contributors&gt;&lt;titles&gt;&lt;title&gt;&lt;style face="normal" font="default" size="100%"&gt;Phylogeny and systematics of the &lt;/style&gt;&lt;style face="italic" font="default" size="100%"&gt;Crocidura suaveolens&lt;/style&gt;&lt;style face="normal" font="default" size="100%"&gt; species group: corroboration and controversy between nuclear and mitochondrial DNA markers&lt;/style&gt;&lt;/title&gt;&lt;secondary-title&gt;Mammalia&lt;/secondary-title&gt;&lt;/titles&gt;&lt;periodical&gt;&lt;full-title&gt;Mammalia&lt;/full-title&gt;&lt;/periodical&gt;&lt;pages&gt;106-119&lt;/pages&gt;&lt;volume&gt;70&lt;/volume&gt;&lt;number&gt;1-2&lt;/number&gt;&lt;dates&gt;&lt;year&gt;2006&lt;/year&gt;&lt;/dates&gt;&lt;isbn&gt;0025-1461&lt;/isbn&gt;&lt;urls&gt;&lt;related-urls&gt;&lt;url&gt;https://www.degruyter.com/view/journals/mamm/70/1-2/article-p106_18.xml&lt;/url&gt;&lt;/related-urls&gt;&lt;/urls&gt;&lt;electronic-resource-num&gt;https://doi.org/10.1515/MAMM.2006.011&lt;/electronic-resource-num&gt;&lt;language&gt;English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" w:tooltip="Bannikova, 2006 #49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annikova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994373</w:t>
            </w:r>
          </w:p>
        </w:tc>
        <w:tc>
          <w:tcPr>
            <w:tcW w:w="4250" w:type="dxa"/>
            <w:noWrap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gueldenstaedtii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Russia</w:t>
            </w:r>
          </w:p>
        </w:tc>
        <w:tc>
          <w:tcPr>
            <w:tcW w:w="2410" w:type="dxa"/>
            <w:noWrap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annikova&lt;/Author&gt;&lt;Year&gt;2006&lt;/Year&gt;&lt;RecNum&gt;499&lt;/RecNum&gt;&lt;DisplayText&gt;(Bannikova et al. 2006)&lt;/DisplayText&gt;&lt;record&gt;&lt;rec-number&gt;499&lt;/rec-number&gt;&lt;foreign-keys&gt;&lt;key app="EN" db-id="v5szxwvppvpee9e0er7p25six9drvwpas2pa"&gt;499&lt;/key&gt;&lt;/foreign-keys&gt;&lt;ref-type name="Journal Article"&gt;17&lt;/ref-type&gt;&lt;contributors&gt;&lt;authors&gt;&lt;author&gt;Anna A. Bannikova&lt;/author&gt;&lt;author&gt;Vladimir S. Lebedev&lt;/author&gt;&lt;author&gt;Dmitri A. Kramerov&lt;/author&gt;&lt;author&gt;Mikhail V. Zaitsev&lt;/author&gt;&lt;/authors&gt;&lt;/contributors&gt;&lt;titles&gt;&lt;title&gt;&lt;style face="normal" font="default" size="100%"&gt;Phylogeny and systematics of the &lt;/style&gt;&lt;style face="italic" font="default" size="100%"&gt;Crocidura suaveolens&lt;/style&gt;&lt;style face="normal" font="default" size="100%"&gt; species group: corroboration and controversy between nuclear and mitochondrial DNA markers&lt;/style&gt;&lt;/title&gt;&lt;secondary-title&gt;Mammalia&lt;/secondary-title&gt;&lt;/titles&gt;&lt;periodical&gt;&lt;full-title&gt;Mammalia&lt;/full-title&gt;&lt;/periodical&gt;&lt;pages&gt;106-119&lt;/pages&gt;&lt;volume&gt;70&lt;/volume&gt;&lt;number&gt;1-2&lt;/number&gt;&lt;dates&gt;&lt;year&gt;2006&lt;/year&gt;&lt;/dates&gt;&lt;isbn&gt;0025-1461&lt;/isbn&gt;&lt;urls&gt;&lt;related-urls&gt;&lt;url&gt;https://www.degruyter.com/view/journals/mamm/70/1-2/article-p106_18.xml&lt;/url&gt;&lt;/related-urls&gt;&lt;/urls&gt;&lt;electronic-resource-num&gt;https://doi.org/10.1515/MAMM.2006.011&lt;/electronic-resource-num&gt;&lt;language&gt;English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" w:tooltip="Bannikova, 2006 #49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annikova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994375</w:t>
            </w:r>
          </w:p>
        </w:tc>
        <w:tc>
          <w:tcPr>
            <w:tcW w:w="4250" w:type="dxa"/>
            <w:noWrap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gueldenstaedtii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Georgia</w:t>
            </w:r>
          </w:p>
        </w:tc>
        <w:tc>
          <w:tcPr>
            <w:tcW w:w="2410" w:type="dxa"/>
            <w:noWrap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annikova&lt;/Author&gt;&lt;Year&gt;2006&lt;/Year&gt;&lt;RecNum&gt;499&lt;/RecNum&gt;&lt;DisplayText&gt;(Bannikova et al. 2006)&lt;/DisplayText&gt;&lt;record&gt;&lt;rec-number&gt;499&lt;/rec-number&gt;&lt;foreign-keys&gt;&lt;key app="EN" db-id="v5szxwvppvpee9e0er7p25six9drvwpas2pa"&gt;499&lt;/key&gt;&lt;/foreign-keys&gt;&lt;ref-type name="Journal Article"&gt;17&lt;/ref-type&gt;&lt;contributors&gt;&lt;authors&gt;&lt;author&gt;Anna A. Bannikova&lt;/author&gt;&lt;author&gt;Vladimir S. Lebedev&lt;/author&gt;&lt;author&gt;Dmitri A. Kramerov&lt;/author&gt;&lt;author&gt;Mikhail V. Zaitsev&lt;/author&gt;&lt;/authors&gt;&lt;/contributors&gt;&lt;titles&gt;&lt;title&gt;&lt;style face="normal" font="default" size="100%"&gt;Phylogeny and systematics of the &lt;/style&gt;&lt;style face="italic" font="default" size="100%"&gt;Crocidura suaveolens&lt;/style&gt;&lt;style face="normal" font="default" size="100%"&gt; species group: corroboration and controversy between nuclear and mitochondrial DNA markers&lt;/style&gt;&lt;/title&gt;&lt;secondary-title&gt;Mammalia&lt;/secondary-title&gt;&lt;/titles&gt;&lt;periodical&gt;&lt;full-title&gt;Mammalia&lt;/full-title&gt;&lt;/periodical&gt;&lt;pages&gt;106-119&lt;/pages&gt;&lt;volume&gt;70&lt;/volume&gt;&lt;number&gt;1-2&lt;/number&gt;&lt;dates&gt;&lt;year&gt;2006&lt;/year&gt;&lt;/dates&gt;&lt;isbn&gt;0025-1461&lt;/isbn&gt;&lt;urls&gt;&lt;related-urls&gt;&lt;url&gt;https://www.degruyter.com/view/journals/mamm/70/1-2/article-p106_18.xml&lt;/url&gt;&lt;/related-urls&gt;&lt;/urls&gt;&lt;electronic-resource-num&gt;https://doi.org/10.1515/MAMM.2006.011&lt;/electronic-resource-num&gt;&lt;language&gt;English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" w:tooltip="Bannikova, 2006 #49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annikova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994376</w:t>
            </w:r>
          </w:p>
        </w:tc>
        <w:tc>
          <w:tcPr>
            <w:tcW w:w="4250" w:type="dxa"/>
            <w:noWrap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gueldenstaedtii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Georgia</w:t>
            </w:r>
          </w:p>
        </w:tc>
        <w:tc>
          <w:tcPr>
            <w:tcW w:w="2410" w:type="dxa"/>
            <w:noWrap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annikova&lt;/Author&gt;&lt;Year&gt;2006&lt;/Year&gt;&lt;RecNum&gt;499&lt;/RecNum&gt;&lt;DisplayText&gt;(Bannikova et al. 2006)&lt;/DisplayText&gt;&lt;record&gt;&lt;rec-number&gt;499&lt;/rec-number&gt;&lt;foreign-keys&gt;&lt;key app="EN" db-id="v5szxwvppvpee9e0er7p25six9drvwpas2pa"&gt;499&lt;/key&gt;&lt;/foreign-keys&gt;&lt;ref-type name="Journal Article"&gt;17&lt;/ref-type&gt;&lt;contributors&gt;&lt;authors&gt;&lt;author&gt;Anna A. Bannikova&lt;/author&gt;&lt;author&gt;Vladimir S. Lebedev&lt;/author&gt;&lt;author&gt;Dmitri A. Kramerov&lt;/author&gt;&lt;author&gt;Mikhail V. Zaitsev&lt;/author&gt;&lt;/authors&gt;&lt;/contributors&gt;&lt;titles&gt;&lt;title&gt;&lt;style face="normal" font="default" size="100%"&gt;Phylogeny and systematics of the &lt;/style&gt;&lt;style face="italic" font="default" size="100%"&gt;Crocidura suaveolens&lt;/style&gt;&lt;style face="normal" font="default" size="100%"&gt; species group: corroboration and controversy between nuclear and mitochondrial DNA markers&lt;/style&gt;&lt;/title&gt;&lt;secondary-title&gt;Mammalia&lt;/secondary-title&gt;&lt;/titles&gt;&lt;periodical&gt;&lt;full-title&gt;Mammalia&lt;/full-title&gt;&lt;/periodical&gt;&lt;pages&gt;106-119&lt;/pages&gt;&lt;volume&gt;70&lt;/volume&gt;&lt;number&gt;1-2&lt;/number&gt;&lt;dates&gt;&lt;year&gt;2006&lt;/year&gt;&lt;/dates&gt;&lt;isbn&gt;0025-1461&lt;/isbn&gt;&lt;urls&gt;&lt;related-urls&gt;&lt;url&gt;https://www.degruyter.com/view/journals/mamm/70/1-2/article-p106_18.xml&lt;/url&gt;&lt;/related-urls&gt;&lt;/urls&gt;&lt;electronic-resource-num&gt;https://doi.org/10.1515/MAMM.2006.011&lt;/electronic-resource-num&gt;&lt;language&gt;English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" w:tooltip="Bannikova, 2006 #49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annikova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994377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Ukraine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annikova&lt;/Author&gt;&lt;Year&gt;2006&lt;/Year&gt;&lt;RecNum&gt;499&lt;/RecNum&gt;&lt;DisplayText&gt;(Bannikova et al. 2006)&lt;/DisplayText&gt;&lt;record&gt;&lt;rec-number&gt;499&lt;/rec-number&gt;&lt;foreign-keys&gt;&lt;key app="EN" db-id="v5szxwvppvpee9e0er7p25six9drvwpas2pa"&gt;499&lt;/key&gt;&lt;/foreign-keys&gt;&lt;ref-type name="Journal Article"&gt;17&lt;/ref-type&gt;&lt;contributors&gt;&lt;authors&gt;&lt;author&gt;Anna A. Bannikova&lt;/author&gt;&lt;author&gt;Vladimir S. Lebedev&lt;/author&gt;&lt;author&gt;Dmitri A. Kramerov&lt;/author&gt;&lt;author&gt;Mikhail V. Zaitsev&lt;/author&gt;&lt;/authors&gt;&lt;/contributors&gt;&lt;titles&gt;&lt;title&gt;&lt;style face="normal" font="default" size="100%"&gt;Phylogeny and systematics of the &lt;/style&gt;&lt;style face="italic" font="default" size="100%"&gt;Crocidura suaveolens&lt;/style&gt;&lt;style face="normal" font="default" size="100%"&gt; species group: corroboration and controversy between nuclear and mitochondrial DNA markers&lt;/style&gt;&lt;/title&gt;&lt;secondary-title&gt;Mammalia&lt;/secondary-title&gt;&lt;/titles&gt;&lt;periodical&gt;&lt;full-title&gt;Mammalia&lt;/full-title&gt;&lt;/periodical&gt;&lt;pages&gt;106-119&lt;/pages&gt;&lt;volume&gt;70&lt;/volume&gt;&lt;number&gt;1-2&lt;/number&gt;&lt;dates&gt;&lt;year&gt;2006&lt;/year&gt;&lt;/dates&gt;&lt;isbn&gt;0025-1461&lt;/isbn&gt;&lt;urls&gt;&lt;related-urls&gt;&lt;url&gt;https://www.degruyter.com/view/journals/mamm/70/1-2/article-p106_18.xml&lt;/url&gt;&lt;/related-urls&gt;&lt;/urls&gt;&lt;electronic-resource-num&gt;https://doi.org/10.1515/MAMM.2006.011&lt;/electronic-resource-num&gt;&lt;language&gt;English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" w:tooltip="Bannikova, 2006 #49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annikova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994386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Russia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annikova&lt;/Author&gt;&lt;Year&gt;2006&lt;/Year&gt;&lt;RecNum&gt;499&lt;/RecNum&gt;&lt;DisplayText&gt;(Bannikova et al. 2006)&lt;/DisplayText&gt;&lt;record&gt;&lt;rec-number&gt;499&lt;/rec-number&gt;&lt;foreign-keys&gt;&lt;key app="EN" db-id="v5szxwvppvpee9e0er7p25six9drvwpas2pa"&gt;499&lt;/key&gt;&lt;/foreign-keys&gt;&lt;ref-type name="Journal Article"&gt;17&lt;/ref-type&gt;&lt;contributors&gt;&lt;authors&gt;&lt;author&gt;Anna A. Bannikova&lt;/author&gt;&lt;author&gt;Vladimir S. Lebedev&lt;/author&gt;&lt;author&gt;Dmitri A. Kramerov&lt;/author&gt;&lt;author&gt;Mikhail V. Zaitsev&lt;/author&gt;&lt;/authors&gt;&lt;/contributors&gt;&lt;titles&gt;&lt;title&gt;&lt;style face="normal" font="default" size="100%"&gt;Phylogeny and systematics of the &lt;/style&gt;&lt;style face="italic" font="default" size="100%"&gt;Crocidura suaveolens&lt;/style&gt;&lt;style face="normal" font="default" size="100%"&gt; species group: corroboration and controversy between nuclear and mitochondrial DNA markers&lt;/style&gt;&lt;/title&gt;&lt;secondary-title&gt;Mammalia&lt;/secondary-title&gt;&lt;/titles&gt;&lt;periodical&gt;&lt;full-title&gt;Mammalia&lt;/full-title&gt;&lt;/periodical&gt;&lt;pages&gt;106-119&lt;/pages&gt;&lt;volume&gt;70&lt;/volume&gt;&lt;number&gt;1-2&lt;/number&gt;&lt;dates&gt;&lt;year&gt;2006&lt;/year&gt;&lt;/dates&gt;&lt;isbn&gt;0025-1461&lt;/isbn&gt;&lt;urls&gt;&lt;related-urls&gt;&lt;url&gt;https://www.degruyter.com/view/journals/mamm/70/1-2/article-p106_18.xml&lt;/url&gt;&lt;/related-urls&gt;&lt;/urls&gt;&lt;electronic-resource-num&gt;https://doi.org/10.1515/MAMM.2006.011&lt;/electronic-resource-num&gt;&lt;language&gt;English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" w:tooltip="Bannikova, 2006 #49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annikova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994387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Mongolia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annikova&lt;/Author&gt;&lt;Year&gt;2006&lt;/Year&gt;&lt;RecNum&gt;499&lt;/RecNum&gt;&lt;DisplayText&gt;(Bannikova et al. 2006)&lt;/DisplayText&gt;&lt;record&gt;&lt;rec-number&gt;499&lt;/rec-number&gt;&lt;foreign-keys&gt;&lt;key app="EN" db-id="v5szxwvppvpee9e0er7p25six9drvwpas2pa"&gt;499&lt;/key&gt;&lt;/foreign-keys&gt;&lt;ref-type name="Journal Article"&gt;17&lt;/ref-type&gt;&lt;contributors&gt;&lt;authors&gt;&lt;author&gt;Anna A. Bannikova&lt;/author&gt;&lt;author&gt;Vladimir S. Lebedev&lt;/author&gt;&lt;author&gt;Dmitri A. Kramerov&lt;/author&gt;&lt;author&gt;Mikhail V. Zaitsev&lt;/author&gt;&lt;/authors&gt;&lt;/contributors&gt;&lt;titles&gt;&lt;title&gt;&lt;style face="normal" font="default" size="100%"&gt;Phylogeny and systematics of the &lt;/style&gt;&lt;style face="italic" font="default" size="100%"&gt;Crocidura suaveolens&lt;/style&gt;&lt;style face="normal" font="default" size="100%"&gt; species group: corroboration and controversy between nuclear and mitochondrial DNA markers&lt;/style&gt;&lt;/title&gt;&lt;secondary-title&gt;Mammalia&lt;/secondary-title&gt;&lt;/titles&gt;&lt;periodical&gt;&lt;full-title&gt;Mammalia&lt;/full-title&gt;&lt;/periodical&gt;&lt;pages&gt;106-119&lt;/pages&gt;&lt;volume&gt;70&lt;/volume&gt;&lt;number&gt;1-2&lt;/number&gt;&lt;dates&gt;&lt;year&gt;2006&lt;/year&gt;&lt;/dates&gt;&lt;isbn&gt;0025-1461&lt;/isbn&gt;&lt;urls&gt;&lt;related-urls&gt;&lt;url&gt;https://www.degruyter.com/view/journals/mamm/70/1-2/article-p106_18.xml&lt;/url&gt;&lt;/related-urls&gt;&lt;/urls&gt;&lt;electronic-resource-num&gt;https://doi.org/10.1515/MAMM.2006.011&lt;/electronic-resource-num&gt;&lt;language&gt;English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" w:tooltip="Bannikova, 2006 #49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annikova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994388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Italy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annikova&lt;/Author&gt;&lt;Year&gt;2006&lt;/Year&gt;&lt;RecNum&gt;499&lt;/RecNum&gt;&lt;DisplayText&gt;(Bannikova et al. 2006)&lt;/DisplayText&gt;&lt;record&gt;&lt;rec-number&gt;499&lt;/rec-number&gt;&lt;foreign-keys&gt;&lt;key app="EN" db-id="v5szxwvppvpee9e0er7p25six9drvwpas2pa"&gt;499&lt;/key&gt;&lt;/foreign-keys&gt;&lt;ref-type name="Journal Article"&gt;17&lt;/ref-type&gt;&lt;contributors&gt;&lt;authors&gt;&lt;author&gt;Anna A. Bannikova&lt;/author&gt;&lt;author&gt;Vladimir S. Lebedev&lt;/author&gt;&lt;author&gt;Dmitri A. Kramerov&lt;/author&gt;&lt;author&gt;Mikhail V. Zaitsev&lt;/author&gt;&lt;/authors&gt;&lt;/contributors&gt;&lt;titles&gt;&lt;title&gt;&lt;style face="normal" font="default" size="100%"&gt;Phylogeny and systematics of the &lt;/style&gt;&lt;style face="italic" font="default" size="100%"&gt;Crocidura suaveolens&lt;/style&gt;&lt;style face="normal" font="default" size="100%"&gt; species group: corroboration and controversy between nuclear and mitochondrial DNA markers&lt;/style&gt;&lt;/title&gt;&lt;secondary-title&gt;Mammalia&lt;/secondary-title&gt;&lt;/titles&gt;&lt;periodical&gt;&lt;full-title&gt;Mammalia&lt;/full-title&gt;&lt;/periodical&gt;&lt;pages&gt;106-119&lt;/pages&gt;&lt;volume&gt;70&lt;/volume&gt;&lt;number&gt;1-2&lt;/number&gt;&lt;dates&gt;&lt;year&gt;2006&lt;/year&gt;&lt;/dates&gt;&lt;isbn&gt;0025-1461&lt;/isbn&gt;&lt;urls&gt;&lt;related-urls&gt;&lt;url&gt;https://www.degruyter.com/view/journals/mamm/70/1-2/article-p106_18.xml&lt;/url&gt;&lt;/related-urls&gt;&lt;/urls&gt;&lt;electronic-resource-num&gt;https://doi.org/10.1515/MAMM.2006.011&lt;/electronic-resource-num&gt;&lt;language&gt;English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" w:tooltip="Bannikova, 2006 #49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annikova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Y994389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ibirica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Russia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annikova&lt;/Author&gt;&lt;Year&gt;2006&lt;/Year&gt;&lt;RecNum&gt;499&lt;/RecNum&gt;&lt;DisplayText&gt;(Bannikova et al. 2006)&lt;/DisplayText&gt;&lt;record&gt;&lt;rec-number&gt;499&lt;/rec-number&gt;&lt;foreign-keys&gt;&lt;key app="EN" db-id="v5szxwvppvpee9e0er7p25six9drvwpas2pa"&gt;499&lt;/key&gt;&lt;/foreign-keys&gt;&lt;ref-type name="Journal Article"&gt;17&lt;/ref-type&gt;&lt;contributors&gt;&lt;authors&gt;&lt;author&gt;Anna A. Bannikova&lt;/author&gt;&lt;author&gt;Vladimir S. Lebedev&lt;/author&gt;&lt;author&gt;Dmitri A. Kramerov&lt;/author&gt;&lt;author&gt;Mikhail V. Zaitsev&lt;/author&gt;&lt;/authors&gt;&lt;/contributors&gt;&lt;titles&gt;&lt;title&gt;&lt;style face="normal" font="default" size="100%"&gt;Phylogeny and systematics of the &lt;/style&gt;&lt;style face="italic" font="default" size="100%"&gt;Crocidura suaveolens&lt;/style&gt;&lt;style face="normal" font="default" size="100%"&gt; species group: corroboration and controversy between nuclear and mitochondrial DNA markers&lt;/style&gt;&lt;/title&gt;&lt;secondary-title&gt;Mammalia&lt;/secondary-title&gt;&lt;/titles&gt;&lt;periodical&gt;&lt;full-title&gt;Mammalia&lt;/full-title&gt;&lt;/periodical&gt;&lt;pages&gt;106-119&lt;/pages&gt;&lt;volume&gt;70&lt;/volume&gt;&lt;number&gt;1-2&lt;/number&gt;&lt;dates&gt;&lt;year&gt;2006&lt;/year&gt;&lt;/dates&gt;&lt;isbn&gt;0025-1461&lt;/isbn&gt;&lt;urls&gt;&lt;related-urls&gt;&lt;url&gt;https://www.degruyter.com/view/journals/mamm/70/1-2/article-p106_18.xml&lt;/url&gt;&lt;/related-urls&gt;&lt;/urls&gt;&lt;electronic-resource-num&gt;https://doi.org/10.1515/MAMM.2006.011&lt;/electronic-resource-num&gt;&lt;language&gt;English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" w:tooltip="Bannikova, 2006 #49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annikova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059023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caspica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059024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nigripes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059025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brunnea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6&lt;/Year&gt;&lt;RecNum&gt;23&lt;/RecNum&gt;&lt;DisplayText&gt;(Dubey et al. 2006)&lt;/DisplayText&gt;&lt;record&gt;&lt;rec-number&gt;23&lt;/rec-number&gt;&lt;foreign-keys&gt;&lt;key app="EN" db-id="v5szxwvppvpee9e0er7p25six9drvwpas2pa"&gt;23&lt;/key&gt;&lt;/foreign-keys&gt;&lt;ref-type name="Journal Article"&gt;17&lt;/ref-type&gt;&lt;contributors&gt;&lt;authors&gt;&lt;author&gt;Dubey, S.&lt;/author&gt;&lt;author&gt;Zaitsev, M.&lt;/author&gt;&lt;author&gt;Cosson, J. F.&lt;/author&gt;&lt;author&gt;Abdukadier, A.&lt;/author&gt;&lt;author&gt;Vogel, P.&lt;/author&gt;&lt;/authors&gt;&lt;/contributors&gt;&lt;auth-address&gt;Department of Ecology and Evolution, University of Lausanne, CH-1015 Lausanne, Switzerland. sylvain.dubey@unil.ch&lt;/auth-address&gt;&lt;titles&gt;&lt;title&gt;&lt;style face="normal" font="default" size="100%"&gt;Pliocene and Pleistocene diversification and multiple refugia in a Eurasian shrew (&lt;/style&gt;&lt;style face="italic" font="default" size="100%"&gt;Crocidura suaveolens &lt;/style&gt;&lt;style face="normal" font="default" size="100%"&gt;group)&lt;/style&gt;&lt;/title&gt;&lt;secondary-title&gt;Mol. Phylogenet. Evol.&lt;/secondary-title&gt;&lt;alt-title&gt;Molecular phylogenetics and evolution&lt;/alt-title&gt;&lt;/titles&gt;&lt;periodical&gt;&lt;full-title&gt;Mol. Phylogenet. Evol.&lt;/full-title&gt;&lt;/periodical&gt;&lt;alt-periodical&gt;&lt;full-title&gt;Mol Phylogenet Evol&lt;/full-title&gt;&lt;abbr-1&gt;Molecular phylogenetics and evolution&lt;/abbr-1&gt;&lt;/alt-periodical&gt;&lt;pages&gt;635-647&lt;/pages&gt;&lt;volume&gt;38&lt;/volume&gt;&lt;number&gt;3&lt;/number&gt;&lt;edition&gt;2006/01/24&lt;/edition&gt;&lt;keywords&gt;&lt;keyword&gt;Animals&lt;/keyword&gt;&lt;keyword&gt;Base Sequence&lt;/keyword&gt;&lt;keyword&gt;Cytochromes b/genetics&lt;/keyword&gt;&lt;keyword&gt;DNA Primers&lt;/keyword&gt;&lt;keyword&gt;DNA, Mitochondrial/genetics&lt;/keyword&gt;&lt;keyword&gt;Genes, BRCA1&lt;/keyword&gt;&lt;keyword&gt;Phylogeny&lt;/keyword&gt;&lt;keyword&gt;Shrews/*classification/genetics&lt;/keyword&gt;&lt;/keywords&gt;&lt;dates&gt;&lt;year&gt;2006&lt;/year&gt;&lt;pub-dates&gt;&lt;date&gt;Mar&lt;/date&gt;&lt;/pub-dates&gt;&lt;/dates&gt;&lt;isbn&gt;1055-7903 (Print)&amp;#xD;1055-7903 (Linking)&lt;/isbn&gt;&lt;accession-num&gt;16426868&lt;/accession-num&gt;&lt;urls&gt;&lt;related-urls&gt;&lt;url&gt;http://www.ncbi.nlm.nih.gov/pubmed/16426868&lt;/url&gt;&lt;/related-urls&gt;&lt;/urls&gt;&lt;electronic-resource-num&gt;10.1016/j.ympev.2005.11.005&lt;/electronic-resource-num&gt;&lt;language&gt;eng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9" w:tooltip="Dubey, 2006 #2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242541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Hungary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37&lt;/RecNum&gt;&lt;DisplayText&gt;(Dubey et al. 2007e)&lt;/DisplayText&gt;&lt;record&gt;&lt;rec-number&gt;37&lt;/rec-number&gt;&lt;foreign-keys&gt;&lt;key app="EN" db-id="v5szxwvppvpee9e0er7p25six9drvwpas2pa"&gt;37&lt;/key&gt;&lt;/foreign-keys&gt;&lt;ref-type name="Journal Article"&gt;17&lt;/ref-type&gt;&lt;contributors&gt;&lt;authors&gt;&lt;author&gt;Dubey, S. &lt;/author&gt;&lt;author&gt;Salamin, N.&lt;/author&gt;&lt;author&gt;Ohdachi, S. D.&lt;/author&gt;&lt;author&gt;Barrie`re, P.&lt;/author&gt;&lt;author&gt;Vogel, P.&lt;/author&gt;&lt;/authors&gt;&lt;/contributors&gt;&lt;titles&gt;&lt;title&gt;Molecular phylogenetics of shrews (Mammalia : Soricidae) reveal timing of transcontinental colonizations&lt;/title&gt;&lt;secondary-title&gt;Mol. Phylogenet. Evol.&lt;/secondary-title&gt;&lt;/titles&gt;&lt;periodical&gt;&lt;full-title&gt;Mol. Phylogenet. Evol.&lt;/full-title&gt;&lt;/periodical&gt;&lt;pages&gt;126-137&lt;/pages&gt;&lt;volume&gt;44&lt;/volume&gt;&lt;number&gt;1&lt;/number&gt;&lt;dates&gt;&lt;year&gt;2007&lt;/year&gt;&lt;/dates&gt;&lt;urls&gt;&lt;/urls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7" w:tooltip="Dubey, 2007 #37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e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50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51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52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lastRenderedPageBreak/>
              <w:t>DQ630053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54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55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caspica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56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caspica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57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caspica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58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sp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59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sp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60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aleksandris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61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aleksandris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62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63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64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65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66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67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68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69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70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71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72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73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74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75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76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77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78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79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80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81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82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83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84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85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86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87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88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89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90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91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92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93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94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lastRenderedPageBreak/>
              <w:t>DQ630095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96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97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98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099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100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101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102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103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104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105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106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107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108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109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110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111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112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114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115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116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117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118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119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120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121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41270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EdWJleTwvQXV0aG9yPjxZZWFyPjIwMDc8L1llYXI+PFJl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3" w:tooltip="Dubey, 2007 #5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b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U742605</w:t>
            </w:r>
          </w:p>
        </w:tc>
        <w:tc>
          <w:tcPr>
            <w:tcW w:w="4250" w:type="dxa"/>
            <w:noWrap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 mimula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Germany</w:t>
            </w:r>
          </w:p>
        </w:tc>
        <w:tc>
          <w:tcPr>
            <w:tcW w:w="2410" w:type="dxa"/>
            <w:noWrap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annikova&lt;/Author&gt;&lt;Year&gt;2009&lt;/Year&gt;&lt;RecNum&gt;469&lt;/RecNum&gt;&lt;DisplayText&gt;(Bannikova et al. 2009)&lt;/DisplayText&gt;&lt;record&gt;&lt;rec-number&gt;469&lt;/rec-number&gt;&lt;foreign-keys&gt;&lt;key app="EN" db-id="v5szxwvppvpee9e0er7p25six9drvwpas2pa"&gt;469&lt;/key&gt;&lt;/foreign-keys&gt;&lt;ref-type name="Journal Article"&gt;17&lt;/ref-type&gt;&lt;contributors&gt;&lt;authors&gt;&lt;author&gt;Bannikova, A. A.&lt;/author&gt;&lt;author&gt;Sheftel, B. I.&lt;/author&gt;&lt;author&gt;Lebedev, V. S.&lt;/author&gt;&lt;author&gt;Aleksandrov, D. Yu&lt;/author&gt;&lt;author&gt;Muehlenberg, M.&lt;/author&gt;&lt;/authors&gt;&lt;/contributors&gt;&lt;titles&gt;&lt;title&gt;&lt;style face="italic" font="default" size="100%"&gt;Crocidura shantungensis&lt;/style&gt;&lt;style face="normal" font="default" size="100%"&gt;, a new species for Mongolia and Buryatia&lt;/style&gt;&lt;/title&gt;&lt;secondary-title&gt;Dokl. Biol. Sci.&lt;/secondary-title&gt;&lt;alt-title&gt;Doklady Biological Sciences&lt;/alt-title&gt;&lt;/titles&gt;&lt;alt-periodical&gt;&lt;full-title&gt;Doklady Biological Sciences&lt;/full-title&gt;&lt;/alt-periodical&gt;&lt;pages&gt;68-71&lt;/pages&gt;&lt;volume&gt;424&lt;/volume&gt;&lt;number&gt;1&lt;/number&gt;&lt;dates&gt;&lt;year&gt;2009&lt;/year&gt;&lt;pub-dates&gt;&lt;date&gt;2009/02/01&lt;/date&gt;&lt;/pub-dates&gt;&lt;/dates&gt;&lt;isbn&gt;1608-3105&lt;/isbn&gt;&lt;urls&gt;&lt;related-urls&gt;&lt;url&gt;https://doi.org/10.1134/S0012496609010207&lt;/url&gt;&lt;/related-urls&gt;&lt;/urls&gt;&lt;electronic-resource-num&gt;10.1134/s0012496609010207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" w:tooltip="Bannikova, 2009 #46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annikova et al. 200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U742606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 mimula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Ukraine</w:t>
            </w:r>
          </w:p>
        </w:tc>
        <w:tc>
          <w:tcPr>
            <w:tcW w:w="2410" w:type="dxa"/>
            <w:noWrap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annikova&lt;/Author&gt;&lt;Year&gt;2009&lt;/Year&gt;&lt;RecNum&gt;469&lt;/RecNum&gt;&lt;DisplayText&gt;(Bannikova et al. 2009)&lt;/DisplayText&gt;&lt;record&gt;&lt;rec-number&gt;469&lt;/rec-number&gt;&lt;foreign-keys&gt;&lt;key app="EN" db-id="v5szxwvppvpee9e0er7p25six9drvwpas2pa"&gt;469&lt;/key&gt;&lt;/foreign-keys&gt;&lt;ref-type name="Journal Article"&gt;17&lt;/ref-type&gt;&lt;contributors&gt;&lt;authors&gt;&lt;author&gt;Bannikova, A. A.&lt;/author&gt;&lt;author&gt;Sheftel, B. I.&lt;/author&gt;&lt;author&gt;Lebedev, V. S.&lt;/author&gt;&lt;author&gt;Aleksandrov, D. Yu&lt;/author&gt;&lt;author&gt;Muehlenberg, M.&lt;/author&gt;&lt;/authors&gt;&lt;/contributors&gt;&lt;titles&gt;&lt;title&gt;&lt;style face="italic" font="default" size="100%"&gt;Crocidura shantungensis&lt;/style&gt;&lt;style face="normal" font="default" size="100%"&gt;, a new species for Mongolia and Buryatia&lt;/style&gt;&lt;/title&gt;&lt;secondary-title&gt;Dokl. Biol. Sci.&lt;/secondary-title&gt;&lt;alt-title&gt;Doklady Biological Sciences&lt;/alt-title&gt;&lt;/titles&gt;&lt;alt-periodical&gt;&lt;full-title&gt;Doklady Biological Sciences&lt;/full-title&gt;&lt;/alt-periodical&gt;&lt;pages&gt;68-71&lt;/pages&gt;&lt;volume&gt;424&lt;/volume&gt;&lt;number&gt;1&lt;/number&gt;&lt;dates&gt;&lt;year&gt;2009&lt;/year&gt;&lt;pub-dates&gt;&lt;date&gt;2009/02/01&lt;/date&gt;&lt;/pub-dates&gt;&lt;/dates&gt;&lt;isbn&gt;1608-3105&lt;/isbn&gt;&lt;urls&gt;&lt;related-urls&gt;&lt;url&gt;https://doi.org/10.1134/S0012496609010207&lt;/url&gt;&lt;/related-urls&gt;&lt;/urls&gt;&lt;electronic-resource-num&gt;10.1134/s0012496609010207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" w:tooltip="Bannikova, 2009 #46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annikova et al. 200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U742607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 mimula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Ukraine</w:t>
            </w:r>
          </w:p>
        </w:tc>
        <w:tc>
          <w:tcPr>
            <w:tcW w:w="2410" w:type="dxa"/>
            <w:noWrap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annikova&lt;/Author&gt;&lt;Year&gt;2009&lt;/Year&gt;&lt;RecNum&gt;469&lt;/RecNum&gt;&lt;DisplayText&gt;(Bannikova et al. 2009)&lt;/DisplayText&gt;&lt;record&gt;&lt;rec-number&gt;469&lt;/rec-number&gt;&lt;foreign-keys&gt;&lt;key app="EN" db-id="v5szxwvppvpee9e0er7p25six9drvwpas2pa"&gt;469&lt;/key&gt;&lt;/foreign-keys&gt;&lt;ref-type name="Journal Article"&gt;17&lt;/ref-type&gt;&lt;contributors&gt;&lt;authors&gt;&lt;author&gt;Bannikova, A. A.&lt;/author&gt;&lt;author&gt;Sheftel, B. I.&lt;/author&gt;&lt;author&gt;Lebedev, V. S.&lt;/author&gt;&lt;author&gt;Aleksandrov, D. Yu&lt;/author&gt;&lt;author&gt;Muehlenberg, M.&lt;/author&gt;&lt;/authors&gt;&lt;/contributors&gt;&lt;titles&gt;&lt;title&gt;&lt;style face="italic" font="default" size="100%"&gt;Crocidura shantungensis&lt;/style&gt;&lt;style face="normal" font="default" size="100%"&gt;, a new species for Mongolia and Buryatia&lt;/style&gt;&lt;/title&gt;&lt;secondary-title&gt;Dokl. Biol. Sci.&lt;/secondary-title&gt;&lt;alt-title&gt;Doklady Biological Sciences&lt;/alt-title&gt;&lt;/titles&gt;&lt;alt-periodical&gt;&lt;full-title&gt;Doklady Biological Sciences&lt;/full-title&gt;&lt;/alt-periodical&gt;&lt;pages&gt;68-71&lt;/pages&gt;&lt;volume&gt;424&lt;/volume&gt;&lt;number&gt;1&lt;/number&gt;&lt;dates&gt;&lt;year&gt;2009&lt;/year&gt;&lt;pub-dates&gt;&lt;date&gt;2009/02/01&lt;/date&gt;&lt;/pub-dates&gt;&lt;/dates&gt;&lt;isbn&gt;1608-3105&lt;/isbn&gt;&lt;urls&gt;&lt;related-urls&gt;&lt;url&gt;https://doi.org/10.1134/S0012496609010207&lt;/url&gt;&lt;/related-urls&gt;&lt;/urls&gt;&lt;electronic-resource-num&gt;10.1134/s0012496609010207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" w:tooltip="Bannikova, 2009 #46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annikova et al. 200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U742608</w:t>
            </w:r>
          </w:p>
        </w:tc>
        <w:tc>
          <w:tcPr>
            <w:tcW w:w="4250" w:type="dxa"/>
            <w:noWrap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gueldenstaedtii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Azerbaijan</w:t>
            </w:r>
          </w:p>
        </w:tc>
        <w:tc>
          <w:tcPr>
            <w:tcW w:w="2410" w:type="dxa"/>
            <w:noWrap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annikova&lt;/Author&gt;&lt;Year&gt;2009&lt;/Year&gt;&lt;RecNum&gt;469&lt;/RecNum&gt;&lt;DisplayText&gt;(Bannikova et al. 2009)&lt;/DisplayText&gt;&lt;record&gt;&lt;rec-number&gt;469&lt;/rec-number&gt;&lt;foreign-keys&gt;&lt;key app="EN" db-id="v5szxwvppvpee9e0er7p25six9drvwpas2pa"&gt;469&lt;/key&gt;&lt;/foreign-keys&gt;&lt;ref-type name="Journal Article"&gt;17&lt;/ref-type&gt;&lt;contributors&gt;&lt;authors&gt;&lt;author&gt;Bannikova, A. A.&lt;/author&gt;&lt;author&gt;Sheftel, B. I.&lt;/author&gt;&lt;author&gt;Lebedev, V. S.&lt;/author&gt;&lt;author&gt;Aleksandrov, D. Yu&lt;/author&gt;&lt;author&gt;Muehlenberg, M.&lt;/author&gt;&lt;/authors&gt;&lt;/contributors&gt;&lt;titles&gt;&lt;title&gt;&lt;style face="italic" font="default" size="100%"&gt;Crocidura shantungensis&lt;/style&gt;&lt;style face="normal" font="default" size="100%"&gt;, a new species for Mongolia and Buryatia&lt;/style&gt;&lt;/title&gt;&lt;secondary-title&gt;Dokl. Biol. Sci.&lt;/secondary-title&gt;&lt;alt-title&gt;Doklady Biological Sciences&lt;/alt-title&gt;&lt;/titles&gt;&lt;alt-periodical&gt;&lt;full-title&gt;Doklady Biological Sciences&lt;/full-title&gt;&lt;/alt-periodical&gt;&lt;pages&gt;68-71&lt;/pages&gt;&lt;volume&gt;424&lt;/volume&gt;&lt;number&gt;1&lt;/number&gt;&lt;dates&gt;&lt;year&gt;2009&lt;/year&gt;&lt;pub-dates&gt;&lt;date&gt;2009/02/01&lt;/date&gt;&lt;/pub-dates&gt;&lt;/dates&gt;&lt;isbn&gt;1608-3105&lt;/isbn&gt;&lt;urls&gt;&lt;related-urls&gt;&lt;url&gt;https://doi.org/10.1134/S0012496609010207&lt;/url&gt;&lt;/related-urls&gt;&lt;/urls&gt;&lt;electronic-resource-num&gt;10.1134/s0012496609010207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" w:tooltip="Bannikova, 2009 #46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annikova et al. 200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U742609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Russia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annikova&lt;/Author&gt;&lt;Year&gt;2009&lt;/Year&gt;&lt;RecNum&gt;469&lt;/RecNum&gt;&lt;DisplayText&gt;(Bannikova et al. 2009)&lt;/DisplayText&gt;&lt;record&gt;&lt;rec-number&gt;469&lt;/rec-number&gt;&lt;foreign-keys&gt;&lt;key app="EN" db-id="v5szxwvppvpee9e0er7p25six9drvwpas2pa"&gt;469&lt;/key&gt;&lt;/foreign-keys&gt;&lt;ref-type name="Journal Article"&gt;17&lt;/ref-type&gt;&lt;contributors&gt;&lt;authors&gt;&lt;author&gt;Bannikova, A. A.&lt;/author&gt;&lt;author&gt;Sheftel, B. I.&lt;/author&gt;&lt;author&gt;Lebedev, V. S.&lt;/author&gt;&lt;author&gt;Aleksandrov, D. Yu&lt;/author&gt;&lt;author&gt;Muehlenberg, M.&lt;/author&gt;&lt;/authors&gt;&lt;/contributors&gt;&lt;titles&gt;&lt;title&gt;&lt;style face="italic" font="default" size="100%"&gt;Crocidura shantungensis&lt;/style&gt;&lt;style face="normal" font="default" size="100%"&gt;, a new species for Mongolia and Buryatia&lt;/style&gt;&lt;/title&gt;&lt;secondary-title&gt;Dokl. Biol. Sci.&lt;/secondary-title&gt;&lt;alt-title&gt;Doklady Biological Sciences&lt;/alt-title&gt;&lt;/titles&gt;&lt;alt-periodical&gt;&lt;full-title&gt;Doklady Biological Sciences&lt;/full-title&gt;&lt;/alt-periodical&gt;&lt;pages&gt;68-71&lt;/pages&gt;&lt;volume&gt;424&lt;/volume&gt;&lt;number&gt;1&lt;/number&gt;&lt;dates&gt;&lt;year&gt;2009&lt;/year&gt;&lt;pub-dates&gt;&lt;date&gt;2009/02/01&lt;/date&gt;&lt;/pub-dates&gt;&lt;/dates&gt;&lt;isbn&gt;1608-3105&lt;/isbn&gt;&lt;urls&gt;&lt;related-urls&gt;&lt;url&gt;https://doi.org/10.1134/S0012496609010207&lt;/url&gt;&lt;/related-urls&gt;&lt;/urls&gt;&lt;electronic-resource-num&gt;10.1134/s0012496609010207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" w:tooltip="Bannikova, 2009 #46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annikova et al. 200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U742610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Russia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annikova&lt;/Author&gt;&lt;Year&gt;2009&lt;/Year&gt;&lt;RecNum&gt;469&lt;/RecNum&gt;&lt;DisplayText&gt;(Bannikova et al. 2009)&lt;/DisplayText&gt;&lt;record&gt;&lt;rec-number&gt;469&lt;/rec-number&gt;&lt;foreign-keys&gt;&lt;key app="EN" db-id="v5szxwvppvpee9e0er7p25six9drvwpas2pa"&gt;469&lt;/key&gt;&lt;/foreign-keys&gt;&lt;ref-type name="Journal Article"&gt;17&lt;/ref-type&gt;&lt;contributors&gt;&lt;authors&gt;&lt;author&gt;Bannikova, A. A.&lt;/author&gt;&lt;author&gt;Sheftel, B. I.&lt;/author&gt;&lt;author&gt;Lebedev, V. S.&lt;/author&gt;&lt;author&gt;Aleksandrov, D. Yu&lt;/author&gt;&lt;author&gt;Muehlenberg, M.&lt;/author&gt;&lt;/authors&gt;&lt;/contributors&gt;&lt;titles&gt;&lt;title&gt;&lt;style face="italic" font="default" size="100%"&gt;Crocidura shantungensis&lt;/style&gt;&lt;style face="normal" font="default" size="100%"&gt;, a new species for Mongolia and Buryatia&lt;/style&gt;&lt;/title&gt;&lt;secondary-title&gt;Dokl. Biol. Sci.&lt;/secondary-title&gt;&lt;alt-title&gt;Doklady Biological Sciences&lt;/alt-title&gt;&lt;/titles&gt;&lt;alt-periodical&gt;&lt;full-title&gt;Doklady Biological Sciences&lt;/full-title&gt;&lt;/alt-periodical&gt;&lt;pages&gt;68-71&lt;/pages&gt;&lt;volume&gt;424&lt;/volume&gt;&lt;number&gt;1&lt;/number&gt;&lt;dates&gt;&lt;year&gt;2009&lt;/year&gt;&lt;pub-dates&gt;&lt;date&gt;2009/02/01&lt;/date&gt;&lt;/pub-dates&gt;&lt;/dates&gt;&lt;isbn&gt;1608-3105&lt;/isbn&gt;&lt;urls&gt;&lt;related-urls&gt;&lt;url&gt;https://doi.org/10.1134/S0012496609010207&lt;/url&gt;&lt;/related-urls&gt;&lt;/urls&gt;&lt;electronic-resource-num&gt;10.1134/s0012496609010207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" w:tooltip="Bannikova, 2009 #46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annikova et al. 200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U742611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Uzbekista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annikova&lt;/Author&gt;&lt;Year&gt;2009&lt;/Year&gt;&lt;RecNum&gt;469&lt;/RecNum&gt;&lt;DisplayText&gt;(Bannikova et al. 2009)&lt;/DisplayText&gt;&lt;record&gt;&lt;rec-number&gt;469&lt;/rec-number&gt;&lt;foreign-keys&gt;&lt;key app="EN" db-id="v5szxwvppvpee9e0er7p25six9drvwpas2pa"&gt;469&lt;/key&gt;&lt;/foreign-keys&gt;&lt;ref-type name="Journal Article"&gt;17&lt;/ref-type&gt;&lt;contributors&gt;&lt;authors&gt;&lt;author&gt;Bannikova, A. A.&lt;/author&gt;&lt;author&gt;Sheftel, B. I.&lt;/author&gt;&lt;author&gt;Lebedev, V. S.&lt;/author&gt;&lt;author&gt;Aleksandrov, D. Yu&lt;/author&gt;&lt;author&gt;Muehlenberg, M.&lt;/author&gt;&lt;/authors&gt;&lt;/contributors&gt;&lt;titles&gt;&lt;title&gt;&lt;style face="italic" font="default" size="100%"&gt;Crocidura shantungensis&lt;/style&gt;&lt;style face="normal" font="default" size="100%"&gt;, a new species for Mongolia and Buryatia&lt;/style&gt;&lt;/title&gt;&lt;secondary-title&gt;Dokl. Biol. Sci.&lt;/secondary-title&gt;&lt;alt-title&gt;Doklady Biological Sciences&lt;/alt-title&gt;&lt;/titles&gt;&lt;alt-periodical&gt;&lt;full-title&gt;Doklady Biological Sciences&lt;/full-title&gt;&lt;/alt-periodical&gt;&lt;pages&gt;68-71&lt;/pages&gt;&lt;volume&gt;424&lt;/volume&gt;&lt;number&gt;1&lt;/number&gt;&lt;dates&gt;&lt;year&gt;2009&lt;/year&gt;&lt;pub-dates&gt;&lt;date&gt;2009/02/01&lt;/date&gt;&lt;/pub-dates&gt;&lt;/dates&gt;&lt;isbn&gt;1608-3105&lt;/isbn&gt;&lt;urls&gt;&lt;related-urls&gt;&lt;url&gt;https://doi.org/10.1134/S0012496609010207&lt;/url&gt;&lt;/related-urls&gt;&lt;/urls&gt;&lt;electronic-resource-num&gt;10.1134/s0012496609010207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" w:tooltip="Bannikova, 2009 #46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annikova et al. 200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U742612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Uzbekista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annikova&lt;/Author&gt;&lt;Year&gt;2009&lt;/Year&gt;&lt;RecNum&gt;469&lt;/RecNum&gt;&lt;DisplayText&gt;(Bannikova et al. 2009)&lt;/DisplayText&gt;&lt;record&gt;&lt;rec-number&gt;469&lt;/rec-number&gt;&lt;foreign-keys&gt;&lt;key app="EN" db-id="v5szxwvppvpee9e0er7p25six9drvwpas2pa"&gt;469&lt;/key&gt;&lt;/foreign-keys&gt;&lt;ref-type name="Journal Article"&gt;17&lt;/ref-type&gt;&lt;contributors&gt;&lt;authors&gt;&lt;author&gt;Bannikova, A. A.&lt;/author&gt;&lt;author&gt;Sheftel, B. I.&lt;/author&gt;&lt;author&gt;Lebedev, V. S.&lt;/author&gt;&lt;author&gt;Aleksandrov, D. Yu&lt;/author&gt;&lt;author&gt;Muehlenberg, M.&lt;/author&gt;&lt;/authors&gt;&lt;/contributors&gt;&lt;titles&gt;&lt;title&gt;&lt;style face="italic" font="default" size="100%"&gt;Crocidura shantungensis&lt;/style&gt;&lt;style face="normal" font="default" size="100%"&gt;, a new species for Mongolia and Buryatia&lt;/style&gt;&lt;/title&gt;&lt;secondary-title&gt;Dokl. Biol. Sci.&lt;/secondary-title&gt;&lt;alt-title&gt;Doklady Biological Sciences&lt;/alt-title&gt;&lt;/titles&gt;&lt;alt-periodical&gt;&lt;full-title&gt;Doklady Biological Sciences&lt;/full-title&gt;&lt;/alt-periodical&gt;&lt;pages&gt;68-71&lt;/pages&gt;&lt;volume&gt;424&lt;/volume&gt;&lt;number&gt;1&lt;/number&gt;&lt;dates&gt;&lt;year&gt;2009&lt;/year&gt;&lt;pub-dates&gt;&lt;date&gt;2009/02/01&lt;/date&gt;&lt;/pub-dates&gt;&lt;/dates&gt;&lt;isbn&gt;1608-3105&lt;/isbn&gt;&lt;urls&gt;&lt;related-urls&gt;&lt;url&gt;https://doi.org/10.1134/S0012496609010207&lt;/url&gt;&lt;/related-urls&gt;&lt;/urls&gt;&lt;electronic-resource-num&gt;10.1134/s0012496609010207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" w:tooltip="Bannikova, 2009 #46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annikova et al. 200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U742613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Russia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annikova&lt;/Author&gt;&lt;Year&gt;2009&lt;/Year&gt;&lt;RecNum&gt;469&lt;/RecNum&gt;&lt;DisplayText&gt;(Bannikova et al. 2009)&lt;/DisplayText&gt;&lt;record&gt;&lt;rec-number&gt;469&lt;/rec-number&gt;&lt;foreign-keys&gt;&lt;key app="EN" db-id="v5szxwvppvpee9e0er7p25six9drvwpas2pa"&gt;469&lt;/key&gt;&lt;/foreign-keys&gt;&lt;ref-type name="Journal Article"&gt;17&lt;/ref-type&gt;&lt;contributors&gt;&lt;authors&gt;&lt;author&gt;Bannikova, A. A.&lt;/author&gt;&lt;author&gt;Sheftel, B. I.&lt;/author&gt;&lt;author&gt;Lebedev, V. S.&lt;/author&gt;&lt;author&gt;Aleksandrov, D. Yu&lt;/author&gt;&lt;author&gt;Muehlenberg, M.&lt;/author&gt;&lt;/authors&gt;&lt;/contributors&gt;&lt;titles&gt;&lt;title&gt;&lt;style face="italic" font="default" size="100%"&gt;Crocidura shantungensis&lt;/style&gt;&lt;style face="normal" font="default" size="100%"&gt;, a new species for Mongolia and Buryatia&lt;/style&gt;&lt;/title&gt;&lt;secondary-title&gt;Dokl. Biol. Sci.&lt;/secondary-title&gt;&lt;alt-title&gt;Doklady Biological Sciences&lt;/alt-title&gt;&lt;/titles&gt;&lt;alt-periodical&gt;&lt;full-title&gt;Doklady Biological Sciences&lt;/full-title&gt;&lt;/alt-periodical&gt;&lt;pages&gt;68-71&lt;/pages&gt;&lt;volume&gt;424&lt;/volume&gt;&lt;number&gt;1&lt;/number&gt;&lt;dates&gt;&lt;year&gt;2009&lt;/year&gt;&lt;pub-dates&gt;&lt;date&gt;2009/02/01&lt;/date&gt;&lt;/pub-dates&gt;&lt;/dates&gt;&lt;isbn&gt;1608-3105&lt;/isbn&gt;&lt;urls&gt;&lt;related-urls&gt;&lt;url&gt;https://doi.org/10.1134/S0012496609010207&lt;/url&gt;&lt;/related-urls&gt;&lt;/urls&gt;&lt;electronic-resource-num&gt;10.1134/s0012496609010207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" w:tooltip="Bannikova, 2009 #46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annikova et al. 200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U742614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Russia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annikova&lt;/Author&gt;&lt;Year&gt;2009&lt;/Year&gt;&lt;RecNum&gt;469&lt;/RecNum&gt;&lt;DisplayText&gt;(Bannikova et al. 2009)&lt;/DisplayText&gt;&lt;record&gt;&lt;rec-number&gt;469&lt;/rec-number&gt;&lt;foreign-keys&gt;&lt;key app="EN" db-id="v5szxwvppvpee9e0er7p25six9drvwpas2pa"&gt;469&lt;/key&gt;&lt;/foreign-keys&gt;&lt;ref-type name="Journal Article"&gt;17&lt;/ref-type&gt;&lt;contributors&gt;&lt;authors&gt;&lt;author&gt;Bannikova, A. A.&lt;/author&gt;&lt;author&gt;Sheftel, B. I.&lt;/author&gt;&lt;author&gt;Lebedev, V. S.&lt;/author&gt;&lt;author&gt;Aleksandrov, D. Yu&lt;/author&gt;&lt;author&gt;Muehlenberg, M.&lt;/author&gt;&lt;/authors&gt;&lt;/contributors&gt;&lt;titles&gt;&lt;title&gt;&lt;style face="italic" font="default" size="100%"&gt;Crocidura shantungensis&lt;/style&gt;&lt;style face="normal" font="default" size="100%"&gt;, a new species for Mongolia and Buryatia&lt;/style&gt;&lt;/title&gt;&lt;secondary-title&gt;Dokl. Biol. Sci.&lt;/secondary-title&gt;&lt;alt-title&gt;Doklady Biological Sciences&lt;/alt-title&gt;&lt;/titles&gt;&lt;alt-periodical&gt;&lt;full-title&gt;Doklady Biological Sciences&lt;/full-title&gt;&lt;/alt-periodical&gt;&lt;pages&gt;68-71&lt;/pages&gt;&lt;volume&gt;424&lt;/volume&gt;&lt;number&gt;1&lt;/number&gt;&lt;dates&gt;&lt;year&gt;2009&lt;/year&gt;&lt;pub-dates&gt;&lt;date&gt;2009/02/01&lt;/date&gt;&lt;/pub-dates&gt;&lt;/dates&gt;&lt;isbn&gt;1608-3105&lt;/isbn&gt;&lt;urls&gt;&lt;related-urls&gt;&lt;url&gt;https://doi.org/10.1134/S0012496609010207&lt;/url&gt;&lt;/related-urls&gt;&lt;/urls&gt;&lt;electronic-resource-num&gt;10.1134/s0012496609010207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" w:tooltip="Bannikova, 2009 #46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annikova et al. 2009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HM586991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Ukraine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annikova&lt;/Author&gt;&lt;Year&gt;2011&lt;/Year&gt;&lt;RecNum&gt;474&lt;/RecNum&gt;&lt;DisplayText&gt;(Bannikova et al. 2011)&lt;/DisplayText&gt;&lt;record&gt;&lt;rec-number&gt;474&lt;/rec-number&gt;&lt;foreign-keys&gt;&lt;key app="EN" db-id="v5szxwvppvpee9e0er7p25six9drvwpas2pa"&gt;474&lt;/key&gt;&lt;/foreign-keys&gt;&lt;ref-type name="Journal Article"&gt;17&lt;/ref-type&gt;&lt;contributors&gt;&lt;authors&gt;&lt;author&gt;Bannikova, А А&lt;/author&gt;&lt;author&gt;Abramov, Alexei&lt;/author&gt;&lt;author&gt;Borisenko, А V.&lt;/author&gt;&lt;author&gt;Lebedev, Vladimir&lt;/author&gt;&lt;author&gt;Rozhnov, Viatcheslav&lt;/author&gt;&lt;/authors&gt;&lt;/contributors&gt;&lt;titles&gt;&lt;title&gt;&lt;style face="normal" font="default" size="100%"&gt;Mitochondrial diversity of the white-toothed shrews (Mammalia, Eulipotyphla, &lt;/style&gt;&lt;style face="italic" font="default" size="100%"&gt;Crocidura&lt;/style&gt;&lt;style face="normal" font="default" size="100%"&gt;) in Vietnam&lt;/style&gt;&lt;/title&gt;&lt;secondary-title&gt;Zootaxa&lt;/secondary-title&gt;&lt;/titles&gt;&lt;periodical&gt;&lt;full-title&gt;Zootaxa&lt;/full-title&gt;&lt;abbr-1&gt;Zootaxa&lt;/abbr-1&gt;&lt;/periodical&gt;&lt;pages&gt;1-20&lt;/pages&gt;&lt;volume&gt;2812&lt;/volume&gt;&lt;number&gt;1&lt;/number&gt;&lt;dates&gt;&lt;year&gt;2011&lt;/year&gt;&lt;/dates&gt;&lt;urls&gt;&lt;/urls&gt;&lt;electronic-resource-num&gt;10.11646/zootaxa.2812.1.1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" w:tooltip="Bannikova, 2011 #474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annikova et al. 2011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HM586992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Ukraine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annikova&lt;/Author&gt;&lt;Year&gt;2011&lt;/Year&gt;&lt;RecNum&gt;474&lt;/RecNum&gt;&lt;DisplayText&gt;(Bannikova et al. 2011)&lt;/DisplayText&gt;&lt;record&gt;&lt;rec-number&gt;474&lt;/rec-number&gt;&lt;foreign-keys&gt;&lt;key app="EN" db-id="v5szxwvppvpee9e0er7p25six9drvwpas2pa"&gt;474&lt;/key&gt;&lt;/foreign-keys&gt;&lt;ref-type name="Journal Article"&gt;17&lt;/ref-type&gt;&lt;contributors&gt;&lt;authors&gt;&lt;author&gt;Bannikova, А А&lt;/author&gt;&lt;author&gt;Abramov, Alexei&lt;/author&gt;&lt;author&gt;Borisenko, А V.&lt;/author&gt;&lt;author&gt;Lebedev, Vladimir&lt;/author&gt;&lt;author&gt;Rozhnov, Viatcheslav&lt;/author&gt;&lt;/authors&gt;&lt;/contributors&gt;&lt;titles&gt;&lt;title&gt;&lt;style face="normal" font="default" size="100%"&gt;Mitochondrial diversity of the white-toothed shrews (Mammalia, Eulipotyphla, &lt;/style&gt;&lt;style face="italic" font="default" size="100%"&gt;Crocidura&lt;/style&gt;&lt;style face="normal" font="default" size="100%"&gt;) in Vietnam&lt;/style&gt;&lt;/title&gt;&lt;secondary-title&gt;Zootaxa&lt;/secondary-title&gt;&lt;/titles&gt;&lt;periodical&gt;&lt;full-title&gt;Zootaxa&lt;/full-title&gt;&lt;abbr-1&gt;Zootaxa&lt;/abbr-1&gt;&lt;/periodical&gt;&lt;pages&gt;1-20&lt;/pages&gt;&lt;volume&gt;2812&lt;/volume&gt;&lt;number&gt;1&lt;/number&gt;&lt;dates&gt;&lt;year&gt;2011&lt;/year&gt;&lt;/dates&gt;&lt;urls&gt;&lt;/urls&gt;&lt;electronic-resource-num&gt;10.11646/zootaxa.2812.1.1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" w:tooltip="Bannikova, 2011 #474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annikova et al. 2011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JF318997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Germany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Schlegel&lt;/Author&gt;&lt;Year&gt;2012&lt;/Year&gt;&lt;RecNum&gt;501&lt;/RecNum&gt;&lt;DisplayText&gt;(Schlegel et al. 2012)&lt;/DisplayText&gt;&lt;record&gt;&lt;rec-number&gt;501&lt;/rec-number&gt;&lt;foreign-keys&gt;&lt;key app="EN" db-id="v5szxwvppvpee9e0er7p25six9drvwpas2pa"&gt;501&lt;/key&gt;&lt;/foreign-keys&gt;&lt;ref-type name="Journal Article"&gt;17&lt;/ref-type&gt;&lt;contributors&gt;&lt;authors&gt;&lt;author&gt;Schlegel, M.&lt;/author&gt;&lt;author&gt;Ali, H. S.&lt;/author&gt;&lt;author&gt;Stieger, N.&lt;/author&gt;&lt;author&gt;Groschup, M. H.&lt;/author&gt;&lt;author&gt;Wolf, R.&lt;/author&gt;&lt;author&gt;Ulrich, R. G.&lt;/author&gt;&lt;/authors&gt;&lt;/contributors&gt;&lt;auth-address&gt;Friedrich-Loeffler-Institut, Federal Research Institute for Animal Health, OIE Collaborating Centre for Zoonoses in Europe, Institute for Novel and Emerging Infectious Diseases, Sudufer 10, 17493, Greifswald-Insel Riems, Germany.&lt;/auth-address&gt;&lt;titles&gt;&lt;title&gt;&lt;style face="normal" font="default" size="100%"&gt;Molecular identification of small mammal species using novel &lt;/style&gt;&lt;style face="italic" font="default" size="100%"&gt;cytochrome b&lt;/style&gt;&lt;style face="normal" font="default" size="100%"&gt; gene-derived degenerated primers&lt;/style&gt;&lt;/title&gt;&lt;secondary-title&gt;Biochem. Genet.&lt;/secondary-title&gt;&lt;alt-title&gt;Biochemical genetics&lt;/alt-title&gt;&lt;/titles&gt;&lt;alt-periodical&gt;&lt;full-title&gt;Biochem Genet&lt;/full-title&gt;&lt;abbr-1&gt;Biochemical genetics&lt;/abbr-1&gt;&lt;/alt-periodical&gt;&lt;pages&gt;440-447&lt;/pages&gt;&lt;volume&gt;50&lt;/volume&gt;&lt;number&gt;5-6&lt;/number&gt;&lt;keywords&gt;&lt;keyword&gt;Animals&lt;/keyword&gt;&lt;keyword&gt;Base Sequence&lt;/keyword&gt;&lt;keyword&gt;Cytochromes b/ genetics&lt;/keyword&gt;&lt;keyword&gt;DNA Primers/ chemistry&lt;/keyword&gt;&lt;keyword&gt;Mammals/genetics&lt;/keyword&gt;&lt;keyword&gt;Molecular Sequence Data&lt;/keyword&gt;&lt;/keywords&gt;&lt;dates&gt;&lt;year&gt;2012&lt;/year&gt;&lt;pub-dates&gt;&lt;date&gt;Jun&lt;/date&gt;&lt;/pub-dates&gt;&lt;/dates&gt;&lt;isbn&gt;1573-4927&amp;#xD;0006-2928 (Linking)&lt;/isbn&gt;&lt;accession-num&gt;22193288&lt;/accession-num&gt;&lt;urls&gt;&lt;/urls&gt;&lt;electronic-resource-num&gt;10.1007/s10528-011-9487-8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7" w:tooltip="Schlegel, 2012 #501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Schlegel et al. 2012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F144159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hantungensi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outh Korea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Koh&lt;/Author&gt;&lt;Year&gt;2013&lt;/Year&gt;&lt;RecNum&gt;502&lt;/RecNum&gt;&lt;DisplayText&gt;(Koh et al. 2013)&lt;/DisplayText&gt;&lt;record&gt;&lt;rec-number&gt;502&lt;/rec-number&gt;&lt;foreign-keys&gt;&lt;key app="EN" db-id="v5szxwvppvpee9e0er7p25six9drvwpas2pa"&gt;502&lt;/key&gt;&lt;/foreign-keys&gt;&lt;ref-type name="Journal Article"&gt;17&lt;/ref-type&gt;&lt;contributors&gt;&lt;authors&gt;&lt;author&gt;Koh, H. S.&lt;/author&gt;&lt;author&gt;Kartavtseva, Irina&lt;/author&gt;&lt;author&gt;Lee, B. K.&lt;/author&gt;&lt;author&gt;Kweon, G. H.&lt;/author&gt;&lt;author&gt;Yang, B. G.&lt;/author&gt;&lt;author&gt;Heo, S. W.&lt;/author&gt;&lt;author&gt;In, S.&lt;/author&gt;&lt;/authors&gt;&lt;/contributors&gt;&lt;titles&gt;&lt;title&gt;&lt;style face="normal" font="default" size="100%"&gt;A preliminary study on genetic divergence of the Asian lesser white-toothed shrew &lt;/style&gt;&lt;style face="italic" font="default" size="100%"&gt;Crocidura shantungensis&lt;/style&gt;&lt;style face="normal" font="default" size="100%"&gt; (Mammalia: Soricomorpha) in mainland Korea, adjacent islands and continental East Asia: cytochrome &lt;/style&gt;&lt;style face="italic" font="default" size="100%"&gt;b&lt;/style&gt;&lt;style face="normal" font="default" size="100%"&gt; sequence analysis&lt;/style&gt;&lt;/title&gt;&lt;secondary-title&gt;Russ. J. Theriol.&lt;/secondary-title&gt;&lt;alt-title&gt;Russian Journal of Theriology&lt;/alt-title&gt;&lt;/titles&gt;&lt;alt-periodical&gt;&lt;full-title&gt;Russian Journal of Theriology&lt;/full-title&gt;&lt;/alt-periodical&gt;&lt;pages&gt;71-78&lt;/pages&gt;&lt;volume&gt;12&lt;/volume&gt;&lt;dates&gt;&lt;year&gt;2013&lt;/year&gt;&lt;/dates&gt;&lt;urls&gt;&lt;/urls&gt;&lt;electronic-resource-num&gt;10.15298/rusjtheriol.12.2.02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3" w:tooltip="Koh, 2013 #502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Koh et al. 2013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F144163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hantungensi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Russia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Koh&lt;/Author&gt;&lt;Year&gt;2013&lt;/Year&gt;&lt;RecNum&gt;502&lt;/RecNum&gt;&lt;DisplayText&gt;(Koh et al. 2013)&lt;/DisplayText&gt;&lt;record&gt;&lt;rec-number&gt;502&lt;/rec-number&gt;&lt;foreign-keys&gt;&lt;key app="EN" db-id="v5szxwvppvpee9e0er7p25six9drvwpas2pa"&gt;502&lt;/key&gt;&lt;/foreign-keys&gt;&lt;ref-type name="Journal Article"&gt;17&lt;/ref-type&gt;&lt;contributors&gt;&lt;authors&gt;&lt;author&gt;Koh, H. S.&lt;/author&gt;&lt;author&gt;Kartavtseva, Irina&lt;/author&gt;&lt;author&gt;Lee, B. K.&lt;/author&gt;&lt;author&gt;Kweon, G. H.&lt;/author&gt;&lt;author&gt;Yang, B. G.&lt;/author&gt;&lt;author&gt;Heo, S. W.&lt;/author&gt;&lt;author&gt;In, S.&lt;/author&gt;&lt;/authors&gt;&lt;/contributors&gt;&lt;titles&gt;&lt;title&gt;&lt;style face="normal" font="default" size="100%"&gt;A preliminary study on genetic divergence of the Asian lesser white-toothed shrew &lt;/style&gt;&lt;style face="italic" font="default" size="100%"&gt;Crocidura shantungensis&lt;/style&gt;&lt;style face="normal" font="default" size="100%"&gt; (Mammalia: Soricomorpha) in mainland Korea, adjacent islands and continental East Asia: cytochrome &lt;/style&gt;&lt;style face="italic" font="default" size="100%"&gt;b&lt;/style&gt;&lt;style face="normal" font="default" size="100%"&gt; sequence analysis&lt;/style&gt;&lt;/title&gt;&lt;secondary-title&gt;Russ. J. Theriol.&lt;/secondary-title&gt;&lt;alt-title&gt;Russian Journal of Theriology&lt;/alt-title&gt;&lt;/titles&gt;&lt;alt-periodical&gt;&lt;full-title&gt;Russian Journal of Theriology&lt;/full-title&gt;&lt;/alt-periodical&gt;&lt;pages&gt;71-78&lt;/pages&gt;&lt;volume&gt;12&lt;/volume&gt;&lt;dates&gt;&lt;year&gt;2013&lt;/year&gt;&lt;/dates&gt;&lt;urls&gt;&lt;/urls&gt;&lt;electronic-resource-num&gt;10.15298/rusjtheriol.12.2.02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3" w:tooltip="Koh, 2013 #502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Koh et al. 2013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lastRenderedPageBreak/>
              <w:t>KP343785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Afghanista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Gertler&lt;/Author&gt;&lt;Year&gt;2017&lt;/Year&gt;&lt;RecNum&gt;503&lt;/RecNum&gt;&lt;DisplayText&gt;(Gertler et al. 2017)&lt;/DisplayText&gt;&lt;record&gt;&lt;rec-number&gt;503&lt;/rec-number&gt;&lt;foreign-keys&gt;&lt;key app="EN" db-id="v5szxwvppvpee9e0er7p25six9drvwpas2pa"&gt;503&lt;/key&gt;&lt;/foreign-keys&gt;&lt;ref-type name="Journal Article"&gt;17&lt;/ref-type&gt;&lt;contributors&gt;&lt;authors&gt;&lt;author&gt;Gertler, Christoph&lt;/author&gt;&lt;author&gt;Schlegel, Mathias&lt;/author&gt;&lt;author&gt;Linnenbrink, Miriam&lt;/author&gt;&lt;author&gt;Hutterer, Rainer&lt;/author&gt;&lt;author&gt;König, Patricia&lt;/author&gt;&lt;author&gt;Ehlers, Bernhard&lt;/author&gt;&lt;author&gt;Fischer, Kerstin&lt;/author&gt;&lt;author&gt;Ryll, René&lt;/author&gt;&lt;author&gt;Lewitzki, Jens&lt;/author&gt;&lt;author&gt;Sauer, Sabine&lt;/author&gt;&lt;author&gt;Baumann, Kathrin&lt;/author&gt;&lt;author&gt;Breithaupt, Angele&lt;/author&gt;&lt;author&gt;Faulde, Michael&lt;/author&gt;&lt;author&gt;Teifke, Jens P.&lt;/author&gt;&lt;author&gt;Tautz, Diethard&lt;/author&gt;&lt;author&gt;Ulrich, Rainer G.&lt;/author&gt;&lt;/authors&gt;&lt;/contributors&gt;&lt;titles&gt;&lt;title&gt;Indigenous house mice dominate small mammal communities in northern Afghan military bases&lt;/title&gt;&lt;secondary-title&gt;BMC Zool.&lt;/secondary-title&gt;&lt;/titles&gt;&lt;periodical&gt;&lt;full-title&gt;BMC Zool.&lt;/full-title&gt;&lt;/periodical&gt;&lt;pages&gt;15&lt;/pages&gt;&lt;volume&gt;2&lt;/volume&gt;&lt;dates&gt;&lt;year&gt;2017&lt;/year&gt;&lt;/dates&gt;&lt;urls&gt;&lt;/urls&gt;&lt;electronic-resource-num&gt;10.1186/s40850-017-0024-z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5" w:tooltip="Gertler, 2017 #50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Gertler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P343786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Afghanista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Gertler&lt;/Author&gt;&lt;Year&gt;2017&lt;/Year&gt;&lt;RecNum&gt;503&lt;/RecNum&gt;&lt;DisplayText&gt;(Gertler et al. 2017)&lt;/DisplayText&gt;&lt;record&gt;&lt;rec-number&gt;503&lt;/rec-number&gt;&lt;foreign-keys&gt;&lt;key app="EN" db-id="v5szxwvppvpee9e0er7p25six9drvwpas2pa"&gt;503&lt;/key&gt;&lt;/foreign-keys&gt;&lt;ref-type name="Journal Article"&gt;17&lt;/ref-type&gt;&lt;contributors&gt;&lt;authors&gt;&lt;author&gt;Gertler, Christoph&lt;/author&gt;&lt;author&gt;Schlegel, Mathias&lt;/author&gt;&lt;author&gt;Linnenbrink, Miriam&lt;/author&gt;&lt;author&gt;Hutterer, Rainer&lt;/author&gt;&lt;author&gt;König, Patricia&lt;/author&gt;&lt;author&gt;Ehlers, Bernhard&lt;/author&gt;&lt;author&gt;Fischer, Kerstin&lt;/author&gt;&lt;author&gt;Ryll, René&lt;/author&gt;&lt;author&gt;Lewitzki, Jens&lt;/author&gt;&lt;author&gt;Sauer, Sabine&lt;/author&gt;&lt;author&gt;Baumann, Kathrin&lt;/author&gt;&lt;author&gt;Breithaupt, Angele&lt;/author&gt;&lt;author&gt;Faulde, Michael&lt;/author&gt;&lt;author&gt;Teifke, Jens P.&lt;/author&gt;&lt;author&gt;Tautz, Diethard&lt;/author&gt;&lt;author&gt;Ulrich, Rainer G.&lt;/author&gt;&lt;/authors&gt;&lt;/contributors&gt;&lt;titles&gt;&lt;title&gt;Indigenous house mice dominate small mammal communities in northern Afghan military bases&lt;/title&gt;&lt;secondary-title&gt;BMC Zool.&lt;/secondary-title&gt;&lt;/titles&gt;&lt;periodical&gt;&lt;full-title&gt;BMC Zool.&lt;/full-title&gt;&lt;/periodical&gt;&lt;pages&gt;15&lt;/pages&gt;&lt;volume&gt;2&lt;/volume&gt;&lt;dates&gt;&lt;year&gt;2017&lt;/year&gt;&lt;/dates&gt;&lt;urls&gt;&lt;/urls&gt;&lt;electronic-resource-num&gt;10.1186/s40850-017-0024-z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5" w:tooltip="Gertler, 2017 #50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Gertler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P343787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Afghanista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Gertler&lt;/Author&gt;&lt;Year&gt;2017&lt;/Year&gt;&lt;RecNum&gt;503&lt;/RecNum&gt;&lt;DisplayText&gt;(Gertler et al. 2017)&lt;/DisplayText&gt;&lt;record&gt;&lt;rec-number&gt;503&lt;/rec-number&gt;&lt;foreign-keys&gt;&lt;key app="EN" db-id="v5szxwvppvpee9e0er7p25six9drvwpas2pa"&gt;503&lt;/key&gt;&lt;/foreign-keys&gt;&lt;ref-type name="Journal Article"&gt;17&lt;/ref-type&gt;&lt;contributors&gt;&lt;authors&gt;&lt;author&gt;Gertler, Christoph&lt;/author&gt;&lt;author&gt;Schlegel, Mathias&lt;/author&gt;&lt;author&gt;Linnenbrink, Miriam&lt;/author&gt;&lt;author&gt;Hutterer, Rainer&lt;/author&gt;&lt;author&gt;König, Patricia&lt;/author&gt;&lt;author&gt;Ehlers, Bernhard&lt;/author&gt;&lt;author&gt;Fischer, Kerstin&lt;/author&gt;&lt;author&gt;Ryll, René&lt;/author&gt;&lt;author&gt;Lewitzki, Jens&lt;/author&gt;&lt;author&gt;Sauer, Sabine&lt;/author&gt;&lt;author&gt;Baumann, Kathrin&lt;/author&gt;&lt;author&gt;Breithaupt, Angele&lt;/author&gt;&lt;author&gt;Faulde, Michael&lt;/author&gt;&lt;author&gt;Teifke, Jens P.&lt;/author&gt;&lt;author&gt;Tautz, Diethard&lt;/author&gt;&lt;author&gt;Ulrich, Rainer G.&lt;/author&gt;&lt;/authors&gt;&lt;/contributors&gt;&lt;titles&gt;&lt;title&gt;Indigenous house mice dominate small mammal communities in northern Afghan military bases&lt;/title&gt;&lt;secondary-title&gt;BMC Zool.&lt;/secondary-title&gt;&lt;/titles&gt;&lt;periodical&gt;&lt;full-title&gt;BMC Zool.&lt;/full-title&gt;&lt;/periodical&gt;&lt;pages&gt;15&lt;/pages&gt;&lt;volume&gt;2&lt;/volume&gt;&lt;dates&gt;&lt;year&gt;2017&lt;/year&gt;&lt;/dates&gt;&lt;urls&gt;&lt;/urls&gt;&lt;electronic-resource-num&gt;10.1186/s40850-017-0024-z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5" w:tooltip="Gertler, 2017 #50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Gertler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P343788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Afghanista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Gertler&lt;/Author&gt;&lt;Year&gt;2017&lt;/Year&gt;&lt;RecNum&gt;503&lt;/RecNum&gt;&lt;DisplayText&gt;(Gertler et al. 2017)&lt;/DisplayText&gt;&lt;record&gt;&lt;rec-number&gt;503&lt;/rec-number&gt;&lt;foreign-keys&gt;&lt;key app="EN" db-id="v5szxwvppvpee9e0er7p25six9drvwpas2pa"&gt;503&lt;/key&gt;&lt;/foreign-keys&gt;&lt;ref-type name="Journal Article"&gt;17&lt;/ref-type&gt;&lt;contributors&gt;&lt;authors&gt;&lt;author&gt;Gertler, Christoph&lt;/author&gt;&lt;author&gt;Schlegel, Mathias&lt;/author&gt;&lt;author&gt;Linnenbrink, Miriam&lt;/author&gt;&lt;author&gt;Hutterer, Rainer&lt;/author&gt;&lt;author&gt;König, Patricia&lt;/author&gt;&lt;author&gt;Ehlers, Bernhard&lt;/author&gt;&lt;author&gt;Fischer, Kerstin&lt;/author&gt;&lt;author&gt;Ryll, René&lt;/author&gt;&lt;author&gt;Lewitzki, Jens&lt;/author&gt;&lt;author&gt;Sauer, Sabine&lt;/author&gt;&lt;author&gt;Baumann, Kathrin&lt;/author&gt;&lt;author&gt;Breithaupt, Angele&lt;/author&gt;&lt;author&gt;Faulde, Michael&lt;/author&gt;&lt;author&gt;Teifke, Jens P.&lt;/author&gt;&lt;author&gt;Tautz, Diethard&lt;/author&gt;&lt;author&gt;Ulrich, Rainer G.&lt;/author&gt;&lt;/authors&gt;&lt;/contributors&gt;&lt;titles&gt;&lt;title&gt;Indigenous house mice dominate small mammal communities in northern Afghan military bases&lt;/title&gt;&lt;secondary-title&gt;BMC Zool.&lt;/secondary-title&gt;&lt;/titles&gt;&lt;periodical&gt;&lt;full-title&gt;BMC Zool.&lt;/full-title&gt;&lt;/periodical&gt;&lt;pages&gt;15&lt;/pages&gt;&lt;volume&gt;2&lt;/volume&gt;&lt;dates&gt;&lt;year&gt;2017&lt;/year&gt;&lt;/dates&gt;&lt;urls&gt;&lt;/urls&gt;&lt;electronic-resource-num&gt;10.1186/s40850-017-0024-z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5" w:tooltip="Gertler, 2017 #50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Gertler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P343789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Afghanista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Gertler&lt;/Author&gt;&lt;Year&gt;2017&lt;/Year&gt;&lt;RecNum&gt;503&lt;/RecNum&gt;&lt;DisplayText&gt;(Gertler et al. 2017)&lt;/DisplayText&gt;&lt;record&gt;&lt;rec-number&gt;503&lt;/rec-number&gt;&lt;foreign-keys&gt;&lt;key app="EN" db-id="v5szxwvppvpee9e0er7p25six9drvwpas2pa"&gt;503&lt;/key&gt;&lt;/foreign-keys&gt;&lt;ref-type name="Journal Article"&gt;17&lt;/ref-type&gt;&lt;contributors&gt;&lt;authors&gt;&lt;author&gt;Gertler, Christoph&lt;/author&gt;&lt;author&gt;Schlegel, Mathias&lt;/author&gt;&lt;author&gt;Linnenbrink, Miriam&lt;/author&gt;&lt;author&gt;Hutterer, Rainer&lt;/author&gt;&lt;author&gt;König, Patricia&lt;/author&gt;&lt;author&gt;Ehlers, Bernhard&lt;/author&gt;&lt;author&gt;Fischer, Kerstin&lt;/author&gt;&lt;author&gt;Ryll, René&lt;/author&gt;&lt;author&gt;Lewitzki, Jens&lt;/author&gt;&lt;author&gt;Sauer, Sabine&lt;/author&gt;&lt;author&gt;Baumann, Kathrin&lt;/author&gt;&lt;author&gt;Breithaupt, Angele&lt;/author&gt;&lt;author&gt;Faulde, Michael&lt;/author&gt;&lt;author&gt;Teifke, Jens P.&lt;/author&gt;&lt;author&gt;Tautz, Diethard&lt;/author&gt;&lt;author&gt;Ulrich, Rainer G.&lt;/author&gt;&lt;/authors&gt;&lt;/contributors&gt;&lt;titles&gt;&lt;title&gt;Indigenous house mice dominate small mammal communities in northern Afghan military bases&lt;/title&gt;&lt;secondary-title&gt;BMC Zool.&lt;/secondary-title&gt;&lt;/titles&gt;&lt;periodical&gt;&lt;full-title&gt;BMC Zool.&lt;/full-title&gt;&lt;/periodical&gt;&lt;pages&gt;15&lt;/pages&gt;&lt;volume&gt;2&lt;/volume&gt;&lt;dates&gt;&lt;year&gt;2017&lt;/year&gt;&lt;/dates&gt;&lt;urls&gt;&lt;/urls&gt;&lt;electronic-resource-num&gt;10.1186/s40850-017-0024-z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5" w:tooltip="Gertler, 2017 #50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Gertler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P343790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Afghanista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Gertler&lt;/Author&gt;&lt;Year&gt;2017&lt;/Year&gt;&lt;RecNum&gt;503&lt;/RecNum&gt;&lt;DisplayText&gt;(Gertler et al. 2017)&lt;/DisplayText&gt;&lt;record&gt;&lt;rec-number&gt;503&lt;/rec-number&gt;&lt;foreign-keys&gt;&lt;key app="EN" db-id="v5szxwvppvpee9e0er7p25six9drvwpas2pa"&gt;503&lt;/key&gt;&lt;/foreign-keys&gt;&lt;ref-type name="Journal Article"&gt;17&lt;/ref-type&gt;&lt;contributors&gt;&lt;authors&gt;&lt;author&gt;Gertler, Christoph&lt;/author&gt;&lt;author&gt;Schlegel, Mathias&lt;/author&gt;&lt;author&gt;Linnenbrink, Miriam&lt;/author&gt;&lt;author&gt;Hutterer, Rainer&lt;/author&gt;&lt;author&gt;König, Patricia&lt;/author&gt;&lt;author&gt;Ehlers, Bernhard&lt;/author&gt;&lt;author&gt;Fischer, Kerstin&lt;/author&gt;&lt;author&gt;Ryll, René&lt;/author&gt;&lt;author&gt;Lewitzki, Jens&lt;/author&gt;&lt;author&gt;Sauer, Sabine&lt;/author&gt;&lt;author&gt;Baumann, Kathrin&lt;/author&gt;&lt;author&gt;Breithaupt, Angele&lt;/author&gt;&lt;author&gt;Faulde, Michael&lt;/author&gt;&lt;author&gt;Teifke, Jens P.&lt;/author&gt;&lt;author&gt;Tautz, Diethard&lt;/author&gt;&lt;author&gt;Ulrich, Rainer G.&lt;/author&gt;&lt;/authors&gt;&lt;/contributors&gt;&lt;titles&gt;&lt;title&gt;Indigenous house mice dominate small mammal communities in northern Afghan military bases&lt;/title&gt;&lt;secondary-title&gt;BMC Zool.&lt;/secondary-title&gt;&lt;/titles&gt;&lt;periodical&gt;&lt;full-title&gt;BMC Zool.&lt;/full-title&gt;&lt;/periodical&gt;&lt;pages&gt;15&lt;/pages&gt;&lt;volume&gt;2&lt;/volume&gt;&lt;dates&gt;&lt;year&gt;2017&lt;/year&gt;&lt;/dates&gt;&lt;urls&gt;&lt;/urls&gt;&lt;electronic-resource-num&gt;10.1186/s40850-017-0024-z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5" w:tooltip="Gertler, 2017 #50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Gertler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P343791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Afghanista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Gertler&lt;/Author&gt;&lt;Year&gt;2017&lt;/Year&gt;&lt;RecNum&gt;503&lt;/RecNum&gt;&lt;DisplayText&gt;(Gertler et al. 2017)&lt;/DisplayText&gt;&lt;record&gt;&lt;rec-number&gt;503&lt;/rec-number&gt;&lt;foreign-keys&gt;&lt;key app="EN" db-id="v5szxwvppvpee9e0er7p25six9drvwpas2pa"&gt;503&lt;/key&gt;&lt;/foreign-keys&gt;&lt;ref-type name="Journal Article"&gt;17&lt;/ref-type&gt;&lt;contributors&gt;&lt;authors&gt;&lt;author&gt;Gertler, Christoph&lt;/author&gt;&lt;author&gt;Schlegel, Mathias&lt;/author&gt;&lt;author&gt;Linnenbrink, Miriam&lt;/author&gt;&lt;author&gt;Hutterer, Rainer&lt;/author&gt;&lt;author&gt;König, Patricia&lt;/author&gt;&lt;author&gt;Ehlers, Bernhard&lt;/author&gt;&lt;author&gt;Fischer, Kerstin&lt;/author&gt;&lt;author&gt;Ryll, René&lt;/author&gt;&lt;author&gt;Lewitzki, Jens&lt;/author&gt;&lt;author&gt;Sauer, Sabine&lt;/author&gt;&lt;author&gt;Baumann, Kathrin&lt;/author&gt;&lt;author&gt;Breithaupt, Angele&lt;/author&gt;&lt;author&gt;Faulde, Michael&lt;/author&gt;&lt;author&gt;Teifke, Jens P.&lt;/author&gt;&lt;author&gt;Tautz, Diethard&lt;/author&gt;&lt;author&gt;Ulrich, Rainer G.&lt;/author&gt;&lt;/authors&gt;&lt;/contributors&gt;&lt;titles&gt;&lt;title&gt;Indigenous house mice dominate small mammal communities in northern Afghan military bases&lt;/title&gt;&lt;secondary-title&gt;BMC Zool.&lt;/secondary-title&gt;&lt;/titles&gt;&lt;periodical&gt;&lt;full-title&gt;BMC Zool.&lt;/full-title&gt;&lt;/periodical&gt;&lt;pages&gt;15&lt;/pages&gt;&lt;volume&gt;2&lt;/volume&gt;&lt;dates&gt;&lt;year&gt;2017&lt;/year&gt;&lt;/dates&gt;&lt;urls&gt;&lt;/urls&gt;&lt;electronic-resource-num&gt;10.1186/s40850-017-0024-z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5" w:tooltip="Gertler, 2017 #50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Gertler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P343792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Afghanista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Gertler&lt;/Author&gt;&lt;Year&gt;2017&lt;/Year&gt;&lt;RecNum&gt;503&lt;/RecNum&gt;&lt;DisplayText&gt;(Gertler et al. 2017)&lt;/DisplayText&gt;&lt;record&gt;&lt;rec-number&gt;503&lt;/rec-number&gt;&lt;foreign-keys&gt;&lt;key app="EN" db-id="v5szxwvppvpee9e0er7p25six9drvwpas2pa"&gt;503&lt;/key&gt;&lt;/foreign-keys&gt;&lt;ref-type name="Journal Article"&gt;17&lt;/ref-type&gt;&lt;contributors&gt;&lt;authors&gt;&lt;author&gt;Gertler, Christoph&lt;/author&gt;&lt;author&gt;Schlegel, Mathias&lt;/author&gt;&lt;author&gt;Linnenbrink, Miriam&lt;/author&gt;&lt;author&gt;Hutterer, Rainer&lt;/author&gt;&lt;author&gt;König, Patricia&lt;/author&gt;&lt;author&gt;Ehlers, Bernhard&lt;/author&gt;&lt;author&gt;Fischer, Kerstin&lt;/author&gt;&lt;author&gt;Ryll, René&lt;/author&gt;&lt;author&gt;Lewitzki, Jens&lt;/author&gt;&lt;author&gt;Sauer, Sabine&lt;/author&gt;&lt;author&gt;Baumann, Kathrin&lt;/author&gt;&lt;author&gt;Breithaupt, Angele&lt;/author&gt;&lt;author&gt;Faulde, Michael&lt;/author&gt;&lt;author&gt;Teifke, Jens P.&lt;/author&gt;&lt;author&gt;Tautz, Diethard&lt;/author&gt;&lt;author&gt;Ulrich, Rainer G.&lt;/author&gt;&lt;/authors&gt;&lt;/contributors&gt;&lt;titles&gt;&lt;title&gt;Indigenous house mice dominate small mammal communities in northern Afghan military bases&lt;/title&gt;&lt;secondary-title&gt;BMC Zool.&lt;/secondary-title&gt;&lt;/titles&gt;&lt;periodical&gt;&lt;full-title&gt;BMC Zool.&lt;/full-title&gt;&lt;/periodical&gt;&lt;pages&gt;15&lt;/pages&gt;&lt;volume&gt;2&lt;/volume&gt;&lt;dates&gt;&lt;year&gt;2017&lt;/year&gt;&lt;/dates&gt;&lt;urls&gt;&lt;/urls&gt;&lt;electronic-resource-num&gt;10.1186/s40850-017-0024-z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5" w:tooltip="Gertler, 2017 #50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Gertler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X354181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China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Sheftel&lt;/Author&gt;&lt;Year&gt;2018&lt;/Year&gt;&lt;RecNum&gt;505&lt;/RecNum&gt;&lt;DisplayText&gt;(Sheftel et al. 2018)&lt;/DisplayText&gt;&lt;record&gt;&lt;rec-number&gt;505&lt;/rec-number&gt;&lt;foreign-keys&gt;&lt;key app="EN" db-id="v5szxwvppvpee9e0er7p25six9drvwpas2pa"&gt;505&lt;/key&gt;&lt;/foreign-keys&gt;&lt;ref-type name="Journal Article"&gt;17&lt;/ref-type&gt;&lt;contributors&gt;&lt;authors&gt;&lt;author&gt;Sheftel, Boris&lt;/author&gt;&lt;author&gt;Bannikova, Anna&lt;/author&gt;&lt;author&gt;Fang, Yun&lt;/author&gt;&lt;author&gt;Demidova, Tatiana&lt;/author&gt;&lt;author&gt;Alexandrov, D. Y.&lt;/author&gt;&lt;author&gt;Lebedev, Vladimir&lt;/author&gt;&lt;author&gt;Sun, Yue-Hua&lt;/author&gt;&lt;/authors&gt;&lt;/contributors&gt;&lt;titles&gt;&lt;title&gt;Notes on the Fauna, systematics, and ecology of small mammals in Southern Gansu, China&lt;/title&gt;&lt;secondary-title&gt;Biol. Bul.&lt;/secondary-title&gt;&lt;alt-title&gt;Biology Bulletin&lt;/alt-title&gt;&lt;/titles&gt;&lt;alt-periodical&gt;&lt;full-title&gt;Biology Bulletin&lt;/full-title&gt;&lt;/alt-periodical&gt;&lt;pages&gt;898-912&lt;/pages&gt;&lt;volume&gt;45&lt;/volume&gt;&lt;dates&gt;&lt;year&gt;2018&lt;/year&gt;&lt;/dates&gt;&lt;urls&gt;&lt;/urls&gt;&lt;electronic-resource-num&gt;10.1134/s1062359018080150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8" w:tooltip="Sheftel, 2018 #50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Sheftel et al. 2018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Y677734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Castiglia&lt;/Author&gt;&lt;Year&gt;2017&lt;/Year&gt;&lt;RecNum&gt;506&lt;/RecNum&gt;&lt;DisplayText&gt;(Castiglia et al. 2017)&lt;/DisplayText&gt;&lt;record&gt;&lt;rec-number&gt;506&lt;/rec-number&gt;&lt;foreign-keys&gt;&lt;key app="EN" db-id="v5szxwvppvpee9e0er7p25six9drvwpas2pa"&gt;506&lt;/key&gt;&lt;/foreign-keys&gt;&lt;ref-type name="Journal Article"&gt;17&lt;/ref-type&gt;&lt;contributors&gt;&lt;authors&gt;&lt;author&gt;Castiglia, Riccardo&lt;/author&gt;&lt;author&gt;Annesi, Flavia&lt;/author&gt;&lt;author&gt;Amori, Giovanni&lt;/author&gt;&lt;author&gt;Solano, Emanuela&lt;/author&gt;&lt;author&gt;Aloise, Gaetano&lt;/author&gt;&lt;/authors&gt;&lt;/contributors&gt;&lt;titles&gt;&lt;title&gt;&lt;style face="normal" font="default" size="100%"&gt;The phylogeography of &lt;/style&gt;&lt;style face="italic" font="default" size="100%"&gt;Crocidura suaveolens&lt;/style&gt;&lt;style face="normal" font="default" size="100%"&gt; from southern Italy reveals the absence of an endemic lineage and supports a Trans-Adriatic connection with the Balkanic refugium&lt;/style&gt;&lt;/title&gt;&lt;secondary-title&gt;Hystrix&lt;/secondary-title&gt;&lt;alt-title&gt;Hystrix, the Italian Journal of Mammalogy&lt;/alt-title&gt;&lt;/titles&gt;&lt;alt-periodical&gt;&lt;full-title&gt;Hystrix, the Italian Journal of Mammalogy&lt;/full-title&gt;&lt;/alt-periodical&gt;&lt;pages&gt;104-106&lt;/pages&gt;&lt;volume&gt;28&lt;/volume&gt;&lt;number&gt;1&lt;/number&gt;&lt;dates&gt;&lt;year&gt;2017&lt;/year&gt;&lt;/dates&gt;&lt;isbn&gt;0394-1914&lt;/isbn&gt;&lt;label&gt;Castiglia2017&lt;/label&gt;&lt;work-type&gt;journal article&lt;/work-type&gt;&lt;urls&gt;&lt;related-urls&gt;&lt;url&gt;http://dx.doi.org/10.4404/hystrix-28.1-11897&lt;/url&gt;&lt;/related-urls&gt;&lt;/urls&gt;&lt;electronic-resource-num&gt;10.4404/hystrix-28.1-11897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7" w:tooltip="Castiglia, 2017 #506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Castiglia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Y677736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Castiglia&lt;/Author&gt;&lt;Year&gt;2017&lt;/Year&gt;&lt;RecNum&gt;506&lt;/RecNum&gt;&lt;DisplayText&gt;(Castiglia et al. 2017)&lt;/DisplayText&gt;&lt;record&gt;&lt;rec-number&gt;506&lt;/rec-number&gt;&lt;foreign-keys&gt;&lt;key app="EN" db-id="v5szxwvppvpee9e0er7p25six9drvwpas2pa"&gt;506&lt;/key&gt;&lt;/foreign-keys&gt;&lt;ref-type name="Journal Article"&gt;17&lt;/ref-type&gt;&lt;contributors&gt;&lt;authors&gt;&lt;author&gt;Castiglia, Riccardo&lt;/author&gt;&lt;author&gt;Annesi, Flavia&lt;/author&gt;&lt;author&gt;Amori, Giovanni&lt;/author&gt;&lt;author&gt;Solano, Emanuela&lt;/author&gt;&lt;author&gt;Aloise, Gaetano&lt;/author&gt;&lt;/authors&gt;&lt;/contributors&gt;&lt;titles&gt;&lt;title&gt;&lt;style face="normal" font="default" size="100%"&gt;The phylogeography of &lt;/style&gt;&lt;style face="italic" font="default" size="100%"&gt;Crocidura suaveolens&lt;/style&gt;&lt;style face="normal" font="default" size="100%"&gt; from southern Italy reveals the absence of an endemic lineage and supports a Trans-Adriatic connection with the Balkanic refugium&lt;/style&gt;&lt;/title&gt;&lt;secondary-title&gt;Hystrix&lt;/secondary-title&gt;&lt;alt-title&gt;Hystrix, the Italian Journal of Mammalogy&lt;/alt-title&gt;&lt;/titles&gt;&lt;alt-periodical&gt;&lt;full-title&gt;Hystrix, the Italian Journal of Mammalogy&lt;/full-title&gt;&lt;/alt-periodical&gt;&lt;pages&gt;104-106&lt;/pages&gt;&lt;volume&gt;28&lt;/volume&gt;&lt;number&gt;1&lt;/number&gt;&lt;dates&gt;&lt;year&gt;2017&lt;/year&gt;&lt;/dates&gt;&lt;isbn&gt;0394-1914&lt;/isbn&gt;&lt;label&gt;Castiglia2017&lt;/label&gt;&lt;work-type&gt;journal article&lt;/work-type&gt;&lt;urls&gt;&lt;related-urls&gt;&lt;url&gt;http://dx.doi.org/10.4404/hystrix-28.1-11897&lt;/url&gt;&lt;/related-urls&gt;&lt;/urls&gt;&lt;electronic-resource-num&gt;10.4404/hystrix-28.1-11897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7" w:tooltip="Castiglia, 2017 #506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Castiglia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Y677737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Castiglia&lt;/Author&gt;&lt;Year&gt;2017&lt;/Year&gt;&lt;RecNum&gt;506&lt;/RecNum&gt;&lt;DisplayText&gt;(Castiglia et al. 2017)&lt;/DisplayText&gt;&lt;record&gt;&lt;rec-number&gt;506&lt;/rec-number&gt;&lt;foreign-keys&gt;&lt;key app="EN" db-id="v5szxwvppvpee9e0er7p25six9drvwpas2pa"&gt;506&lt;/key&gt;&lt;/foreign-keys&gt;&lt;ref-type name="Journal Article"&gt;17&lt;/ref-type&gt;&lt;contributors&gt;&lt;authors&gt;&lt;author&gt;Castiglia, Riccardo&lt;/author&gt;&lt;author&gt;Annesi, Flavia&lt;/author&gt;&lt;author&gt;Amori, Giovanni&lt;/author&gt;&lt;author&gt;Solano, Emanuela&lt;/author&gt;&lt;author&gt;Aloise, Gaetano&lt;/author&gt;&lt;/authors&gt;&lt;/contributors&gt;&lt;titles&gt;&lt;title&gt;&lt;style face="normal" font="default" size="100%"&gt;The phylogeography of &lt;/style&gt;&lt;style face="italic" font="default" size="100%"&gt;Crocidura suaveolens&lt;/style&gt;&lt;style face="normal" font="default" size="100%"&gt; from southern Italy reveals the absence of an endemic lineage and supports a Trans-Adriatic connection with the Balkanic refugium&lt;/style&gt;&lt;/title&gt;&lt;secondary-title&gt;Hystrix&lt;/secondary-title&gt;&lt;alt-title&gt;Hystrix, the Italian Journal of Mammalogy&lt;/alt-title&gt;&lt;/titles&gt;&lt;alt-periodical&gt;&lt;full-title&gt;Hystrix, the Italian Journal of Mammalogy&lt;/full-title&gt;&lt;/alt-periodical&gt;&lt;pages&gt;104-106&lt;/pages&gt;&lt;volume&gt;28&lt;/volume&gt;&lt;number&gt;1&lt;/number&gt;&lt;dates&gt;&lt;year&gt;2017&lt;/year&gt;&lt;/dates&gt;&lt;isbn&gt;0394-1914&lt;/isbn&gt;&lt;label&gt;Castiglia2017&lt;/label&gt;&lt;work-type&gt;journal article&lt;/work-type&gt;&lt;urls&gt;&lt;related-urls&gt;&lt;url&gt;http://dx.doi.org/10.4404/hystrix-28.1-11897&lt;/url&gt;&lt;/related-urls&gt;&lt;/urls&gt;&lt;electronic-resource-num&gt;10.4404/hystrix-28.1-11897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7" w:tooltip="Castiglia, 2017 #506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Castiglia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Y677738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suaveolens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Castiglia&lt;/Author&gt;&lt;Year&gt;2017&lt;/Year&gt;&lt;RecNum&gt;506&lt;/RecNum&gt;&lt;DisplayText&gt;(Castiglia et al. 2017)&lt;/DisplayText&gt;&lt;record&gt;&lt;rec-number&gt;506&lt;/rec-number&gt;&lt;foreign-keys&gt;&lt;key app="EN" db-id="v5szxwvppvpee9e0er7p25six9drvwpas2pa"&gt;506&lt;/key&gt;&lt;/foreign-keys&gt;&lt;ref-type name="Journal Article"&gt;17&lt;/ref-type&gt;&lt;contributors&gt;&lt;authors&gt;&lt;author&gt;Castiglia, Riccardo&lt;/author&gt;&lt;author&gt;Annesi, Flavia&lt;/author&gt;&lt;author&gt;Amori, Giovanni&lt;/author&gt;&lt;author&gt;Solano, Emanuela&lt;/author&gt;&lt;author&gt;Aloise, Gaetano&lt;/author&gt;&lt;/authors&gt;&lt;/contributors&gt;&lt;titles&gt;&lt;title&gt;&lt;style face="normal" font="default" size="100%"&gt;The phylogeography of &lt;/style&gt;&lt;style face="italic" font="default" size="100%"&gt;Crocidura suaveolens&lt;/style&gt;&lt;style face="normal" font="default" size="100%"&gt; from southern Italy reveals the absence of an endemic lineage and supports a Trans-Adriatic connection with the Balkanic refugium&lt;/style&gt;&lt;/title&gt;&lt;secondary-title&gt;Hystrix&lt;/secondary-title&gt;&lt;alt-title&gt;Hystrix, the Italian Journal of Mammalogy&lt;/alt-title&gt;&lt;/titles&gt;&lt;alt-periodical&gt;&lt;full-title&gt;Hystrix, the Italian Journal of Mammalogy&lt;/full-title&gt;&lt;/alt-periodical&gt;&lt;pages&gt;104-106&lt;/pages&gt;&lt;volume&gt;28&lt;/volume&gt;&lt;number&gt;1&lt;/number&gt;&lt;dates&gt;&lt;year&gt;2017&lt;/year&gt;&lt;/dates&gt;&lt;isbn&gt;0394-1914&lt;/isbn&gt;&lt;label&gt;Castiglia2017&lt;/label&gt;&lt;work-type&gt;journal article&lt;/work-type&gt;&lt;urls&gt;&lt;related-urls&gt;&lt;url&gt;http://dx.doi.org/10.4404/hystrix-28.1-11897&lt;/url&gt;&lt;/related-urls&gt;&lt;/urls&gt;&lt;electronic-resource-num&gt;10.4404/hystrix-28.1-11897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7" w:tooltip="Castiglia, 2017 #506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Castiglia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17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gueldenstaedtii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Israel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18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Israel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19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gueldenstaedtii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Israel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20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Israel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21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Israel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22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Israel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23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Israel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24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Israel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25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Israel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26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Israel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67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Israel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72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Crocidura gueldenstaedtii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Israel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F988005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pai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iedma&lt;/Author&gt;&lt;Year&gt;2017&lt;/Year&gt;&lt;RecNum&gt;495&lt;/RecNum&gt;&lt;DisplayText&gt;(Biedma et al. 2017)&lt;/DisplayText&gt;&lt;record&gt;&lt;rec-number&gt;495&lt;/rec-number&gt;&lt;foreign-keys&gt;&lt;key app="EN" db-id="v5szxwvppvpee9e0er7p25six9drvwpas2pa"&gt;495&lt;/key&gt;&lt;/foreign-keys&gt;&lt;ref-type name="Journal Article"&gt;17&lt;/ref-type&gt;&lt;contributors&gt;&lt;authors&gt;&lt;author&gt;Biedma, Luis&lt;/author&gt;&lt;author&gt;Román, Jacinto&lt;/author&gt;&lt;author&gt;Calzada, Javier&lt;/author&gt;&lt;author&gt;Friis, Guillermo&lt;/author&gt;&lt;author&gt;Godoy, José A&lt;/author&gt;&lt;/authors&gt;&lt;/contributors&gt;&lt;titles&gt;&lt;title&gt;&lt;style face="normal" font="default" size="100%"&gt;Phylogeography of &lt;/style&gt;&lt;style face="italic" font="default" size="100%"&gt;Crocidura suaveolens&lt;/style&gt;&lt;style face="normal" font="default" size="100%"&gt; (Mammalia: Soricidae) in Iberia has been shaped by competitive exclusion by &lt;/style&gt;&lt;style face="italic" font="default" size="100%"&gt;C. russula&lt;/style&gt;&lt;/title&gt;&lt;secondary-title&gt;Biol. J. Linn. Soc.&lt;/secondary-title&gt;&lt;alt-title&gt;Biological Journal of the Linnean Society&lt;/alt-title&gt;&lt;/titles&gt;&lt;alt-periodical&gt;&lt;full-title&gt;Biological Journal of the Linnean Society&lt;/full-title&gt;&lt;/alt-periodical&gt;&lt;pages&gt;81-95&lt;/pages&gt;&lt;volume&gt;123&lt;/volume&gt;&lt;number&gt;1&lt;/number&gt;&lt;dates&gt;&lt;year&gt;2017&lt;/year&gt;&lt;/dates&gt;&lt;isbn&gt;0024-4066&lt;/isbn&gt;&lt;urls&gt;&lt;related-urls&gt;&lt;url&gt;https://doi.org/10.1093/biolinnean/blx126&lt;/url&gt;&lt;/related-urls&gt;&lt;/urls&gt;&lt;electronic-resource-num&gt;10.1093/biolinnean/blx126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" w:tooltip="Biedma, 2017 #49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iedma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F988006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pai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iedma&lt;/Author&gt;&lt;Year&gt;2017&lt;/Year&gt;&lt;RecNum&gt;495&lt;/RecNum&gt;&lt;DisplayText&gt;(Biedma et al. 2017)&lt;/DisplayText&gt;&lt;record&gt;&lt;rec-number&gt;495&lt;/rec-number&gt;&lt;foreign-keys&gt;&lt;key app="EN" db-id="v5szxwvppvpee9e0er7p25six9drvwpas2pa"&gt;495&lt;/key&gt;&lt;/foreign-keys&gt;&lt;ref-type name="Journal Article"&gt;17&lt;/ref-type&gt;&lt;contributors&gt;&lt;authors&gt;&lt;author&gt;Biedma, Luis&lt;/author&gt;&lt;author&gt;Román, Jacinto&lt;/author&gt;&lt;author&gt;Calzada, Javier&lt;/author&gt;&lt;author&gt;Friis, Guillermo&lt;/author&gt;&lt;author&gt;Godoy, José A&lt;/author&gt;&lt;/authors&gt;&lt;/contributors&gt;&lt;titles&gt;&lt;title&gt;&lt;style face="normal" font="default" size="100%"&gt;Phylogeography of &lt;/style&gt;&lt;style face="italic" font="default" size="100%"&gt;Crocidura suaveolens&lt;/style&gt;&lt;style face="normal" font="default" size="100%"&gt; (Mammalia: Soricidae) in Iberia has been shaped by competitive exclusion by &lt;/style&gt;&lt;style face="italic" font="default" size="100%"&gt;C. russula&lt;/style&gt;&lt;/title&gt;&lt;secondary-title&gt;Biol. J. Linn. Soc.&lt;/secondary-title&gt;&lt;alt-title&gt;Biological Journal of the Linnean Society&lt;/alt-title&gt;&lt;/titles&gt;&lt;alt-periodical&gt;&lt;full-title&gt;Biological Journal of the Linnean Society&lt;/full-title&gt;&lt;/alt-periodical&gt;&lt;pages&gt;81-95&lt;/pages&gt;&lt;volume&gt;123&lt;/volume&gt;&lt;number&gt;1&lt;/number&gt;&lt;dates&gt;&lt;year&gt;2017&lt;/year&gt;&lt;/dates&gt;&lt;isbn&gt;0024-4066&lt;/isbn&gt;&lt;urls&gt;&lt;related-urls&gt;&lt;url&gt;https://doi.org/10.1093/biolinnean/blx126&lt;/url&gt;&lt;/related-urls&gt;&lt;/urls&gt;&lt;electronic-resource-num&gt;10.1093/biolinnean/blx126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" w:tooltip="Biedma, 2017 #49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iedma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F988007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pai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iedma&lt;/Author&gt;&lt;Year&gt;2017&lt;/Year&gt;&lt;RecNum&gt;495&lt;/RecNum&gt;&lt;DisplayText&gt;(Biedma et al. 2017)&lt;/DisplayText&gt;&lt;record&gt;&lt;rec-number&gt;495&lt;/rec-number&gt;&lt;foreign-keys&gt;&lt;key app="EN" db-id="v5szxwvppvpee9e0er7p25six9drvwpas2pa"&gt;495&lt;/key&gt;&lt;/foreign-keys&gt;&lt;ref-type name="Journal Article"&gt;17&lt;/ref-type&gt;&lt;contributors&gt;&lt;authors&gt;&lt;author&gt;Biedma, Luis&lt;/author&gt;&lt;author&gt;Román, Jacinto&lt;/author&gt;&lt;author&gt;Calzada, Javier&lt;/author&gt;&lt;author&gt;Friis, Guillermo&lt;/author&gt;&lt;author&gt;Godoy, José A&lt;/author&gt;&lt;/authors&gt;&lt;/contributors&gt;&lt;titles&gt;&lt;title&gt;&lt;style face="normal" font="default" size="100%"&gt;Phylogeography of &lt;/style&gt;&lt;style face="italic" font="default" size="100%"&gt;Crocidura suaveolens&lt;/style&gt;&lt;style face="normal" font="default" size="100%"&gt; (Mammalia: Soricidae) in Iberia has been shaped by competitive exclusion by &lt;/style&gt;&lt;style face="italic" font="default" size="100%"&gt;C. russula&lt;/style&gt;&lt;/title&gt;&lt;secondary-title&gt;Biol. J. Linn. Soc.&lt;/secondary-title&gt;&lt;alt-title&gt;Biological Journal of the Linnean Society&lt;/alt-title&gt;&lt;/titles&gt;&lt;alt-periodical&gt;&lt;full-title&gt;Biological Journal of the Linnean Society&lt;/full-title&gt;&lt;/alt-periodical&gt;&lt;pages&gt;81-95&lt;/pages&gt;&lt;volume&gt;123&lt;/volume&gt;&lt;number&gt;1&lt;/number&gt;&lt;dates&gt;&lt;year&gt;2017&lt;/year&gt;&lt;/dates&gt;&lt;isbn&gt;0024-4066&lt;/isbn&gt;&lt;urls&gt;&lt;related-urls&gt;&lt;url&gt;https://doi.org/10.1093/biolinnean/blx126&lt;/url&gt;&lt;/related-urls&gt;&lt;/urls&gt;&lt;electronic-resource-num&gt;10.1093/biolinnean/blx126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" w:tooltip="Biedma, 2017 #49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iedma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F988008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pai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iedma&lt;/Author&gt;&lt;Year&gt;2017&lt;/Year&gt;&lt;RecNum&gt;495&lt;/RecNum&gt;&lt;DisplayText&gt;(Biedma et al. 2017)&lt;/DisplayText&gt;&lt;record&gt;&lt;rec-number&gt;495&lt;/rec-number&gt;&lt;foreign-keys&gt;&lt;key app="EN" db-id="v5szxwvppvpee9e0er7p25six9drvwpas2pa"&gt;495&lt;/key&gt;&lt;/foreign-keys&gt;&lt;ref-type name="Journal Article"&gt;17&lt;/ref-type&gt;&lt;contributors&gt;&lt;authors&gt;&lt;author&gt;Biedma, Luis&lt;/author&gt;&lt;author&gt;Román, Jacinto&lt;/author&gt;&lt;author&gt;Calzada, Javier&lt;/author&gt;&lt;author&gt;Friis, Guillermo&lt;/author&gt;&lt;author&gt;Godoy, José A&lt;/author&gt;&lt;/authors&gt;&lt;/contributors&gt;&lt;titles&gt;&lt;title&gt;&lt;style face="normal" font="default" size="100%"&gt;Phylogeography of &lt;/style&gt;&lt;style face="italic" font="default" size="100%"&gt;Crocidura suaveolens&lt;/style&gt;&lt;style face="normal" font="default" size="100%"&gt; (Mammalia: Soricidae) in Iberia has been shaped by competitive exclusion by &lt;/style&gt;&lt;style face="italic" font="default" size="100%"&gt;C. russula&lt;/style&gt;&lt;/title&gt;&lt;secondary-title&gt;Biol. J. Linn. Soc.&lt;/secondary-title&gt;&lt;alt-title&gt;Biological Journal of the Linnean Society&lt;/alt-title&gt;&lt;/titles&gt;&lt;alt-periodical&gt;&lt;full-title&gt;Biological Journal of the Linnean Society&lt;/full-title&gt;&lt;/alt-periodical&gt;&lt;pages&gt;81-95&lt;/pages&gt;&lt;volume&gt;123&lt;/volume&gt;&lt;number&gt;1&lt;/number&gt;&lt;dates&gt;&lt;year&gt;2017&lt;/year&gt;&lt;/dates&gt;&lt;isbn&gt;0024-4066&lt;/isbn&gt;&lt;urls&gt;&lt;related-urls&gt;&lt;url&gt;https://doi.org/10.1093/biolinnean/blx126&lt;/url&gt;&lt;/related-urls&gt;&lt;/urls&gt;&lt;electronic-resource-num&gt;10.1093/biolinnean/blx126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" w:tooltip="Biedma, 2017 #49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iedma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F988009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pai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iedma&lt;/Author&gt;&lt;Year&gt;2017&lt;/Year&gt;&lt;RecNum&gt;495&lt;/RecNum&gt;&lt;DisplayText&gt;(Biedma et al. 2017)&lt;/DisplayText&gt;&lt;record&gt;&lt;rec-number&gt;495&lt;/rec-number&gt;&lt;foreign-keys&gt;&lt;key app="EN" db-id="v5szxwvppvpee9e0er7p25six9drvwpas2pa"&gt;495&lt;/key&gt;&lt;/foreign-keys&gt;&lt;ref-type name="Journal Article"&gt;17&lt;/ref-type&gt;&lt;contributors&gt;&lt;authors&gt;&lt;author&gt;Biedma, Luis&lt;/author&gt;&lt;author&gt;Román, Jacinto&lt;/author&gt;&lt;author&gt;Calzada, Javier&lt;/author&gt;&lt;author&gt;Friis, Guillermo&lt;/author&gt;&lt;author&gt;Godoy, José A&lt;/author&gt;&lt;/authors&gt;&lt;/contributors&gt;&lt;titles&gt;&lt;title&gt;&lt;style face="normal" font="default" size="100%"&gt;Phylogeography of &lt;/style&gt;&lt;style face="italic" font="default" size="100%"&gt;Crocidura suaveolens&lt;/style&gt;&lt;style face="normal" font="default" size="100%"&gt; (Mammalia: Soricidae) in Iberia has been shaped by competitive exclusion by &lt;/style&gt;&lt;style face="italic" font="default" size="100%"&gt;C. russula&lt;/style&gt;&lt;/title&gt;&lt;secondary-title&gt;Biol. J. Linn. Soc.&lt;/secondary-title&gt;&lt;alt-title&gt;Biological Journal of the Linnean Society&lt;/alt-title&gt;&lt;/titles&gt;&lt;alt-periodical&gt;&lt;full-title&gt;Biological Journal of the Linnean Society&lt;/full-title&gt;&lt;/alt-periodical&gt;&lt;pages&gt;81-95&lt;/pages&gt;&lt;volume&gt;123&lt;/volume&gt;&lt;number&gt;1&lt;/number&gt;&lt;dates&gt;&lt;year&gt;2017&lt;/year&gt;&lt;/dates&gt;&lt;isbn&gt;0024-4066&lt;/isbn&gt;&lt;urls&gt;&lt;related-urls&gt;&lt;url&gt;https://doi.org/10.1093/biolinnean/blx126&lt;/url&gt;&lt;/related-urls&gt;&lt;/urls&gt;&lt;electronic-resource-num&gt;10.1093/biolinnean/blx126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" w:tooltip="Biedma, 2017 #49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iedma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F988010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pai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iedma&lt;/Author&gt;&lt;Year&gt;2017&lt;/Year&gt;&lt;RecNum&gt;495&lt;/RecNum&gt;&lt;DisplayText&gt;(Biedma et al. 2017)&lt;/DisplayText&gt;&lt;record&gt;&lt;rec-number&gt;495&lt;/rec-number&gt;&lt;foreign-keys&gt;&lt;key app="EN" db-id="v5szxwvppvpee9e0er7p25six9drvwpas2pa"&gt;495&lt;/key&gt;&lt;/foreign-keys&gt;&lt;ref-type name="Journal Article"&gt;17&lt;/ref-type&gt;&lt;contributors&gt;&lt;authors&gt;&lt;author&gt;Biedma, Luis&lt;/author&gt;&lt;author&gt;Román, Jacinto&lt;/author&gt;&lt;author&gt;Calzada, Javier&lt;/author&gt;&lt;author&gt;Friis, Guillermo&lt;/author&gt;&lt;author&gt;Godoy, José A&lt;/author&gt;&lt;/authors&gt;&lt;/contributors&gt;&lt;titles&gt;&lt;title&gt;&lt;style face="normal" font="default" size="100%"&gt;Phylogeography of &lt;/style&gt;&lt;style face="italic" font="default" size="100%"&gt;Crocidura suaveolens&lt;/style&gt;&lt;style face="normal" font="default" size="100%"&gt; (Mammalia: Soricidae) in Iberia has been shaped by competitive exclusion by &lt;/style&gt;&lt;style face="italic" font="default" size="100%"&gt;C. russula&lt;/style&gt;&lt;/title&gt;&lt;secondary-title&gt;Biol. J. Linn. Soc.&lt;/secondary-title&gt;&lt;alt-title&gt;Biological Journal of the Linnean Society&lt;/alt-title&gt;&lt;/titles&gt;&lt;alt-periodical&gt;&lt;full-title&gt;Biological Journal of the Linnean Society&lt;/full-title&gt;&lt;/alt-periodical&gt;&lt;pages&gt;81-95&lt;/pages&gt;&lt;volume&gt;123&lt;/volume&gt;&lt;number&gt;1&lt;/number&gt;&lt;dates&gt;&lt;year&gt;2017&lt;/year&gt;&lt;/dates&gt;&lt;isbn&gt;0024-4066&lt;/isbn&gt;&lt;urls&gt;&lt;related-urls&gt;&lt;url&gt;https://doi.org/10.1093/biolinnean/blx126&lt;/url&gt;&lt;/related-urls&gt;&lt;/urls&gt;&lt;electronic-resource-num&gt;10.1093/biolinnean/blx126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" w:tooltip="Biedma, 2017 #49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iedma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F988011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pai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iedma&lt;/Author&gt;&lt;Year&gt;2017&lt;/Year&gt;&lt;RecNum&gt;495&lt;/RecNum&gt;&lt;DisplayText&gt;(Biedma et al. 2017)&lt;/DisplayText&gt;&lt;record&gt;&lt;rec-number&gt;495&lt;/rec-number&gt;&lt;foreign-keys&gt;&lt;key app="EN" db-id="v5szxwvppvpee9e0er7p25six9drvwpas2pa"&gt;495&lt;/key&gt;&lt;/foreign-keys&gt;&lt;ref-type name="Journal Article"&gt;17&lt;/ref-type&gt;&lt;contributors&gt;&lt;authors&gt;&lt;author&gt;Biedma, Luis&lt;/author&gt;&lt;author&gt;Román, Jacinto&lt;/author&gt;&lt;author&gt;Calzada, Javier&lt;/author&gt;&lt;author&gt;Friis, Guillermo&lt;/author&gt;&lt;author&gt;Godoy, José A&lt;/author&gt;&lt;/authors&gt;&lt;/contributors&gt;&lt;titles&gt;&lt;title&gt;&lt;style face="normal" font="default" size="100%"&gt;Phylogeography of &lt;/style&gt;&lt;style face="italic" font="default" size="100%"&gt;Crocidura suaveolens&lt;/style&gt;&lt;style face="normal" font="default" size="100%"&gt; (Mammalia: Soricidae) in Iberia has been shaped by competitive exclusion by &lt;/style&gt;&lt;style face="italic" font="default" size="100%"&gt;C. russula&lt;/style&gt;&lt;/title&gt;&lt;secondary-title&gt;Biol. J. Linn. Soc.&lt;/secondary-title&gt;&lt;alt-title&gt;Biological Journal of the Linnean Society&lt;/alt-title&gt;&lt;/titles&gt;&lt;alt-periodical&gt;&lt;full-title&gt;Biological Journal of the Linnean Society&lt;/full-title&gt;&lt;/alt-periodical&gt;&lt;pages&gt;81-95&lt;/pages&gt;&lt;volume&gt;123&lt;/volume&gt;&lt;number&gt;1&lt;/number&gt;&lt;dates&gt;&lt;year&gt;2017&lt;/year&gt;&lt;/dates&gt;&lt;isbn&gt;0024-4066&lt;/isbn&gt;&lt;urls&gt;&lt;related-urls&gt;&lt;url&gt;https://doi.org/10.1093/biolinnean/blx126&lt;/url&gt;&lt;/related-urls&gt;&lt;/urls&gt;&lt;electronic-resource-num&gt;10.1093/biolinnean/blx126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" w:tooltip="Biedma, 2017 #49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iedma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F988012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pai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iedma&lt;/Author&gt;&lt;Year&gt;2017&lt;/Year&gt;&lt;RecNum&gt;495&lt;/RecNum&gt;&lt;DisplayText&gt;(Biedma et al. 2017)&lt;/DisplayText&gt;&lt;record&gt;&lt;rec-number&gt;495&lt;/rec-number&gt;&lt;foreign-keys&gt;&lt;key app="EN" db-id="v5szxwvppvpee9e0er7p25six9drvwpas2pa"&gt;495&lt;/key&gt;&lt;/foreign-keys&gt;&lt;ref-type name="Journal Article"&gt;17&lt;/ref-type&gt;&lt;contributors&gt;&lt;authors&gt;&lt;author&gt;Biedma, Luis&lt;/author&gt;&lt;author&gt;Román, Jacinto&lt;/author&gt;&lt;author&gt;Calzada, Javier&lt;/author&gt;&lt;author&gt;Friis, Guillermo&lt;/author&gt;&lt;author&gt;Godoy, José A&lt;/author&gt;&lt;/authors&gt;&lt;/contributors&gt;&lt;titles&gt;&lt;title&gt;&lt;style face="normal" font="default" size="100%"&gt;Phylogeography of &lt;/style&gt;&lt;style face="italic" font="default" size="100%"&gt;Crocidura suaveolens&lt;/style&gt;&lt;style face="normal" font="default" size="100%"&gt; (Mammalia: Soricidae) in Iberia has been shaped by competitive exclusion by &lt;/style&gt;&lt;style face="italic" font="default" size="100%"&gt;C. russula&lt;/style&gt;&lt;/title&gt;&lt;secondary-title&gt;Biol. J. Linn. Soc.&lt;/secondary-title&gt;&lt;alt-title&gt;Biological Journal of the Linnean Society&lt;/alt-title&gt;&lt;/titles&gt;&lt;alt-periodical&gt;&lt;full-title&gt;Biological Journal of the Linnean Society&lt;/full-title&gt;&lt;/alt-periodical&gt;&lt;pages&gt;81-95&lt;/pages&gt;&lt;volume&gt;123&lt;/volume&gt;&lt;number&gt;1&lt;/number&gt;&lt;dates&gt;&lt;year&gt;2017&lt;/year&gt;&lt;/dates&gt;&lt;isbn&gt;0024-4066&lt;/isbn&gt;&lt;urls&gt;&lt;related-urls&gt;&lt;url&gt;https://doi.org/10.1093/biolinnean/blx126&lt;/url&gt;&lt;/related-urls&gt;&lt;/urls&gt;&lt;electronic-resource-num&gt;10.1093/biolinnean/blx126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" w:tooltip="Biedma, 2017 #49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iedma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F988022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pai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iedma&lt;/Author&gt;&lt;Year&gt;2017&lt;/Year&gt;&lt;RecNum&gt;495&lt;/RecNum&gt;&lt;DisplayText&gt;(Biedma et al. 2017)&lt;/DisplayText&gt;&lt;record&gt;&lt;rec-number&gt;495&lt;/rec-number&gt;&lt;foreign-keys&gt;&lt;key app="EN" db-id="v5szxwvppvpee9e0er7p25six9drvwpas2pa"&gt;495&lt;/key&gt;&lt;/foreign-keys&gt;&lt;ref-type name="Journal Article"&gt;17&lt;/ref-type&gt;&lt;contributors&gt;&lt;authors&gt;&lt;author&gt;Biedma, Luis&lt;/author&gt;&lt;author&gt;Román, Jacinto&lt;/author&gt;&lt;author&gt;Calzada, Javier&lt;/author&gt;&lt;author&gt;Friis, Guillermo&lt;/author&gt;&lt;author&gt;Godoy, José A&lt;/author&gt;&lt;/authors&gt;&lt;/contributors&gt;&lt;titles&gt;&lt;title&gt;&lt;style face="normal" font="default" size="100%"&gt;Phylogeography of &lt;/style&gt;&lt;style face="italic" font="default" size="100%"&gt;Crocidura suaveolens&lt;/style&gt;&lt;style face="normal" font="default" size="100%"&gt; (Mammalia: Soricidae) in Iberia has been shaped by competitive exclusion by &lt;/style&gt;&lt;style face="italic" font="default" size="100%"&gt;C. russula&lt;/style&gt;&lt;/title&gt;&lt;secondary-title&gt;Biol. J. Linn. Soc.&lt;/secondary-title&gt;&lt;alt-title&gt;Biological Journal of the Linnean Society&lt;/alt-title&gt;&lt;/titles&gt;&lt;alt-periodical&gt;&lt;full-title&gt;Biological Journal of the Linnean Society&lt;/full-title&gt;&lt;/alt-periodical&gt;&lt;pages&gt;81-95&lt;/pages&gt;&lt;volume&gt;123&lt;/volume&gt;&lt;number&gt;1&lt;/number&gt;&lt;dates&gt;&lt;year&gt;2017&lt;/year&gt;&lt;/dates&gt;&lt;isbn&gt;0024-4066&lt;/isbn&gt;&lt;urls&gt;&lt;related-urls&gt;&lt;url&gt;https://doi.org/10.1093/biolinnean/blx126&lt;/url&gt;&lt;/related-urls&gt;&lt;/urls&gt;&lt;electronic-resource-num&gt;10.1093/biolinnean/blx126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" w:tooltip="Biedma, 2017 #49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iedma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F988023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pai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iedma&lt;/Author&gt;&lt;Year&gt;2017&lt;/Year&gt;&lt;RecNum&gt;495&lt;/RecNum&gt;&lt;DisplayText&gt;(Biedma et al. 2017)&lt;/DisplayText&gt;&lt;record&gt;&lt;rec-number&gt;495&lt;/rec-number&gt;&lt;foreign-keys&gt;&lt;key app="EN" db-id="v5szxwvppvpee9e0er7p25six9drvwpas2pa"&gt;495&lt;/key&gt;&lt;/foreign-keys&gt;&lt;ref-type name="Journal Article"&gt;17&lt;/ref-type&gt;&lt;contributors&gt;&lt;authors&gt;&lt;author&gt;Biedma, Luis&lt;/author&gt;&lt;author&gt;Román, Jacinto&lt;/author&gt;&lt;author&gt;Calzada, Javier&lt;/author&gt;&lt;author&gt;Friis, Guillermo&lt;/author&gt;&lt;author&gt;Godoy, José A&lt;/author&gt;&lt;/authors&gt;&lt;/contributors&gt;&lt;titles&gt;&lt;title&gt;&lt;style face="normal" font="default" size="100%"&gt;Phylogeography of &lt;/style&gt;&lt;style face="italic" font="default" size="100%"&gt;Crocidura suaveolens&lt;/style&gt;&lt;style face="normal" font="default" size="100%"&gt; (Mammalia: Soricidae) in Iberia has been shaped by competitive exclusion by &lt;/style&gt;&lt;style face="italic" font="default" size="100%"&gt;C. russula&lt;/style&gt;&lt;/title&gt;&lt;secondary-title&gt;Biol. J. Linn. Soc.&lt;/secondary-title&gt;&lt;alt-title&gt;Biological Journal of the Linnean Society&lt;/alt-title&gt;&lt;/titles&gt;&lt;alt-periodical&gt;&lt;full-title&gt;Biological Journal of the Linnean Society&lt;/full-title&gt;&lt;/alt-periodical&gt;&lt;pages&gt;81-95&lt;/pages&gt;&lt;volume&gt;123&lt;/volume&gt;&lt;number&gt;1&lt;/number&gt;&lt;dates&gt;&lt;year&gt;2017&lt;/year&gt;&lt;/dates&gt;&lt;isbn&gt;0024-4066&lt;/isbn&gt;&lt;urls&gt;&lt;related-urls&gt;&lt;url&gt;https://doi.org/10.1093/biolinnean/blx126&lt;/url&gt;&lt;/related-urls&gt;&lt;/urls&gt;&lt;electronic-resource-num&gt;10.1093/biolinnean/blx126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" w:tooltip="Biedma, 2017 #49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iedma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F988024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pai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iedma&lt;/Author&gt;&lt;Year&gt;2017&lt;/Year&gt;&lt;RecNum&gt;495&lt;/RecNum&gt;&lt;DisplayText&gt;(Biedma et al. 2017)&lt;/DisplayText&gt;&lt;record&gt;&lt;rec-number&gt;495&lt;/rec-number&gt;&lt;foreign-keys&gt;&lt;key app="EN" db-id="v5szxwvppvpee9e0er7p25six9drvwpas2pa"&gt;495&lt;/key&gt;&lt;/foreign-keys&gt;&lt;ref-type name="Journal Article"&gt;17&lt;/ref-type&gt;&lt;contributors&gt;&lt;authors&gt;&lt;author&gt;Biedma, Luis&lt;/author&gt;&lt;author&gt;Román, Jacinto&lt;/author&gt;&lt;author&gt;Calzada, Javier&lt;/author&gt;&lt;author&gt;Friis, Guillermo&lt;/author&gt;&lt;author&gt;Godoy, José A&lt;/author&gt;&lt;/authors&gt;&lt;/contributors&gt;&lt;titles&gt;&lt;title&gt;&lt;style face="normal" font="default" size="100%"&gt;Phylogeography of &lt;/style&gt;&lt;style face="italic" font="default" size="100%"&gt;Crocidura suaveolens&lt;/style&gt;&lt;style face="normal" font="default" size="100%"&gt; (Mammalia: Soricidae) in Iberia has been shaped by competitive exclusion by &lt;/style&gt;&lt;style face="italic" font="default" size="100%"&gt;C. russula&lt;/style&gt;&lt;/title&gt;&lt;secondary-title&gt;Biol. J. Linn. Soc.&lt;/secondary-title&gt;&lt;alt-title&gt;Biological Journal of the Linnean Society&lt;/alt-title&gt;&lt;/titles&gt;&lt;alt-periodical&gt;&lt;full-title&gt;Biological Journal of the Linnean Society&lt;/full-title&gt;&lt;/alt-periodical&gt;&lt;pages&gt;81-95&lt;/pages&gt;&lt;volume&gt;123&lt;/volume&gt;&lt;number&gt;1&lt;/number&gt;&lt;dates&gt;&lt;year&gt;2017&lt;/year&gt;&lt;/dates&gt;&lt;isbn&gt;0024-4066&lt;/isbn&gt;&lt;urls&gt;&lt;related-urls&gt;&lt;url&gt;https://doi.org/10.1093/biolinnean/blx126&lt;/url&gt;&lt;/related-urls&gt;&lt;/urls&gt;&lt;electronic-resource-num&gt;10.1093/biolinnean/blx126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" w:tooltip="Biedma, 2017 #49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iedma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F988025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pai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iedma&lt;/Author&gt;&lt;Year&gt;2017&lt;/Year&gt;&lt;RecNum&gt;495&lt;/RecNum&gt;&lt;DisplayText&gt;(Biedma et al. 2017)&lt;/DisplayText&gt;&lt;record&gt;&lt;rec-number&gt;495&lt;/rec-number&gt;&lt;foreign-keys&gt;&lt;key app="EN" db-id="v5szxwvppvpee9e0er7p25six9drvwpas2pa"&gt;495&lt;/key&gt;&lt;/foreign-keys&gt;&lt;ref-type name="Journal Article"&gt;17&lt;/ref-type&gt;&lt;contributors&gt;&lt;authors&gt;&lt;author&gt;Biedma, Luis&lt;/author&gt;&lt;author&gt;Román, Jacinto&lt;/author&gt;&lt;author&gt;Calzada, Javier&lt;/author&gt;&lt;author&gt;Friis, Guillermo&lt;/author&gt;&lt;author&gt;Godoy, José A&lt;/author&gt;&lt;/authors&gt;&lt;/contributors&gt;&lt;titles&gt;&lt;title&gt;&lt;style face="normal" font="default" size="100%"&gt;Phylogeography of &lt;/style&gt;&lt;style face="italic" font="default" size="100%"&gt;Crocidura suaveolens&lt;/style&gt;&lt;style face="normal" font="default" size="100%"&gt; (Mammalia: Soricidae) in Iberia has been shaped by competitive exclusion by &lt;/style&gt;&lt;style face="italic" font="default" size="100%"&gt;C. russula&lt;/style&gt;&lt;/title&gt;&lt;secondary-title&gt;Biol. J. Linn. Soc.&lt;/secondary-title&gt;&lt;alt-title&gt;Biological Journal of the Linnean Society&lt;/alt-title&gt;&lt;/titles&gt;&lt;alt-periodical&gt;&lt;full-title&gt;Biological Journal of the Linnean Society&lt;/full-title&gt;&lt;/alt-periodical&gt;&lt;pages&gt;81-95&lt;/pages&gt;&lt;volume&gt;123&lt;/volume&gt;&lt;number&gt;1&lt;/number&gt;&lt;dates&gt;&lt;year&gt;2017&lt;/year&gt;&lt;/dates&gt;&lt;isbn&gt;0024-4066&lt;/isbn&gt;&lt;urls&gt;&lt;related-urls&gt;&lt;url&gt;https://doi.org/10.1093/biolinnean/blx126&lt;/url&gt;&lt;/related-urls&gt;&lt;/urls&gt;&lt;electronic-resource-num&gt;10.1093/biolinnean/blx126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" w:tooltip="Biedma, 2017 #49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iedma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F988026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pai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iedma&lt;/Author&gt;&lt;Year&gt;2017&lt;/Year&gt;&lt;RecNum&gt;495&lt;/RecNum&gt;&lt;DisplayText&gt;(Biedma et al. 2017)&lt;/DisplayText&gt;&lt;record&gt;&lt;rec-number&gt;495&lt;/rec-number&gt;&lt;foreign-keys&gt;&lt;key app="EN" db-id="v5szxwvppvpee9e0er7p25six9drvwpas2pa"&gt;495&lt;/key&gt;&lt;/foreign-keys&gt;&lt;ref-type name="Journal Article"&gt;17&lt;/ref-type&gt;&lt;contributors&gt;&lt;authors&gt;&lt;author&gt;Biedma, Luis&lt;/author&gt;&lt;author&gt;Román, Jacinto&lt;/author&gt;&lt;author&gt;Calzada, Javier&lt;/author&gt;&lt;author&gt;Friis, Guillermo&lt;/author&gt;&lt;author&gt;Godoy, José A&lt;/author&gt;&lt;/authors&gt;&lt;/contributors&gt;&lt;titles&gt;&lt;title&gt;&lt;style face="normal" font="default" size="100%"&gt;Phylogeography of &lt;/style&gt;&lt;style face="italic" font="default" size="100%"&gt;Crocidura suaveolens&lt;/style&gt;&lt;style face="normal" font="default" size="100%"&gt; (Mammalia: Soricidae) in Iberia has been shaped by competitive exclusion by &lt;/style&gt;&lt;style face="italic" font="default" size="100%"&gt;C. russula&lt;/style&gt;&lt;/title&gt;&lt;secondary-title&gt;Biol. J. Linn. Soc.&lt;/secondary-title&gt;&lt;alt-title&gt;Biological Journal of the Linnean Society&lt;/alt-title&gt;&lt;/titles&gt;&lt;alt-periodical&gt;&lt;full-title&gt;Biological Journal of the Linnean Society&lt;/full-title&gt;&lt;/alt-periodical&gt;&lt;pages&gt;81-95&lt;/pages&gt;&lt;volume&gt;123&lt;/volume&gt;&lt;number&gt;1&lt;/number&gt;&lt;dates&gt;&lt;year&gt;2017&lt;/year&gt;&lt;/dates&gt;&lt;isbn&gt;0024-4066&lt;/isbn&gt;&lt;urls&gt;&lt;related-urls&gt;&lt;url&gt;https://doi.org/10.1093/biolinnean/blx126&lt;/url&gt;&lt;/related-urls&gt;&lt;/urls&gt;&lt;electronic-resource-num&gt;10.1093/biolinnean/blx126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" w:tooltip="Biedma, 2017 #49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iedma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F988027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pai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iedma&lt;/Author&gt;&lt;Year&gt;2017&lt;/Year&gt;&lt;RecNum&gt;495&lt;/RecNum&gt;&lt;DisplayText&gt;(Biedma et al. 2017)&lt;/DisplayText&gt;&lt;record&gt;&lt;rec-number&gt;495&lt;/rec-number&gt;&lt;foreign-keys&gt;&lt;key app="EN" db-id="v5szxwvppvpee9e0er7p25six9drvwpas2pa"&gt;495&lt;/key&gt;&lt;/foreign-keys&gt;&lt;ref-type name="Journal Article"&gt;17&lt;/ref-type&gt;&lt;contributors&gt;&lt;authors&gt;&lt;author&gt;Biedma, Luis&lt;/author&gt;&lt;author&gt;Román, Jacinto&lt;/author&gt;&lt;author&gt;Calzada, Javier&lt;/author&gt;&lt;author&gt;Friis, Guillermo&lt;/author&gt;&lt;author&gt;Godoy, José A&lt;/author&gt;&lt;/authors&gt;&lt;/contributors&gt;&lt;titles&gt;&lt;title&gt;&lt;style face="normal" font="default" size="100%"&gt;Phylogeography of &lt;/style&gt;&lt;style face="italic" font="default" size="100%"&gt;Crocidura suaveolens&lt;/style&gt;&lt;style face="normal" font="default" size="100%"&gt; (Mammalia: Soricidae) in Iberia has been shaped by competitive exclusion by &lt;/style&gt;&lt;style face="italic" font="default" size="100%"&gt;C. russula&lt;/style&gt;&lt;/title&gt;&lt;secondary-title&gt;Biol. J. Linn. Soc.&lt;/secondary-title&gt;&lt;alt-title&gt;Biological Journal of the Linnean Society&lt;/alt-title&gt;&lt;/titles&gt;&lt;alt-periodical&gt;&lt;full-title&gt;Biological Journal of the Linnean Society&lt;/full-title&gt;&lt;/alt-periodical&gt;&lt;pages&gt;81-95&lt;/pages&gt;&lt;volume&gt;123&lt;/volume&gt;&lt;number&gt;1&lt;/number&gt;&lt;dates&gt;&lt;year&gt;2017&lt;/year&gt;&lt;/dates&gt;&lt;isbn&gt;0024-4066&lt;/isbn&gt;&lt;urls&gt;&lt;related-urls&gt;&lt;url&gt;https://doi.org/10.1093/biolinnean/blx126&lt;/url&gt;&lt;/related-urls&gt;&lt;/urls&gt;&lt;electronic-resource-num&gt;10.1093/biolinnean/blx126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" w:tooltip="Biedma, 2017 #49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iedma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F988028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pai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iedma&lt;/Author&gt;&lt;Year&gt;2017&lt;/Year&gt;&lt;RecNum&gt;495&lt;/RecNum&gt;&lt;DisplayText&gt;(Biedma et al. 2017)&lt;/DisplayText&gt;&lt;record&gt;&lt;rec-number&gt;495&lt;/rec-number&gt;&lt;foreign-keys&gt;&lt;key app="EN" db-id="v5szxwvppvpee9e0er7p25six9drvwpas2pa"&gt;495&lt;/key&gt;&lt;/foreign-keys&gt;&lt;ref-type name="Journal Article"&gt;17&lt;/ref-type&gt;&lt;contributors&gt;&lt;authors&gt;&lt;author&gt;Biedma, Luis&lt;/author&gt;&lt;author&gt;Román, Jacinto&lt;/author&gt;&lt;author&gt;Calzada, Javier&lt;/author&gt;&lt;author&gt;Friis, Guillermo&lt;/author&gt;&lt;author&gt;Godoy, José A&lt;/author&gt;&lt;/authors&gt;&lt;/contributors&gt;&lt;titles&gt;&lt;title&gt;&lt;style face="normal" font="default" size="100%"&gt;Phylogeography of &lt;/style&gt;&lt;style face="italic" font="default" size="100%"&gt;Crocidura suaveolens&lt;/style&gt;&lt;style face="normal" font="default" size="100%"&gt; (Mammalia: Soricidae) in Iberia has been shaped by competitive exclusion by &lt;/style&gt;&lt;style face="italic" font="default" size="100%"&gt;C. russula&lt;/style&gt;&lt;/title&gt;&lt;secondary-title&gt;Biol. J. Linn. Soc.&lt;/secondary-title&gt;&lt;alt-title&gt;Biological Journal of the Linnean Society&lt;/alt-title&gt;&lt;/titles&gt;&lt;alt-periodical&gt;&lt;full-title&gt;Biological Journal of the Linnean Society&lt;/full-title&gt;&lt;/alt-periodical&gt;&lt;pages&gt;81-95&lt;/pages&gt;&lt;volume&gt;123&lt;/volume&gt;&lt;number&gt;1&lt;/number&gt;&lt;dates&gt;&lt;year&gt;2017&lt;/year&gt;&lt;/dates&gt;&lt;isbn&gt;0024-4066&lt;/isbn&gt;&lt;urls&gt;&lt;related-urls&gt;&lt;url&gt;https://doi.org/10.1093/biolinnean/blx126&lt;/url&gt;&lt;/related-urls&gt;&lt;/urls&gt;&lt;electronic-resource-num&gt;10.1093/biolinnean/blx126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" w:tooltip="Biedma, 2017 #49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iedma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F988029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pai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iedma&lt;/Author&gt;&lt;Year&gt;2017&lt;/Year&gt;&lt;RecNum&gt;495&lt;/RecNum&gt;&lt;DisplayText&gt;(Biedma et al. 2017)&lt;/DisplayText&gt;&lt;record&gt;&lt;rec-number&gt;495&lt;/rec-number&gt;&lt;foreign-keys&gt;&lt;key app="EN" db-id="v5szxwvppvpee9e0er7p25six9drvwpas2pa"&gt;495&lt;/key&gt;&lt;/foreign-keys&gt;&lt;ref-type name="Journal Article"&gt;17&lt;/ref-type&gt;&lt;contributors&gt;&lt;authors&gt;&lt;author&gt;Biedma, Luis&lt;/author&gt;&lt;author&gt;Román, Jacinto&lt;/author&gt;&lt;author&gt;Calzada, Javier&lt;/author&gt;&lt;author&gt;Friis, Guillermo&lt;/author&gt;&lt;author&gt;Godoy, José A&lt;/author&gt;&lt;/authors&gt;&lt;/contributors&gt;&lt;titles&gt;&lt;title&gt;&lt;style face="normal" font="default" size="100%"&gt;Phylogeography of &lt;/style&gt;&lt;style face="italic" font="default" size="100%"&gt;Crocidura suaveolens&lt;/style&gt;&lt;style face="normal" font="default" size="100%"&gt; (Mammalia: Soricidae) in Iberia has been shaped by competitive exclusion by &lt;/style&gt;&lt;style face="italic" font="default" size="100%"&gt;C. russula&lt;/style&gt;&lt;/title&gt;&lt;secondary-title&gt;Biol. J. Linn. Soc.&lt;/secondary-title&gt;&lt;alt-title&gt;Biological Journal of the Linnean Society&lt;/alt-title&gt;&lt;/titles&gt;&lt;alt-periodical&gt;&lt;full-title&gt;Biological Journal of the Linnean Society&lt;/full-title&gt;&lt;/alt-periodical&gt;&lt;pages&gt;81-95&lt;/pages&gt;&lt;volume&gt;123&lt;/volume&gt;&lt;number&gt;1&lt;/number&gt;&lt;dates&gt;&lt;year&gt;2017&lt;/year&gt;&lt;/dates&gt;&lt;isbn&gt;0024-4066&lt;/isbn&gt;&lt;urls&gt;&lt;related-urls&gt;&lt;url&gt;https://doi.org/10.1093/biolinnean/blx126&lt;/url&gt;&lt;/related-urls&gt;&lt;/urls&gt;&lt;electronic-resource-num&gt;10.1093/biolinnean/blx126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" w:tooltip="Biedma, 2017 #49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iedma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F988030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pai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iedma&lt;/Author&gt;&lt;Year&gt;2017&lt;/Year&gt;&lt;RecNum&gt;495&lt;/RecNum&gt;&lt;DisplayText&gt;(Biedma et al. 2017)&lt;/DisplayText&gt;&lt;record&gt;&lt;rec-number&gt;495&lt;/rec-number&gt;&lt;foreign-keys&gt;&lt;key app="EN" db-id="v5szxwvppvpee9e0er7p25six9drvwpas2pa"&gt;495&lt;/key&gt;&lt;/foreign-keys&gt;&lt;ref-type name="Journal Article"&gt;17&lt;/ref-type&gt;&lt;contributors&gt;&lt;authors&gt;&lt;author&gt;Biedma, Luis&lt;/author&gt;&lt;author&gt;Román, Jacinto&lt;/author&gt;&lt;author&gt;Calzada, Javier&lt;/author&gt;&lt;author&gt;Friis, Guillermo&lt;/author&gt;&lt;author&gt;Godoy, José A&lt;/author&gt;&lt;/authors&gt;&lt;/contributors&gt;&lt;titles&gt;&lt;title&gt;&lt;style face="normal" font="default" size="100%"&gt;Phylogeography of &lt;/style&gt;&lt;style face="italic" font="default" size="100%"&gt;Crocidura suaveolens&lt;/style&gt;&lt;style face="normal" font="default" size="100%"&gt; (Mammalia: Soricidae) in Iberia has been shaped by competitive exclusion by &lt;/style&gt;&lt;style face="italic" font="default" size="100%"&gt;C. russula&lt;/style&gt;&lt;/title&gt;&lt;secondary-title&gt;Biol. J. Linn. Soc.&lt;/secondary-title&gt;&lt;alt-title&gt;Biological Journal of the Linnean Society&lt;/alt-title&gt;&lt;/titles&gt;&lt;alt-periodical&gt;&lt;full-title&gt;Biological Journal of the Linnean Society&lt;/full-title&gt;&lt;/alt-periodical&gt;&lt;pages&gt;81-95&lt;/pages&gt;&lt;volume&gt;123&lt;/volume&gt;&lt;number&gt;1&lt;/number&gt;&lt;dates&gt;&lt;year&gt;2017&lt;/year&gt;&lt;/dates&gt;&lt;isbn&gt;0024-4066&lt;/isbn&gt;&lt;urls&gt;&lt;related-urls&gt;&lt;url&gt;https://doi.org/10.1093/biolinnean/blx126&lt;/url&gt;&lt;/related-urls&gt;&lt;/urls&gt;&lt;electronic-resource-num&gt;10.1093/biolinnean/blx126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" w:tooltip="Biedma, 2017 #49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iedma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lastRenderedPageBreak/>
              <w:t>MF988031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pai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iedma&lt;/Author&gt;&lt;Year&gt;2017&lt;/Year&gt;&lt;RecNum&gt;495&lt;/RecNum&gt;&lt;DisplayText&gt;(Biedma et al. 2017)&lt;/DisplayText&gt;&lt;record&gt;&lt;rec-number&gt;495&lt;/rec-number&gt;&lt;foreign-keys&gt;&lt;key app="EN" db-id="v5szxwvppvpee9e0er7p25six9drvwpas2pa"&gt;495&lt;/key&gt;&lt;/foreign-keys&gt;&lt;ref-type name="Journal Article"&gt;17&lt;/ref-type&gt;&lt;contributors&gt;&lt;authors&gt;&lt;author&gt;Biedma, Luis&lt;/author&gt;&lt;author&gt;Román, Jacinto&lt;/author&gt;&lt;author&gt;Calzada, Javier&lt;/author&gt;&lt;author&gt;Friis, Guillermo&lt;/author&gt;&lt;author&gt;Godoy, José A&lt;/author&gt;&lt;/authors&gt;&lt;/contributors&gt;&lt;titles&gt;&lt;title&gt;&lt;style face="normal" font="default" size="100%"&gt;Phylogeography of &lt;/style&gt;&lt;style face="italic" font="default" size="100%"&gt;Crocidura suaveolens&lt;/style&gt;&lt;style face="normal" font="default" size="100%"&gt; (Mammalia: Soricidae) in Iberia has been shaped by competitive exclusion by &lt;/style&gt;&lt;style face="italic" font="default" size="100%"&gt;C. russula&lt;/style&gt;&lt;/title&gt;&lt;secondary-title&gt;Biol. J. Linn. Soc.&lt;/secondary-title&gt;&lt;alt-title&gt;Biological Journal of the Linnean Society&lt;/alt-title&gt;&lt;/titles&gt;&lt;alt-periodical&gt;&lt;full-title&gt;Biological Journal of the Linnean Society&lt;/full-title&gt;&lt;/alt-periodical&gt;&lt;pages&gt;81-95&lt;/pages&gt;&lt;volume&gt;123&lt;/volume&gt;&lt;number&gt;1&lt;/number&gt;&lt;dates&gt;&lt;year&gt;2017&lt;/year&gt;&lt;/dates&gt;&lt;isbn&gt;0024-4066&lt;/isbn&gt;&lt;urls&gt;&lt;related-urls&gt;&lt;url&gt;https://doi.org/10.1093/biolinnean/blx126&lt;/url&gt;&lt;/related-urls&gt;&lt;/urls&gt;&lt;electronic-resource-num&gt;10.1093/biolinnean/blx126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" w:tooltip="Biedma, 2017 #49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iedma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F988032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pai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iedma&lt;/Author&gt;&lt;Year&gt;2017&lt;/Year&gt;&lt;RecNum&gt;495&lt;/RecNum&gt;&lt;DisplayText&gt;(Biedma et al. 2017)&lt;/DisplayText&gt;&lt;record&gt;&lt;rec-number&gt;495&lt;/rec-number&gt;&lt;foreign-keys&gt;&lt;key app="EN" db-id="v5szxwvppvpee9e0er7p25six9drvwpas2pa"&gt;495&lt;/key&gt;&lt;/foreign-keys&gt;&lt;ref-type name="Journal Article"&gt;17&lt;/ref-type&gt;&lt;contributors&gt;&lt;authors&gt;&lt;author&gt;Biedma, Luis&lt;/author&gt;&lt;author&gt;Román, Jacinto&lt;/author&gt;&lt;author&gt;Calzada, Javier&lt;/author&gt;&lt;author&gt;Friis, Guillermo&lt;/author&gt;&lt;author&gt;Godoy, José A&lt;/author&gt;&lt;/authors&gt;&lt;/contributors&gt;&lt;titles&gt;&lt;title&gt;&lt;style face="normal" font="default" size="100%"&gt;Phylogeography of &lt;/style&gt;&lt;style face="italic" font="default" size="100%"&gt;Crocidura suaveolens&lt;/style&gt;&lt;style face="normal" font="default" size="100%"&gt; (Mammalia: Soricidae) in Iberia has been shaped by competitive exclusion by &lt;/style&gt;&lt;style face="italic" font="default" size="100%"&gt;C. russula&lt;/style&gt;&lt;/title&gt;&lt;secondary-title&gt;Biol. J. Linn. Soc.&lt;/secondary-title&gt;&lt;alt-title&gt;Biological Journal of the Linnean Society&lt;/alt-title&gt;&lt;/titles&gt;&lt;alt-periodical&gt;&lt;full-title&gt;Biological Journal of the Linnean Society&lt;/full-title&gt;&lt;/alt-periodical&gt;&lt;pages&gt;81-95&lt;/pages&gt;&lt;volume&gt;123&lt;/volume&gt;&lt;number&gt;1&lt;/number&gt;&lt;dates&gt;&lt;year&gt;2017&lt;/year&gt;&lt;/dates&gt;&lt;isbn&gt;0024-4066&lt;/isbn&gt;&lt;urls&gt;&lt;related-urls&gt;&lt;url&gt;https://doi.org/10.1093/biolinnean/blx126&lt;/url&gt;&lt;/related-urls&gt;&lt;/urls&gt;&lt;electronic-resource-num&gt;10.1093/biolinnean/blx126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" w:tooltip="Biedma, 2017 #49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iedma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F988033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pai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iedma&lt;/Author&gt;&lt;Year&gt;2017&lt;/Year&gt;&lt;RecNum&gt;495&lt;/RecNum&gt;&lt;DisplayText&gt;(Biedma et al. 2017)&lt;/DisplayText&gt;&lt;record&gt;&lt;rec-number&gt;495&lt;/rec-number&gt;&lt;foreign-keys&gt;&lt;key app="EN" db-id="v5szxwvppvpee9e0er7p25six9drvwpas2pa"&gt;495&lt;/key&gt;&lt;/foreign-keys&gt;&lt;ref-type name="Journal Article"&gt;17&lt;/ref-type&gt;&lt;contributors&gt;&lt;authors&gt;&lt;author&gt;Biedma, Luis&lt;/author&gt;&lt;author&gt;Román, Jacinto&lt;/author&gt;&lt;author&gt;Calzada, Javier&lt;/author&gt;&lt;author&gt;Friis, Guillermo&lt;/author&gt;&lt;author&gt;Godoy, José A&lt;/author&gt;&lt;/authors&gt;&lt;/contributors&gt;&lt;titles&gt;&lt;title&gt;&lt;style face="normal" font="default" size="100%"&gt;Phylogeography of &lt;/style&gt;&lt;style face="italic" font="default" size="100%"&gt;Crocidura suaveolens&lt;/style&gt;&lt;style face="normal" font="default" size="100%"&gt; (Mammalia: Soricidae) in Iberia has been shaped by competitive exclusion by &lt;/style&gt;&lt;style face="italic" font="default" size="100%"&gt;C. russula&lt;/style&gt;&lt;/title&gt;&lt;secondary-title&gt;Biol. J. Linn. Soc.&lt;/secondary-title&gt;&lt;alt-title&gt;Biological Journal of the Linnean Society&lt;/alt-title&gt;&lt;/titles&gt;&lt;alt-periodical&gt;&lt;full-title&gt;Biological Journal of the Linnean Society&lt;/full-title&gt;&lt;/alt-periodical&gt;&lt;pages&gt;81-95&lt;/pages&gt;&lt;volume&gt;123&lt;/volume&gt;&lt;number&gt;1&lt;/number&gt;&lt;dates&gt;&lt;year&gt;2017&lt;/year&gt;&lt;/dates&gt;&lt;isbn&gt;0024-4066&lt;/isbn&gt;&lt;urls&gt;&lt;related-urls&gt;&lt;url&gt;https://doi.org/10.1093/biolinnean/blx126&lt;/url&gt;&lt;/related-urls&gt;&lt;/urls&gt;&lt;electronic-resource-num&gt;10.1093/biolinnean/blx126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" w:tooltip="Biedma, 2017 #49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iedma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F988034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pai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iedma&lt;/Author&gt;&lt;Year&gt;2017&lt;/Year&gt;&lt;RecNum&gt;495&lt;/RecNum&gt;&lt;DisplayText&gt;(Biedma et al. 2017)&lt;/DisplayText&gt;&lt;record&gt;&lt;rec-number&gt;495&lt;/rec-number&gt;&lt;foreign-keys&gt;&lt;key app="EN" db-id="v5szxwvppvpee9e0er7p25six9drvwpas2pa"&gt;495&lt;/key&gt;&lt;/foreign-keys&gt;&lt;ref-type name="Journal Article"&gt;17&lt;/ref-type&gt;&lt;contributors&gt;&lt;authors&gt;&lt;author&gt;Biedma, Luis&lt;/author&gt;&lt;author&gt;Román, Jacinto&lt;/author&gt;&lt;author&gt;Calzada, Javier&lt;/author&gt;&lt;author&gt;Friis, Guillermo&lt;/author&gt;&lt;author&gt;Godoy, José A&lt;/author&gt;&lt;/authors&gt;&lt;/contributors&gt;&lt;titles&gt;&lt;title&gt;&lt;style face="normal" font="default" size="100%"&gt;Phylogeography of &lt;/style&gt;&lt;style face="italic" font="default" size="100%"&gt;Crocidura suaveolens&lt;/style&gt;&lt;style face="normal" font="default" size="100%"&gt; (Mammalia: Soricidae) in Iberia has been shaped by competitive exclusion by &lt;/style&gt;&lt;style face="italic" font="default" size="100%"&gt;C. russula&lt;/style&gt;&lt;/title&gt;&lt;secondary-title&gt;Biol. J. Linn. Soc.&lt;/secondary-title&gt;&lt;alt-title&gt;Biological Journal of the Linnean Society&lt;/alt-title&gt;&lt;/titles&gt;&lt;alt-periodical&gt;&lt;full-title&gt;Biological Journal of the Linnean Society&lt;/full-title&gt;&lt;/alt-periodical&gt;&lt;pages&gt;81-95&lt;/pages&gt;&lt;volume&gt;123&lt;/volume&gt;&lt;number&gt;1&lt;/number&gt;&lt;dates&gt;&lt;year&gt;2017&lt;/year&gt;&lt;/dates&gt;&lt;isbn&gt;0024-4066&lt;/isbn&gt;&lt;urls&gt;&lt;related-urls&gt;&lt;url&gt;https://doi.org/10.1093/biolinnean/blx126&lt;/url&gt;&lt;/related-urls&gt;&lt;/urls&gt;&lt;electronic-resource-num&gt;10.1093/biolinnean/blx126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" w:tooltip="Biedma, 2017 #49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iedma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F988035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pai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iedma&lt;/Author&gt;&lt;Year&gt;2017&lt;/Year&gt;&lt;RecNum&gt;495&lt;/RecNum&gt;&lt;DisplayText&gt;(Biedma et al. 2017)&lt;/DisplayText&gt;&lt;record&gt;&lt;rec-number&gt;495&lt;/rec-number&gt;&lt;foreign-keys&gt;&lt;key app="EN" db-id="v5szxwvppvpee9e0er7p25six9drvwpas2pa"&gt;495&lt;/key&gt;&lt;/foreign-keys&gt;&lt;ref-type name="Journal Article"&gt;17&lt;/ref-type&gt;&lt;contributors&gt;&lt;authors&gt;&lt;author&gt;Biedma, Luis&lt;/author&gt;&lt;author&gt;Román, Jacinto&lt;/author&gt;&lt;author&gt;Calzada, Javier&lt;/author&gt;&lt;author&gt;Friis, Guillermo&lt;/author&gt;&lt;author&gt;Godoy, José A&lt;/author&gt;&lt;/authors&gt;&lt;/contributors&gt;&lt;titles&gt;&lt;title&gt;&lt;style face="normal" font="default" size="100%"&gt;Phylogeography of &lt;/style&gt;&lt;style face="italic" font="default" size="100%"&gt;Crocidura suaveolens&lt;/style&gt;&lt;style face="normal" font="default" size="100%"&gt; (Mammalia: Soricidae) in Iberia has been shaped by competitive exclusion by &lt;/style&gt;&lt;style face="italic" font="default" size="100%"&gt;C. russula&lt;/style&gt;&lt;/title&gt;&lt;secondary-title&gt;Biol. J. Linn. Soc.&lt;/secondary-title&gt;&lt;alt-title&gt;Biological Journal of the Linnean Society&lt;/alt-title&gt;&lt;/titles&gt;&lt;alt-periodical&gt;&lt;full-title&gt;Biological Journal of the Linnean Society&lt;/full-title&gt;&lt;/alt-periodical&gt;&lt;pages&gt;81-95&lt;/pages&gt;&lt;volume&gt;123&lt;/volume&gt;&lt;number&gt;1&lt;/number&gt;&lt;dates&gt;&lt;year&gt;2017&lt;/year&gt;&lt;/dates&gt;&lt;isbn&gt;0024-4066&lt;/isbn&gt;&lt;urls&gt;&lt;related-urls&gt;&lt;url&gt;https://doi.org/10.1093/biolinnean/blx126&lt;/url&gt;&lt;/related-urls&gt;&lt;/urls&gt;&lt;electronic-resource-num&gt;10.1093/biolinnean/blx126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" w:tooltip="Biedma, 2017 #49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iedma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F988036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pai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iedma&lt;/Author&gt;&lt;Year&gt;2017&lt;/Year&gt;&lt;RecNum&gt;495&lt;/RecNum&gt;&lt;DisplayText&gt;(Biedma et al. 2017)&lt;/DisplayText&gt;&lt;record&gt;&lt;rec-number&gt;495&lt;/rec-number&gt;&lt;foreign-keys&gt;&lt;key app="EN" db-id="v5szxwvppvpee9e0er7p25six9drvwpas2pa"&gt;495&lt;/key&gt;&lt;/foreign-keys&gt;&lt;ref-type name="Journal Article"&gt;17&lt;/ref-type&gt;&lt;contributors&gt;&lt;authors&gt;&lt;author&gt;Biedma, Luis&lt;/author&gt;&lt;author&gt;Román, Jacinto&lt;/author&gt;&lt;author&gt;Calzada, Javier&lt;/author&gt;&lt;author&gt;Friis, Guillermo&lt;/author&gt;&lt;author&gt;Godoy, José A&lt;/author&gt;&lt;/authors&gt;&lt;/contributors&gt;&lt;titles&gt;&lt;title&gt;&lt;style face="normal" font="default" size="100%"&gt;Phylogeography of &lt;/style&gt;&lt;style face="italic" font="default" size="100%"&gt;Crocidura suaveolens&lt;/style&gt;&lt;style face="normal" font="default" size="100%"&gt; (Mammalia: Soricidae) in Iberia has been shaped by competitive exclusion by &lt;/style&gt;&lt;style face="italic" font="default" size="100%"&gt;C. russula&lt;/style&gt;&lt;/title&gt;&lt;secondary-title&gt;Biol. J. Linn. Soc.&lt;/secondary-title&gt;&lt;alt-title&gt;Biological Journal of the Linnean Society&lt;/alt-title&gt;&lt;/titles&gt;&lt;alt-periodical&gt;&lt;full-title&gt;Biological Journal of the Linnean Society&lt;/full-title&gt;&lt;/alt-periodical&gt;&lt;pages&gt;81-95&lt;/pages&gt;&lt;volume&gt;123&lt;/volume&gt;&lt;number&gt;1&lt;/number&gt;&lt;dates&gt;&lt;year&gt;2017&lt;/year&gt;&lt;/dates&gt;&lt;isbn&gt;0024-4066&lt;/isbn&gt;&lt;urls&gt;&lt;related-urls&gt;&lt;url&gt;https://doi.org/10.1093/biolinnean/blx126&lt;/url&gt;&lt;/related-urls&gt;&lt;/urls&gt;&lt;electronic-resource-num&gt;10.1093/biolinnean/blx126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" w:tooltip="Biedma, 2017 #49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iedma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F988037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pai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iedma&lt;/Author&gt;&lt;Year&gt;2017&lt;/Year&gt;&lt;RecNum&gt;495&lt;/RecNum&gt;&lt;DisplayText&gt;(Biedma et al. 2017)&lt;/DisplayText&gt;&lt;record&gt;&lt;rec-number&gt;495&lt;/rec-number&gt;&lt;foreign-keys&gt;&lt;key app="EN" db-id="v5szxwvppvpee9e0er7p25six9drvwpas2pa"&gt;495&lt;/key&gt;&lt;/foreign-keys&gt;&lt;ref-type name="Journal Article"&gt;17&lt;/ref-type&gt;&lt;contributors&gt;&lt;authors&gt;&lt;author&gt;Biedma, Luis&lt;/author&gt;&lt;author&gt;Román, Jacinto&lt;/author&gt;&lt;author&gt;Calzada, Javier&lt;/author&gt;&lt;author&gt;Friis, Guillermo&lt;/author&gt;&lt;author&gt;Godoy, José A&lt;/author&gt;&lt;/authors&gt;&lt;/contributors&gt;&lt;titles&gt;&lt;title&gt;&lt;style face="normal" font="default" size="100%"&gt;Phylogeography of &lt;/style&gt;&lt;style face="italic" font="default" size="100%"&gt;Crocidura suaveolens&lt;/style&gt;&lt;style face="normal" font="default" size="100%"&gt; (Mammalia: Soricidae) in Iberia has been shaped by competitive exclusion by &lt;/style&gt;&lt;style face="italic" font="default" size="100%"&gt;C. russula&lt;/style&gt;&lt;/title&gt;&lt;secondary-title&gt;Biol. J. Linn. Soc.&lt;/secondary-title&gt;&lt;alt-title&gt;Biological Journal of the Linnean Society&lt;/alt-title&gt;&lt;/titles&gt;&lt;alt-periodical&gt;&lt;full-title&gt;Biological Journal of the Linnean Society&lt;/full-title&gt;&lt;/alt-periodical&gt;&lt;pages&gt;81-95&lt;/pages&gt;&lt;volume&gt;123&lt;/volume&gt;&lt;number&gt;1&lt;/number&gt;&lt;dates&gt;&lt;year&gt;2017&lt;/year&gt;&lt;/dates&gt;&lt;isbn&gt;0024-4066&lt;/isbn&gt;&lt;urls&gt;&lt;related-urls&gt;&lt;url&gt;https://doi.org/10.1093/biolinnean/blx126&lt;/url&gt;&lt;/related-urls&gt;&lt;/urls&gt;&lt;electronic-resource-num&gt;10.1093/biolinnean/blx126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" w:tooltip="Biedma, 2017 #49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iedma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F988046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pai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iedma&lt;/Author&gt;&lt;Year&gt;2017&lt;/Year&gt;&lt;RecNum&gt;495&lt;/RecNum&gt;&lt;DisplayText&gt;(Biedma et al. 2017)&lt;/DisplayText&gt;&lt;record&gt;&lt;rec-number&gt;495&lt;/rec-number&gt;&lt;foreign-keys&gt;&lt;key app="EN" db-id="v5szxwvppvpee9e0er7p25six9drvwpas2pa"&gt;495&lt;/key&gt;&lt;/foreign-keys&gt;&lt;ref-type name="Journal Article"&gt;17&lt;/ref-type&gt;&lt;contributors&gt;&lt;authors&gt;&lt;author&gt;Biedma, Luis&lt;/author&gt;&lt;author&gt;Román, Jacinto&lt;/author&gt;&lt;author&gt;Calzada, Javier&lt;/author&gt;&lt;author&gt;Friis, Guillermo&lt;/author&gt;&lt;author&gt;Godoy, José A&lt;/author&gt;&lt;/authors&gt;&lt;/contributors&gt;&lt;titles&gt;&lt;title&gt;&lt;style face="normal" font="default" size="100%"&gt;Phylogeography of &lt;/style&gt;&lt;style face="italic" font="default" size="100%"&gt;Crocidura suaveolens&lt;/style&gt;&lt;style face="normal" font="default" size="100%"&gt; (Mammalia: Soricidae) in Iberia has been shaped by competitive exclusion by &lt;/style&gt;&lt;style face="italic" font="default" size="100%"&gt;C. russula&lt;/style&gt;&lt;/title&gt;&lt;secondary-title&gt;Biol. J. Linn. Soc.&lt;/secondary-title&gt;&lt;alt-title&gt;Biological Journal of the Linnean Society&lt;/alt-title&gt;&lt;/titles&gt;&lt;alt-periodical&gt;&lt;full-title&gt;Biological Journal of the Linnean Society&lt;/full-title&gt;&lt;/alt-periodical&gt;&lt;pages&gt;81-95&lt;/pages&gt;&lt;volume&gt;123&lt;/volume&gt;&lt;number&gt;1&lt;/number&gt;&lt;dates&gt;&lt;year&gt;2017&lt;/year&gt;&lt;/dates&gt;&lt;isbn&gt;0024-4066&lt;/isbn&gt;&lt;urls&gt;&lt;related-urls&gt;&lt;url&gt;https://doi.org/10.1093/biolinnean/blx126&lt;/url&gt;&lt;/related-urls&gt;&lt;/urls&gt;&lt;electronic-resource-num&gt;10.1093/biolinnean/blx126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" w:tooltip="Biedma, 2017 #49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iedma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6D435F" w:rsidRPr="00B73426" w:rsidTr="00417C77">
        <w:trPr>
          <w:trHeight w:val="288"/>
        </w:trPr>
        <w:tc>
          <w:tcPr>
            <w:tcW w:w="142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MF988047</w:t>
            </w:r>
          </w:p>
        </w:tc>
        <w:tc>
          <w:tcPr>
            <w:tcW w:w="4250" w:type="dxa"/>
            <w:noWrap/>
            <w:hideMark/>
          </w:tcPr>
          <w:p w:rsidR="006D435F" w:rsidRPr="00B73426" w:rsidRDefault="006D435F" w:rsidP="006D435F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Crocidura suaveolen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Spain</w:t>
            </w:r>
          </w:p>
        </w:tc>
        <w:tc>
          <w:tcPr>
            <w:tcW w:w="2410" w:type="dxa"/>
            <w:noWrap/>
            <w:hideMark/>
          </w:tcPr>
          <w:p w:rsidR="006D435F" w:rsidRPr="00B73426" w:rsidRDefault="00417C77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Biedma&lt;/Author&gt;&lt;Year&gt;2017&lt;/Year&gt;&lt;RecNum&gt;495&lt;/RecNum&gt;&lt;DisplayText&gt;(Biedma et al. 2017)&lt;/DisplayText&gt;&lt;record&gt;&lt;rec-number&gt;495&lt;/rec-number&gt;&lt;foreign-keys&gt;&lt;key app="EN" db-id="v5szxwvppvpee9e0er7p25six9drvwpas2pa"&gt;495&lt;/key&gt;&lt;/foreign-keys&gt;&lt;ref-type name="Journal Article"&gt;17&lt;/ref-type&gt;&lt;contributors&gt;&lt;authors&gt;&lt;author&gt;Biedma, Luis&lt;/author&gt;&lt;author&gt;Román, Jacinto&lt;/author&gt;&lt;author&gt;Calzada, Javier&lt;/author&gt;&lt;author&gt;Friis, Guillermo&lt;/author&gt;&lt;author&gt;Godoy, José A&lt;/author&gt;&lt;/authors&gt;&lt;/contributors&gt;&lt;titles&gt;&lt;title&gt;&lt;style face="normal" font="default" size="100%"&gt;Phylogeography of &lt;/style&gt;&lt;style face="italic" font="default" size="100%"&gt;Crocidura suaveolens&lt;/style&gt;&lt;style face="normal" font="default" size="100%"&gt; (Mammalia: Soricidae) in Iberia has been shaped by competitive exclusion by &lt;/style&gt;&lt;style face="italic" font="default" size="100%"&gt;C. russula&lt;/style&gt;&lt;/title&gt;&lt;secondary-title&gt;Biol. J. Linn. Soc.&lt;/secondary-title&gt;&lt;alt-title&gt;Biological Journal of the Linnean Society&lt;/alt-title&gt;&lt;/titles&gt;&lt;alt-periodical&gt;&lt;full-title&gt;Biological Journal of the Linnean Society&lt;/full-title&gt;&lt;/alt-periodical&gt;&lt;pages&gt;81-95&lt;/pages&gt;&lt;volume&gt;123&lt;/volume&gt;&lt;number&gt;1&lt;/number&gt;&lt;dates&gt;&lt;year&gt;2017&lt;/year&gt;&lt;/dates&gt;&lt;isbn&gt;0024-4066&lt;/isbn&gt;&lt;urls&gt;&lt;related-urls&gt;&lt;url&gt;https://doi.org/10.1093/biolinnean/blx126&lt;/url&gt;&lt;/related-urls&gt;&lt;/urls&gt;&lt;electronic-resource-num&gt;10.1093/biolinnean/blx126&lt;/electronic-resource-num&gt;&lt;access-date&gt;4/14/2020&lt;/access-dat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" w:tooltip="Biedma, 2017 #495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Biedma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</w:tbl>
    <w:p w:rsidR="005A5255" w:rsidRPr="00B73426" w:rsidRDefault="005A5255">
      <w:pPr>
        <w:rPr>
          <w:rFonts w:asciiTheme="majorBidi" w:hAnsiTheme="majorBidi" w:cstheme="majorBidi"/>
          <w:b/>
          <w:bCs/>
        </w:rPr>
      </w:pPr>
    </w:p>
    <w:p w:rsidR="005A5255" w:rsidRPr="00B73426" w:rsidRDefault="005A5255">
      <w:pPr>
        <w:rPr>
          <w:rFonts w:asciiTheme="majorBidi" w:hAnsiTheme="majorBidi" w:cstheme="majorBidi"/>
          <w:b/>
          <w:bCs/>
        </w:rPr>
      </w:pPr>
    </w:p>
    <w:p w:rsidR="005A5255" w:rsidRPr="00B73426" w:rsidRDefault="005A5255">
      <w:pPr>
        <w:rPr>
          <w:rFonts w:asciiTheme="majorBidi" w:hAnsiTheme="majorBidi" w:cstheme="majorBidi"/>
          <w:b/>
          <w:bCs/>
        </w:rPr>
      </w:pPr>
      <w:r w:rsidRPr="00B73426">
        <w:rPr>
          <w:rFonts w:asciiTheme="majorBidi" w:hAnsiTheme="majorBidi" w:cstheme="majorBidi"/>
          <w:b/>
          <w:bCs/>
        </w:rPr>
        <w:br w:type="page"/>
      </w:r>
    </w:p>
    <w:p w:rsidR="00B73426" w:rsidRPr="00B73426" w:rsidRDefault="00B73426" w:rsidP="0018344D">
      <w:pPr>
        <w:rPr>
          <w:rFonts w:asciiTheme="majorBidi" w:hAnsiTheme="majorBidi" w:cstheme="majorBidi"/>
          <w:b/>
          <w:bCs/>
        </w:rPr>
      </w:pPr>
      <w:r w:rsidRPr="00B73426">
        <w:rPr>
          <w:rFonts w:asciiTheme="majorBidi" w:hAnsiTheme="majorBidi" w:cstheme="majorBidi"/>
          <w:b/>
          <w:bCs/>
        </w:rPr>
        <w:lastRenderedPageBreak/>
        <w:t>Supplementary Table S</w:t>
      </w:r>
      <w:r w:rsidR="00B275A8">
        <w:rPr>
          <w:rFonts w:asciiTheme="majorBidi" w:hAnsiTheme="majorBidi" w:cstheme="majorBidi"/>
          <w:b/>
          <w:bCs/>
        </w:rPr>
        <w:t>6</w:t>
      </w:r>
      <w:r w:rsidRPr="00B73426">
        <w:rPr>
          <w:rFonts w:asciiTheme="majorBidi" w:hAnsiTheme="majorBidi" w:cstheme="majorBidi"/>
          <w:b/>
          <w:bCs/>
        </w:rPr>
        <w:t xml:space="preserve">. Accession numbers </w:t>
      </w:r>
      <w:r w:rsidR="0018344D" w:rsidRPr="00B73426">
        <w:rPr>
          <w:rFonts w:asciiTheme="majorBidi" w:hAnsiTheme="majorBidi" w:cstheme="majorBidi"/>
          <w:b/>
          <w:bCs/>
        </w:rPr>
        <w:t>of the sequences used in Figure </w:t>
      </w:r>
      <w:r w:rsidR="0018344D">
        <w:rPr>
          <w:rFonts w:asciiTheme="majorBidi" w:hAnsiTheme="majorBidi" w:cstheme="majorBidi"/>
          <w:b/>
          <w:bCs/>
        </w:rPr>
        <w:t xml:space="preserve">5 </w:t>
      </w:r>
      <w:r w:rsidRPr="00B73426">
        <w:rPr>
          <w:rFonts w:asciiTheme="majorBidi" w:hAnsiTheme="majorBidi" w:cstheme="majorBidi"/>
          <w:b/>
          <w:bCs/>
        </w:rPr>
        <w:t>and references</w:t>
      </w:r>
      <w:r w:rsidR="0018344D">
        <w:rPr>
          <w:rFonts w:asciiTheme="majorBidi" w:hAnsiTheme="majorBidi" w:cstheme="majorBidi"/>
          <w:b/>
          <w:bCs/>
        </w:rPr>
        <w:t>.</w:t>
      </w:r>
    </w:p>
    <w:p w:rsidR="005A5255" w:rsidRPr="00B73426" w:rsidRDefault="005A5255">
      <w:pPr>
        <w:rPr>
          <w:rFonts w:asciiTheme="majorBidi" w:hAnsiTheme="majorBidi" w:cstheme="majorBidi"/>
          <w:b/>
          <w:bCs/>
        </w:rPr>
      </w:pPr>
    </w:p>
    <w:tbl>
      <w:tblPr>
        <w:tblStyle w:val="TableGrid"/>
        <w:tblW w:w="8217" w:type="dxa"/>
        <w:tblLook w:val="04A0" w:firstRow="1" w:lastRow="0" w:firstColumn="1" w:lastColumn="0" w:noHBand="0" w:noVBand="1"/>
      </w:tblPr>
      <w:tblGrid>
        <w:gridCol w:w="1194"/>
        <w:gridCol w:w="3218"/>
        <w:gridCol w:w="3827"/>
      </w:tblGrid>
      <w:tr w:rsidR="002C6EE2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b/>
                <w:b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b/>
                <w:bCs/>
                <w:color w:val="000000"/>
              </w:rPr>
              <w:t>Accession</w:t>
            </w:r>
          </w:p>
        </w:tc>
        <w:tc>
          <w:tcPr>
            <w:tcW w:w="3218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b/>
                <w:b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b/>
                <w:bCs/>
                <w:color w:val="000000"/>
              </w:rPr>
              <w:t>Taxon</w:t>
            </w:r>
          </w:p>
        </w:tc>
        <w:tc>
          <w:tcPr>
            <w:tcW w:w="3827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b/>
                <w:b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b/>
                <w:bCs/>
                <w:color w:val="000000"/>
              </w:rPr>
              <w:t>Reference</w:t>
            </w:r>
          </w:p>
        </w:tc>
      </w:tr>
      <w:tr w:rsidR="002C6EE2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B175076</w:t>
            </w:r>
          </w:p>
        </w:tc>
        <w:tc>
          <w:tcPr>
            <w:tcW w:w="3218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Suncus stoliczkanu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Nepal</w:t>
            </w:r>
          </w:p>
        </w:tc>
        <w:tc>
          <w:tcPr>
            <w:tcW w:w="3827" w:type="dxa"/>
            <w:noWrap/>
            <w:hideMark/>
          </w:tcPr>
          <w:p w:rsidR="002C6EE2" w:rsidRPr="00B73426" w:rsidRDefault="00B73426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Ohdachi&lt;/Author&gt;&lt;Year&gt;2006&lt;/Year&gt;&lt;RecNum&gt;463&lt;/RecNum&gt;&lt;DisplayText&gt;(Ohdachi et al. 2006)&lt;/DisplayText&gt;&lt;record&gt;&lt;rec-number&gt;463&lt;/rec-number&gt;&lt;foreign-keys&gt;&lt;key app="EN" db-id="v5szxwvppvpee9e0er7p25six9drvwpas2pa"&gt;463&lt;/key&gt;&lt;/foreign-keys&gt;&lt;ref-type name="Journal Article"&gt;17&lt;/ref-type&gt;&lt;contributors&gt;&lt;authors&gt;&lt;author&gt;Ohdachi, S. D.&lt;/author&gt;&lt;author&gt;Hasegawa, M.&lt;/author&gt;&lt;author&gt;Iwasa, M. A.&lt;/author&gt;&lt;author&gt;Vogel, P.&lt;/author&gt;&lt;author&gt;Oshida, T.&lt;/author&gt;&lt;author&gt;Lin, L.-K.&lt;/author&gt;&lt;author&gt;Abe, H.&lt;/author&gt;&lt;/authors&gt;&lt;/contributors&gt;&lt;titles&gt;&lt;title&gt;&lt;style face="normal" font="default" size="100%"&gt;Molecular phylogenetics of soricid shrews (Mammalia) based on mitochondrial cytochrome &lt;/style&gt;&lt;style face="italic" font="default" size="100%"&gt;b&lt;/style&gt;&lt;style face="normal" font="default" size="100%"&gt; gene sequences: with special reference to the Soricinae&lt;/style&gt;&lt;/title&gt;&lt;secondary-title&gt;J. Zool.&lt;/secondary-title&gt;&lt;alt-title&gt;Journal of Zoology&lt;/alt-title&gt;&lt;/titles&gt;&lt;alt-periodical&gt;&lt;full-title&gt;Journal of Zoology&lt;/full-title&gt;&lt;/alt-periodical&gt;&lt;pages&gt;177-191&lt;/pages&gt;&lt;volume&gt;270&lt;/volume&gt;&lt;number&gt;1&lt;/number&gt;&lt;dates&gt;&lt;year&gt;2006&lt;/year&gt;&lt;/dates&gt;&lt;isbn&gt;0952-8369&lt;/isbn&gt;&lt;urls&gt;&lt;related-urls&gt;&lt;url&gt;https://zslpublications.onlinelibrary.wiley.com/doi/abs/10.1111/j.1469-7998.2006.00125.x&lt;/url&gt;&lt;/related-urls&gt;&lt;/urls&gt;&lt;electronic-resource-num&gt;10.1111/j.1469-7998.2006.00125.x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1" w:tooltip="Ohdachi, 2006 #46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Ohdachi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2C6EE2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AB175077</w:t>
            </w:r>
          </w:p>
        </w:tc>
        <w:tc>
          <w:tcPr>
            <w:tcW w:w="3218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Suncus stoliczkanus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Nepal</w:t>
            </w:r>
          </w:p>
        </w:tc>
        <w:tc>
          <w:tcPr>
            <w:tcW w:w="3827" w:type="dxa"/>
            <w:noWrap/>
            <w:hideMark/>
          </w:tcPr>
          <w:p w:rsidR="002C6EE2" w:rsidRPr="00B73426" w:rsidRDefault="00B73426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Ohdachi&lt;/Author&gt;&lt;Year&gt;2006&lt;/Year&gt;&lt;RecNum&gt;463&lt;/RecNum&gt;&lt;DisplayText&gt;(Ohdachi et al. 2006)&lt;/DisplayText&gt;&lt;record&gt;&lt;rec-number&gt;463&lt;/rec-number&gt;&lt;foreign-keys&gt;&lt;key app="EN" db-id="v5szxwvppvpee9e0er7p25six9drvwpas2pa"&gt;463&lt;/key&gt;&lt;/foreign-keys&gt;&lt;ref-type name="Journal Article"&gt;17&lt;/ref-type&gt;&lt;contributors&gt;&lt;authors&gt;&lt;author&gt;Ohdachi, S. D.&lt;/author&gt;&lt;author&gt;Hasegawa, M.&lt;/author&gt;&lt;author&gt;Iwasa, M. A.&lt;/author&gt;&lt;author&gt;Vogel, P.&lt;/author&gt;&lt;author&gt;Oshida, T.&lt;/author&gt;&lt;author&gt;Lin, L.-K.&lt;/author&gt;&lt;author&gt;Abe, H.&lt;/author&gt;&lt;/authors&gt;&lt;/contributors&gt;&lt;titles&gt;&lt;title&gt;&lt;style face="normal" font="default" size="100%"&gt;Molecular phylogenetics of soricid shrews (Mammalia) based on mitochondrial cytochrome &lt;/style&gt;&lt;style face="italic" font="default" size="100%"&gt;b&lt;/style&gt;&lt;style face="normal" font="default" size="100%"&gt; gene sequences: with special reference to the Soricinae&lt;/style&gt;&lt;/title&gt;&lt;secondary-title&gt;J. Zool.&lt;/secondary-title&gt;&lt;alt-title&gt;Journal of Zoology&lt;/alt-title&gt;&lt;/titles&gt;&lt;alt-periodical&gt;&lt;full-title&gt;Journal of Zoology&lt;/full-title&gt;&lt;/alt-periodical&gt;&lt;pages&gt;177-191&lt;/pages&gt;&lt;volume&gt;270&lt;/volume&gt;&lt;number&gt;1&lt;/number&gt;&lt;dates&gt;&lt;year&gt;2006&lt;/year&gt;&lt;/dates&gt;&lt;isbn&gt;0952-8369&lt;/isbn&gt;&lt;urls&gt;&lt;related-urls&gt;&lt;url&gt;https://zslpublications.onlinelibrary.wiley.com/doi/abs/10.1111/j.1469-7998.2006.00125.x&lt;/url&gt;&lt;/related-urls&gt;&lt;/urls&gt;&lt;electronic-resource-num&gt;10.1111/j.1469-7998.2006.00125.x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1" w:tooltip="Ohdachi, 2006 #46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Ohdachi et al. 200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2C6EE2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388</w:t>
            </w:r>
          </w:p>
        </w:tc>
        <w:tc>
          <w:tcPr>
            <w:tcW w:w="3218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Suncus montanus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India</w:t>
            </w:r>
          </w:p>
        </w:tc>
        <w:tc>
          <w:tcPr>
            <w:tcW w:w="3827" w:type="dxa"/>
            <w:noWrap/>
            <w:hideMark/>
          </w:tcPr>
          <w:p w:rsidR="002C6EE2" w:rsidRPr="00B73426" w:rsidRDefault="00B73426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37&lt;/RecNum&gt;&lt;DisplayText&gt;(Dubey et al. 2007e)&lt;/DisplayText&gt;&lt;record&gt;&lt;rec-number&gt;37&lt;/rec-number&gt;&lt;foreign-keys&gt;&lt;key app="EN" db-id="v5szxwvppvpee9e0er7p25six9drvwpas2pa"&gt;37&lt;/key&gt;&lt;/foreign-keys&gt;&lt;ref-type name="Journal Article"&gt;17&lt;/ref-type&gt;&lt;contributors&gt;&lt;authors&gt;&lt;author&gt;Dubey, S. &lt;/author&gt;&lt;author&gt;Salamin, N.&lt;/author&gt;&lt;author&gt;Ohdachi, S. D.&lt;/author&gt;&lt;author&gt;Barrie`re, P.&lt;/author&gt;&lt;author&gt;Vogel, P.&lt;/author&gt;&lt;/authors&gt;&lt;/contributors&gt;&lt;titles&gt;&lt;title&gt;Molecular phylogenetics of shrews (Mammalia : Soricidae) reveal timing of transcontinental colonizations&lt;/title&gt;&lt;secondary-title&gt;Mol. Phylogenet. Evol.&lt;/secondary-title&gt;&lt;/titles&gt;&lt;periodical&gt;&lt;full-title&gt;Mol. Phylogenet. Evol.&lt;/full-title&gt;&lt;/periodical&gt;&lt;pages&gt;126-137&lt;/pages&gt;&lt;volume&gt;44&lt;/volume&gt;&lt;number&gt;1&lt;/number&gt;&lt;dates&gt;&lt;year&gt;2007&lt;/year&gt;&lt;/dates&gt;&lt;urls&gt;&lt;/urls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7" w:tooltip="Dubey, 2007 #37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e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2C6EE2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389</w:t>
            </w:r>
          </w:p>
        </w:tc>
        <w:tc>
          <w:tcPr>
            <w:tcW w:w="3218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Suncus dayi </w:t>
            </w:r>
          </w:p>
        </w:tc>
        <w:tc>
          <w:tcPr>
            <w:tcW w:w="3827" w:type="dxa"/>
            <w:noWrap/>
            <w:hideMark/>
          </w:tcPr>
          <w:p w:rsidR="002C6EE2" w:rsidRPr="00B73426" w:rsidRDefault="00B73426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37&lt;/RecNum&gt;&lt;DisplayText&gt;(Dubey et al. 2007e)&lt;/DisplayText&gt;&lt;record&gt;&lt;rec-number&gt;37&lt;/rec-number&gt;&lt;foreign-keys&gt;&lt;key app="EN" db-id="v5szxwvppvpee9e0er7p25six9drvwpas2pa"&gt;37&lt;/key&gt;&lt;/foreign-keys&gt;&lt;ref-type name="Journal Article"&gt;17&lt;/ref-type&gt;&lt;contributors&gt;&lt;authors&gt;&lt;author&gt;Dubey, S. &lt;/author&gt;&lt;author&gt;Salamin, N.&lt;/author&gt;&lt;author&gt;Ohdachi, S. D.&lt;/author&gt;&lt;author&gt;Barrie`re, P.&lt;/author&gt;&lt;author&gt;Vogel, P.&lt;/author&gt;&lt;/authors&gt;&lt;/contributors&gt;&lt;titles&gt;&lt;title&gt;Molecular phylogenetics of shrews (Mammalia : Soricidae) reveal timing of transcontinental colonizations&lt;/title&gt;&lt;secondary-title&gt;Mol. Phylogenet. Evol.&lt;/secondary-title&gt;&lt;/titles&gt;&lt;periodical&gt;&lt;full-title&gt;Mol. Phylogenet. Evol.&lt;/full-title&gt;&lt;/periodical&gt;&lt;pages&gt;126-137&lt;/pages&gt;&lt;volume&gt;44&lt;/volume&gt;&lt;number&gt;1&lt;/number&gt;&lt;dates&gt;&lt;year&gt;2007&lt;/year&gt;&lt;/dates&gt;&lt;urls&gt;&lt;/urls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7" w:tooltip="Dubey, 2007 #37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e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2C6EE2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396</w:t>
            </w:r>
          </w:p>
        </w:tc>
        <w:tc>
          <w:tcPr>
            <w:tcW w:w="3218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Suncus etruscus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France</w:t>
            </w:r>
          </w:p>
        </w:tc>
        <w:tc>
          <w:tcPr>
            <w:tcW w:w="3827" w:type="dxa"/>
            <w:noWrap/>
            <w:hideMark/>
          </w:tcPr>
          <w:p w:rsidR="002C6EE2" w:rsidRPr="00B73426" w:rsidRDefault="00B73426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37&lt;/RecNum&gt;&lt;DisplayText&gt;(Dubey et al. 2007e)&lt;/DisplayText&gt;&lt;record&gt;&lt;rec-number&gt;37&lt;/rec-number&gt;&lt;foreign-keys&gt;&lt;key app="EN" db-id="v5szxwvppvpee9e0er7p25six9drvwpas2pa"&gt;37&lt;/key&gt;&lt;/foreign-keys&gt;&lt;ref-type name="Journal Article"&gt;17&lt;/ref-type&gt;&lt;contributors&gt;&lt;authors&gt;&lt;author&gt;Dubey, S. &lt;/author&gt;&lt;author&gt;Salamin, N.&lt;/author&gt;&lt;author&gt;Ohdachi, S. D.&lt;/author&gt;&lt;author&gt;Barrie`re, P.&lt;/author&gt;&lt;author&gt;Vogel, P.&lt;/author&gt;&lt;/authors&gt;&lt;/contributors&gt;&lt;titles&gt;&lt;title&gt;Molecular phylogenetics of shrews (Mammalia : Soricidae) reveal timing of transcontinental colonizations&lt;/title&gt;&lt;secondary-title&gt;Mol. Phylogenet. Evol.&lt;/secondary-title&gt;&lt;/titles&gt;&lt;periodical&gt;&lt;full-title&gt;Mol. Phylogenet. Evol.&lt;/full-title&gt;&lt;/periodical&gt;&lt;pages&gt;126-137&lt;/pages&gt;&lt;volume&gt;44&lt;/volume&gt;&lt;number&gt;1&lt;/number&gt;&lt;dates&gt;&lt;year&gt;2007&lt;/year&gt;&lt;/dates&gt;&lt;urls&gt;&lt;/urls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7" w:tooltip="Dubey, 2007 #37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e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2C6EE2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397</w:t>
            </w:r>
          </w:p>
        </w:tc>
        <w:tc>
          <w:tcPr>
            <w:tcW w:w="3218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Suncus etruscus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Italy</w:t>
            </w:r>
          </w:p>
        </w:tc>
        <w:tc>
          <w:tcPr>
            <w:tcW w:w="3827" w:type="dxa"/>
            <w:noWrap/>
            <w:hideMark/>
          </w:tcPr>
          <w:p w:rsidR="002C6EE2" w:rsidRPr="00B73426" w:rsidRDefault="00B73426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37&lt;/RecNum&gt;&lt;DisplayText&gt;(Dubey et al. 2007e)&lt;/DisplayText&gt;&lt;record&gt;&lt;rec-number&gt;37&lt;/rec-number&gt;&lt;foreign-keys&gt;&lt;key app="EN" db-id="v5szxwvppvpee9e0er7p25six9drvwpas2pa"&gt;37&lt;/key&gt;&lt;/foreign-keys&gt;&lt;ref-type name="Journal Article"&gt;17&lt;/ref-type&gt;&lt;contributors&gt;&lt;authors&gt;&lt;author&gt;Dubey, S. &lt;/author&gt;&lt;author&gt;Salamin, N.&lt;/author&gt;&lt;author&gt;Ohdachi, S. D.&lt;/author&gt;&lt;author&gt;Barrie`re, P.&lt;/author&gt;&lt;author&gt;Vogel, P.&lt;/author&gt;&lt;/authors&gt;&lt;/contributors&gt;&lt;titles&gt;&lt;title&gt;Molecular phylogenetics of shrews (Mammalia : Soricidae) reveal timing of transcontinental colonizations&lt;/title&gt;&lt;secondary-title&gt;Mol. Phylogenet. Evol.&lt;/secondary-title&gt;&lt;/titles&gt;&lt;periodical&gt;&lt;full-title&gt;Mol. Phylogenet. Evol.&lt;/full-title&gt;&lt;/periodical&gt;&lt;pages&gt;126-137&lt;/pages&gt;&lt;volume&gt;44&lt;/volume&gt;&lt;number&gt;1&lt;/number&gt;&lt;dates&gt;&lt;year&gt;2007&lt;/year&gt;&lt;/dates&gt;&lt;urls&gt;&lt;/urls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7" w:tooltip="Dubey, 2007 #37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e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2C6EE2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DQ630432</w:t>
            </w:r>
          </w:p>
        </w:tc>
        <w:tc>
          <w:tcPr>
            <w:tcW w:w="3218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i/>
                <w:iCs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Suncus dayi </w:t>
            </w:r>
          </w:p>
        </w:tc>
        <w:tc>
          <w:tcPr>
            <w:tcW w:w="3827" w:type="dxa"/>
            <w:noWrap/>
            <w:hideMark/>
          </w:tcPr>
          <w:p w:rsidR="002C6EE2" w:rsidRPr="00B73426" w:rsidRDefault="00B73426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Dubey&lt;/Author&gt;&lt;Year&gt;2007&lt;/Year&gt;&lt;RecNum&gt;37&lt;/RecNum&gt;&lt;DisplayText&gt;(Dubey et al. 2007e)&lt;/DisplayText&gt;&lt;record&gt;&lt;rec-number&gt;37&lt;/rec-number&gt;&lt;foreign-keys&gt;&lt;key app="EN" db-id="v5szxwvppvpee9e0er7p25six9drvwpas2pa"&gt;37&lt;/key&gt;&lt;/foreign-keys&gt;&lt;ref-type name="Journal Article"&gt;17&lt;/ref-type&gt;&lt;contributors&gt;&lt;authors&gt;&lt;author&gt;Dubey, S. &lt;/author&gt;&lt;author&gt;Salamin, N.&lt;/author&gt;&lt;author&gt;Ohdachi, S. D.&lt;/author&gt;&lt;author&gt;Barrie`re, P.&lt;/author&gt;&lt;author&gt;Vogel, P.&lt;/author&gt;&lt;/authors&gt;&lt;/contributors&gt;&lt;titles&gt;&lt;title&gt;Molecular phylogenetics of shrews (Mammalia : Soricidae) reveal timing of transcontinental colonizations&lt;/title&gt;&lt;secondary-title&gt;Mol. Phylogenet. Evol.&lt;/secondary-title&gt;&lt;/titles&gt;&lt;periodical&gt;&lt;full-title&gt;Mol. Phylogenet. Evol.&lt;/full-title&gt;&lt;/periodical&gt;&lt;pages&gt;126-137&lt;/pages&gt;&lt;volume&gt;44&lt;/volume&gt;&lt;number&gt;1&lt;/number&gt;&lt;dates&gt;&lt;year&gt;2007&lt;/year&gt;&lt;/dates&gt;&lt;urls&gt;&lt;/urls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17" w:tooltip="Dubey, 2007 #37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Dubey et al. 2007e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2C6EE2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EU426973</w:t>
            </w:r>
          </w:p>
        </w:tc>
        <w:tc>
          <w:tcPr>
            <w:tcW w:w="3218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Suncus madagascariensis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</w:t>
            </w:r>
          </w:p>
        </w:tc>
        <w:tc>
          <w:tcPr>
            <w:tcW w:w="3827" w:type="dxa"/>
            <w:noWrap/>
            <w:hideMark/>
          </w:tcPr>
          <w:p w:rsidR="002C6EE2" w:rsidRPr="00B73426" w:rsidRDefault="00B73426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Willows-Munro&lt;/Author&gt;&lt;Year&gt;2011&lt;/Year&gt;&lt;RecNum&gt;507&lt;/RecNum&gt;&lt;DisplayText&gt;(Willows-Munro and Matthee 2011)&lt;/DisplayText&gt;&lt;record&gt;&lt;rec-number&gt;507&lt;/rec-number&gt;&lt;foreign-keys&gt;&lt;key app="EN" db-id="v5szxwvppvpee9e0er7p25six9drvwpas2pa"&gt;507&lt;/key&gt;&lt;/foreign-keys&gt;&lt;ref-type name="Journal Article"&gt;17&lt;/ref-type&gt;&lt;contributors&gt;&lt;authors&gt;&lt;author&gt;Willows-Munro, Sandi&lt;/author&gt;&lt;author&gt;Matthee, Conrad A.&lt;/author&gt;&lt;/authors&gt;&lt;/contributors&gt;&lt;titles&gt;&lt;title&gt;&lt;style face="normal" font="default" size="100%"&gt;Exploring the diversity and molecular evolution of shrews (Family Soricidae) using mtDNA cytochrome &lt;/style&gt;&lt;style face="italic" font="default" size="100%"&gt;b&lt;/style&gt;&lt;style face="normal" font="default" size="100%"&gt; data&lt;/style&gt;&lt;/title&gt;&lt;secondary-title&gt;Afr. Zool.&lt;/secondary-title&gt;&lt;alt-title&gt;African Zoology&lt;/alt-title&gt;&lt;/titles&gt;&lt;alt-periodical&gt;&lt;full-title&gt;African Zoology&lt;/full-title&gt;&lt;/alt-periodical&gt;&lt;pages&gt;246-262&lt;/pages&gt;&lt;volume&gt;46&lt;/volume&gt;&lt;number&gt;2&lt;/number&gt;&lt;dates&gt;&lt;year&gt;2011&lt;/year&gt;&lt;/dates&gt;&lt;urls&gt;&lt;related-urls&gt;&lt;url&gt;https://doi.org/10.3377/004.046.0205&lt;/url&gt;&lt;/related-urls&gt;&lt;/urls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3" w:tooltip="Willows-Munro, 2011 #507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Willows-Munro and Matthee 2011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2C6EE2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FJ716836</w:t>
            </w:r>
          </w:p>
        </w:tc>
        <w:tc>
          <w:tcPr>
            <w:tcW w:w="3218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Suncus etruscus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Sri Lanka</w:t>
            </w:r>
          </w:p>
        </w:tc>
        <w:tc>
          <w:tcPr>
            <w:tcW w:w="3827" w:type="dxa"/>
            <w:noWrap/>
            <w:hideMark/>
          </w:tcPr>
          <w:p w:rsidR="002C6EE2" w:rsidRPr="00B73426" w:rsidRDefault="00B73426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Meegaskumbura&lt;/Author&gt;&lt;Year&gt;2008&lt;/Year&gt;&lt;RecNum&gt;508&lt;/RecNum&gt;&lt;DisplayText&gt;(Meegaskumbura and Schneider 2008)&lt;/DisplayText&gt;&lt;record&gt;&lt;rec-number&gt;508&lt;/rec-number&gt;&lt;foreign-keys&gt;&lt;key app="EN" db-id="v5szxwvppvpee9e0er7p25six9drvwpas2pa"&gt;508&lt;/key&gt;&lt;/foreign-keys&gt;&lt;ref-type name="Journal Article"&gt;17&lt;/ref-type&gt;&lt;contributors&gt;&lt;authors&gt;&lt;author&gt;Meegaskumbura, Suyama&lt;/author&gt;&lt;author&gt;Schneider, Christopher J.&lt;/author&gt;&lt;/authors&gt;&lt;/contributors&gt;&lt;titles&gt;&lt;title&gt;&lt;style face="normal" font="default" size="100%"&gt;A taxonomic evaluation of the shrew &lt;/style&gt;&lt;style face="italic" font="default" size="100%"&gt;Suncus montanus&lt;/style&gt;&lt;style face="normal" font="default" size="100%"&gt; (Soricidae: Crocidurinae) of Sri Lanka and India&lt;/style&gt;&lt;/title&gt;&lt;secondary-title&gt;Cey. J. Sci.&lt;/secondary-title&gt;&lt;/titles&gt;&lt;periodical&gt;&lt;full-title&gt;Cey. J. Sci.&lt;/full-title&gt;&lt;/periodical&gt;&lt;pages&gt;129-136&lt;/pages&gt;&lt;volume&gt;37&lt;/volume&gt;&lt;number&gt;2&lt;/number&gt;&lt;dates&gt;&lt;year&gt;2008&lt;/year&gt;&lt;/dates&gt;&lt;urls&gt;&lt;/urls&gt;&lt;electronic-resource-num&gt;10.4038/cjsbs.v37i2.500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9" w:tooltip="Meegaskumbura, 2008 #508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Meegaskumbura and Schneider 2008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2C6EE2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GQ290374</w:t>
            </w:r>
          </w:p>
        </w:tc>
        <w:tc>
          <w:tcPr>
            <w:tcW w:w="3218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Suncus montanus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Sri Lanka</w:t>
            </w:r>
          </w:p>
        </w:tc>
        <w:tc>
          <w:tcPr>
            <w:tcW w:w="3827" w:type="dxa"/>
            <w:noWrap/>
            <w:hideMark/>
          </w:tcPr>
          <w:p w:rsidR="002C6EE2" w:rsidRPr="00B73426" w:rsidRDefault="00B73426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Meegaskumbura&lt;/Author&gt;&lt;Year&gt;2010&lt;/Year&gt;&lt;RecNum&gt;472&lt;/RecNum&gt;&lt;DisplayText&gt;(Meegaskumbura et al. 2010)&lt;/DisplayText&gt;&lt;record&gt;&lt;rec-number&gt;472&lt;/rec-number&gt;&lt;foreign-keys&gt;&lt;key app="EN" db-id="v5szxwvppvpee9e0er7p25six9drvwpas2pa"&gt;472&lt;/key&gt;&lt;/foreign-keys&gt;&lt;ref-type name="Journal Article"&gt;17&lt;/ref-type&gt;&lt;contributors&gt;&lt;authors&gt;&lt;author&gt;Meegaskumbura, Suyama&lt;/author&gt;&lt;author&gt;Meegaskumbura, Madhava&lt;/author&gt;&lt;author&gt;Schneider, Christopher J.&lt;/author&gt;&lt;/authors&gt;&lt;/contributors&gt;&lt;titles&gt;&lt;title&gt;&lt;style face="normal" font="default" size="100%"&gt;Systematic relationships and taxonomy of &lt;/style&gt;&lt;style face="italic" font="default" size="100%"&gt;Suncus montanus&lt;/style&gt;&lt;style face="normal" font="default" size="100%"&gt; and &lt;/style&gt;&lt;style face="italic" font="default" size="100%"&gt;S. murinus&lt;/style&gt;&lt;style face="normal" font="default" size="100%"&gt; from Sri Lanka&lt;/style&gt;&lt;/title&gt;&lt;secondary-title&gt;Mol. Phylogenet. Evol.&lt;/secondary-title&gt;&lt;/titles&gt;&lt;periodical&gt;&lt;full-title&gt;Mol. Phylogenet. Evol.&lt;/full-title&gt;&lt;/periodical&gt;&lt;pages&gt;473-487&lt;/pages&gt;&lt;volume&gt;55&lt;/volume&gt;&lt;number&gt;2&lt;/number&gt;&lt;keywords&gt;&lt;keyword&gt;Phylogenetics&lt;/keyword&gt;&lt;keyword&gt;Morphometrics&lt;/keyword&gt;&lt;keyword&gt;Mitochondrial DNA&lt;/keyword&gt;&lt;keyword&gt;Nuclear DNA&lt;/keyword&gt;&lt;/keywords&gt;&lt;dates&gt;&lt;year&gt;2010&lt;/year&gt;&lt;pub-dates&gt;&lt;date&gt;2010/05/01/&lt;/date&gt;&lt;/pub-dates&gt;&lt;/dates&gt;&lt;isbn&gt;1055-7903&lt;/isbn&gt;&lt;urls&gt;&lt;related-urls&gt;&lt;url&gt;http://www.sciencedirect.com/science/article/pii/S1055790310000424&lt;/url&gt;&lt;/related-urls&gt;&lt;/urls&gt;&lt;electronic-resource-num&gt;https://doi.org/10.1016/j.ympev.2010.01.031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7" w:tooltip="Meegaskumbura, 2010 #472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Meegaskumbura et al. 2010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2C6EE2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GQ290375</w:t>
            </w:r>
          </w:p>
        </w:tc>
        <w:tc>
          <w:tcPr>
            <w:tcW w:w="3218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Suncus montanus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Sri Lanka</w:t>
            </w:r>
          </w:p>
        </w:tc>
        <w:tc>
          <w:tcPr>
            <w:tcW w:w="3827" w:type="dxa"/>
            <w:noWrap/>
            <w:hideMark/>
          </w:tcPr>
          <w:p w:rsidR="002C6EE2" w:rsidRPr="00B73426" w:rsidRDefault="00B73426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Meegaskumbura&lt;/Author&gt;&lt;Year&gt;2010&lt;/Year&gt;&lt;RecNum&gt;472&lt;/RecNum&gt;&lt;DisplayText&gt;(Meegaskumbura et al. 2010)&lt;/DisplayText&gt;&lt;record&gt;&lt;rec-number&gt;472&lt;/rec-number&gt;&lt;foreign-keys&gt;&lt;key app="EN" db-id="v5szxwvppvpee9e0er7p25six9drvwpas2pa"&gt;472&lt;/key&gt;&lt;/foreign-keys&gt;&lt;ref-type name="Journal Article"&gt;17&lt;/ref-type&gt;&lt;contributors&gt;&lt;authors&gt;&lt;author&gt;Meegaskumbura, Suyama&lt;/author&gt;&lt;author&gt;Meegaskumbura, Madhava&lt;/author&gt;&lt;author&gt;Schneider, Christopher J.&lt;/author&gt;&lt;/authors&gt;&lt;/contributors&gt;&lt;titles&gt;&lt;title&gt;&lt;style face="normal" font="default" size="100%"&gt;Systematic relationships and taxonomy of &lt;/style&gt;&lt;style face="italic" font="default" size="100%"&gt;Suncus montanus&lt;/style&gt;&lt;style face="normal" font="default" size="100%"&gt; and &lt;/style&gt;&lt;style face="italic" font="default" size="100%"&gt;S. murinus&lt;/style&gt;&lt;style face="normal" font="default" size="100%"&gt; from Sri Lanka&lt;/style&gt;&lt;/title&gt;&lt;secondary-title&gt;Mol. Phylogenet. Evol.&lt;/secondary-title&gt;&lt;/titles&gt;&lt;periodical&gt;&lt;full-title&gt;Mol. Phylogenet. Evol.&lt;/full-title&gt;&lt;/periodical&gt;&lt;pages&gt;473-487&lt;/pages&gt;&lt;volume&gt;55&lt;/volume&gt;&lt;number&gt;2&lt;/number&gt;&lt;keywords&gt;&lt;keyword&gt;Phylogenetics&lt;/keyword&gt;&lt;keyword&gt;Morphometrics&lt;/keyword&gt;&lt;keyword&gt;Mitochondrial DNA&lt;/keyword&gt;&lt;keyword&gt;Nuclear DNA&lt;/keyword&gt;&lt;/keywords&gt;&lt;dates&gt;&lt;year&gt;2010&lt;/year&gt;&lt;pub-dates&gt;&lt;date&gt;2010/05/01/&lt;/date&gt;&lt;/pub-dates&gt;&lt;/dates&gt;&lt;isbn&gt;1055-7903&lt;/isbn&gt;&lt;urls&gt;&lt;related-urls&gt;&lt;url&gt;http://www.sciencedirect.com/science/article/pii/S1055790310000424&lt;/url&gt;&lt;/related-urls&gt;&lt;/urls&gt;&lt;electronic-resource-num&gt;https://doi.org/10.1016/j.ympev.2010.01.031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7" w:tooltip="Meegaskumbura, 2010 #472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Meegaskumbura et al. 2010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2C6EE2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JF817391</w:t>
            </w:r>
          </w:p>
        </w:tc>
        <w:tc>
          <w:tcPr>
            <w:tcW w:w="3218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Suncus malayanus </w:t>
            </w:r>
          </w:p>
        </w:tc>
        <w:tc>
          <w:tcPr>
            <w:tcW w:w="3827" w:type="dxa"/>
            <w:noWrap/>
            <w:hideMark/>
          </w:tcPr>
          <w:p w:rsidR="002C6EE2" w:rsidRPr="00B73426" w:rsidRDefault="00B73426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Omar&lt;/Author&gt;&lt;Year&gt;2011&lt;/Year&gt;&lt;RecNum&gt;402&lt;/RecNum&gt;&lt;DisplayText&gt;(Omar et al. 2011)&lt;/DisplayText&gt;&lt;record&gt;&lt;rec-number&gt;402&lt;/rec-number&gt;&lt;foreign-keys&gt;&lt;key app="EN" db-id="v5szxwvppvpee9e0er7p25six9drvwpas2pa"&gt;402&lt;/key&gt;&lt;/foreign-keys&gt;&lt;ref-type name="Journal Article"&gt;17&lt;/ref-type&gt;&lt;contributors&gt;&lt;authors&gt;&lt;author&gt;Omar, Hasmahzaiti&lt;/author&gt;&lt;author&gt;Adamson, Eleanor&lt;/author&gt;&lt;author&gt;Bhassu, Subha&lt;/author&gt;&lt;author&gt;Goodman, Steven&lt;/author&gt;&lt;author&gt;Soarimalala, Voahangy&lt;/author&gt;&lt;author&gt;Hashim, Rosli&lt;/author&gt;&lt;author&gt;Ruedi, Manuel&lt;/author&gt;&lt;/authors&gt;&lt;/contributors&gt;&lt;titles&gt;&lt;title&gt;&lt;style face="normal" font="default" size="100%"&gt;Phylogenetic relationships of Malayan and Malagasy pygmy shrews of the genus &lt;/style&gt;&lt;style face="italic" font="default" size="100%"&gt;Suncus &lt;/style&gt;&lt;style face="normal" font="default" size="100%"&gt;(Soricomorpha: Soricidae) inferred from mitochondrial Cytochrome &lt;/style&gt;&lt;style face="italic" font="default" size="100%"&gt;b&lt;/style&gt;&lt;style face="normal" font="default" size="100%"&gt; gene sequences&lt;/style&gt;&lt;/title&gt;&lt;secondary-title&gt;Raffles Bull. Zool.&lt;/secondary-title&gt;&lt;alt-title&gt;The Raffles bulletin of zoology&lt;/alt-title&gt;&lt;/titles&gt;&lt;alt-periodical&gt;&lt;full-title&gt;Raffles Bull Zool&lt;/full-title&gt;&lt;abbr-1&gt;The Raffles bulletin of zoology&lt;/abbr-1&gt;&lt;/alt-periodical&gt;&lt;pages&gt;237-243&lt;/pages&gt;&lt;volume&gt;59&lt;/volume&gt;&lt;dates&gt;&lt;year&gt;2011&lt;/year&gt;&lt;/dates&gt;&lt;urls&gt;&lt;/urls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4" w:tooltip="Omar, 2011 #402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Omar et al. 2011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2C6EE2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JF817392</w:t>
            </w:r>
          </w:p>
        </w:tc>
        <w:tc>
          <w:tcPr>
            <w:tcW w:w="3218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Suncus malayanus </w:t>
            </w:r>
          </w:p>
        </w:tc>
        <w:tc>
          <w:tcPr>
            <w:tcW w:w="3827" w:type="dxa"/>
            <w:noWrap/>
            <w:hideMark/>
          </w:tcPr>
          <w:p w:rsidR="002C6EE2" w:rsidRPr="00B73426" w:rsidRDefault="00B73426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Omar&lt;/Author&gt;&lt;Year&gt;2011&lt;/Year&gt;&lt;RecNum&gt;402&lt;/RecNum&gt;&lt;DisplayText&gt;(Omar et al. 2011)&lt;/DisplayText&gt;&lt;record&gt;&lt;rec-number&gt;402&lt;/rec-number&gt;&lt;foreign-keys&gt;&lt;key app="EN" db-id="v5szxwvppvpee9e0er7p25six9drvwpas2pa"&gt;402&lt;/key&gt;&lt;/foreign-keys&gt;&lt;ref-type name="Journal Article"&gt;17&lt;/ref-type&gt;&lt;contributors&gt;&lt;authors&gt;&lt;author&gt;Omar, Hasmahzaiti&lt;/author&gt;&lt;author&gt;Adamson, Eleanor&lt;/author&gt;&lt;author&gt;Bhassu, Subha&lt;/author&gt;&lt;author&gt;Goodman, Steven&lt;/author&gt;&lt;author&gt;Soarimalala, Voahangy&lt;/author&gt;&lt;author&gt;Hashim, Rosli&lt;/author&gt;&lt;author&gt;Ruedi, Manuel&lt;/author&gt;&lt;/authors&gt;&lt;/contributors&gt;&lt;titles&gt;&lt;title&gt;&lt;style face="normal" font="default" size="100%"&gt;Phylogenetic relationships of Malayan and Malagasy pygmy shrews of the genus &lt;/style&gt;&lt;style face="italic" font="default" size="100%"&gt;Suncus &lt;/style&gt;&lt;style face="normal" font="default" size="100%"&gt;(Soricomorpha: Soricidae) inferred from mitochondrial Cytochrome &lt;/style&gt;&lt;style face="italic" font="default" size="100%"&gt;b&lt;/style&gt;&lt;style face="normal" font="default" size="100%"&gt; gene sequences&lt;/style&gt;&lt;/title&gt;&lt;secondary-title&gt;Raffles Bull. Zool.&lt;/secondary-title&gt;&lt;alt-title&gt;The Raffles bulletin of zoology&lt;/alt-title&gt;&lt;/titles&gt;&lt;alt-periodical&gt;&lt;full-title&gt;Raffles Bull Zool&lt;/full-title&gt;&lt;abbr-1&gt;The Raffles bulletin of zoology&lt;/abbr-1&gt;&lt;/alt-periodical&gt;&lt;pages&gt;237-243&lt;/pages&gt;&lt;volume&gt;59&lt;/volume&gt;&lt;dates&gt;&lt;year&gt;2011&lt;/year&gt;&lt;/dates&gt;&lt;urls&gt;&lt;/urls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4" w:tooltip="Omar, 2011 #402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Omar et al. 2011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2C6EE2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JF817393</w:t>
            </w:r>
          </w:p>
        </w:tc>
        <w:tc>
          <w:tcPr>
            <w:tcW w:w="3218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Suncus malayanus </w:t>
            </w:r>
          </w:p>
        </w:tc>
        <w:tc>
          <w:tcPr>
            <w:tcW w:w="3827" w:type="dxa"/>
            <w:noWrap/>
            <w:hideMark/>
          </w:tcPr>
          <w:p w:rsidR="002C6EE2" w:rsidRPr="00B73426" w:rsidRDefault="00B73426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Omar&lt;/Author&gt;&lt;Year&gt;2011&lt;/Year&gt;&lt;RecNum&gt;402&lt;/RecNum&gt;&lt;DisplayText&gt;(Omar et al. 2011)&lt;/DisplayText&gt;&lt;record&gt;&lt;rec-number&gt;402&lt;/rec-number&gt;&lt;foreign-keys&gt;&lt;key app="EN" db-id="v5szxwvppvpee9e0er7p25six9drvwpas2pa"&gt;402&lt;/key&gt;&lt;/foreign-keys&gt;&lt;ref-type name="Journal Article"&gt;17&lt;/ref-type&gt;&lt;contributors&gt;&lt;authors&gt;&lt;author&gt;Omar, Hasmahzaiti&lt;/author&gt;&lt;author&gt;Adamson, Eleanor&lt;/author&gt;&lt;author&gt;Bhassu, Subha&lt;/author&gt;&lt;author&gt;Goodman, Steven&lt;/author&gt;&lt;author&gt;Soarimalala, Voahangy&lt;/author&gt;&lt;author&gt;Hashim, Rosli&lt;/author&gt;&lt;author&gt;Ruedi, Manuel&lt;/author&gt;&lt;/authors&gt;&lt;/contributors&gt;&lt;titles&gt;&lt;title&gt;&lt;style face="normal" font="default" size="100%"&gt;Phylogenetic relationships of Malayan and Malagasy pygmy shrews of the genus &lt;/style&gt;&lt;style face="italic" font="default" size="100%"&gt;Suncus &lt;/style&gt;&lt;style face="normal" font="default" size="100%"&gt;(Soricomorpha: Soricidae) inferred from mitochondrial Cytochrome &lt;/style&gt;&lt;style face="italic" font="default" size="100%"&gt;b&lt;/style&gt;&lt;style face="normal" font="default" size="100%"&gt; gene sequences&lt;/style&gt;&lt;/title&gt;&lt;secondary-title&gt;Raffles Bull. Zool.&lt;/secondary-title&gt;&lt;alt-title&gt;The Raffles bulletin of zoology&lt;/alt-title&gt;&lt;/titles&gt;&lt;alt-periodical&gt;&lt;full-title&gt;Raffles Bull Zool&lt;/full-title&gt;&lt;abbr-1&gt;The Raffles bulletin of zoology&lt;/abbr-1&gt;&lt;/alt-periodical&gt;&lt;pages&gt;237-243&lt;/pages&gt;&lt;volume&gt;59&lt;/volume&gt;&lt;dates&gt;&lt;year&gt;2011&lt;/year&gt;&lt;/dates&gt;&lt;urls&gt;&lt;/urls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4" w:tooltip="Omar, 2011 #402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Omar et al. 2011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2C6EE2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JF817394</w:t>
            </w:r>
          </w:p>
        </w:tc>
        <w:tc>
          <w:tcPr>
            <w:tcW w:w="3218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Suncus madagascariensis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</w:t>
            </w:r>
          </w:p>
        </w:tc>
        <w:tc>
          <w:tcPr>
            <w:tcW w:w="3827" w:type="dxa"/>
            <w:noWrap/>
            <w:hideMark/>
          </w:tcPr>
          <w:p w:rsidR="002C6EE2" w:rsidRPr="00B73426" w:rsidRDefault="00B73426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Omar&lt;/Author&gt;&lt;Year&gt;2011&lt;/Year&gt;&lt;RecNum&gt;402&lt;/RecNum&gt;&lt;DisplayText&gt;(Omar et al. 2011)&lt;/DisplayText&gt;&lt;record&gt;&lt;rec-number&gt;402&lt;/rec-number&gt;&lt;foreign-keys&gt;&lt;key app="EN" db-id="v5szxwvppvpee9e0er7p25six9drvwpas2pa"&gt;402&lt;/key&gt;&lt;/foreign-keys&gt;&lt;ref-type name="Journal Article"&gt;17&lt;/ref-type&gt;&lt;contributors&gt;&lt;authors&gt;&lt;author&gt;Omar, Hasmahzaiti&lt;/author&gt;&lt;author&gt;Adamson, Eleanor&lt;/author&gt;&lt;author&gt;Bhassu, Subha&lt;/author&gt;&lt;author&gt;Goodman, Steven&lt;/author&gt;&lt;author&gt;Soarimalala, Voahangy&lt;/author&gt;&lt;author&gt;Hashim, Rosli&lt;/author&gt;&lt;author&gt;Ruedi, Manuel&lt;/author&gt;&lt;/authors&gt;&lt;/contributors&gt;&lt;titles&gt;&lt;title&gt;&lt;style face="normal" font="default" size="100%"&gt;Phylogenetic relationships of Malayan and Malagasy pygmy shrews of the genus &lt;/style&gt;&lt;style face="italic" font="default" size="100%"&gt;Suncus &lt;/style&gt;&lt;style face="normal" font="default" size="100%"&gt;(Soricomorpha: Soricidae) inferred from mitochondrial Cytochrome &lt;/style&gt;&lt;style face="italic" font="default" size="100%"&gt;b&lt;/style&gt;&lt;style face="normal" font="default" size="100%"&gt; gene sequences&lt;/style&gt;&lt;/title&gt;&lt;secondary-title&gt;Raffles Bull. Zool.&lt;/secondary-title&gt;&lt;alt-title&gt;The Raffles bulletin of zoology&lt;/alt-title&gt;&lt;/titles&gt;&lt;alt-periodical&gt;&lt;full-title&gt;Raffles Bull Zool&lt;/full-title&gt;&lt;abbr-1&gt;The Raffles bulletin of zoology&lt;/abbr-1&gt;&lt;/alt-periodical&gt;&lt;pages&gt;237-243&lt;/pages&gt;&lt;volume&gt;59&lt;/volume&gt;&lt;dates&gt;&lt;year&gt;2011&lt;/year&gt;&lt;/dates&gt;&lt;urls&gt;&lt;/urls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4" w:tooltip="Omar, 2011 #402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Omar et al. 2011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2C6EE2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JF817395</w:t>
            </w:r>
          </w:p>
        </w:tc>
        <w:tc>
          <w:tcPr>
            <w:tcW w:w="3218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Suncus madagascariensis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</w:t>
            </w:r>
          </w:p>
        </w:tc>
        <w:tc>
          <w:tcPr>
            <w:tcW w:w="3827" w:type="dxa"/>
            <w:noWrap/>
            <w:hideMark/>
          </w:tcPr>
          <w:p w:rsidR="002C6EE2" w:rsidRPr="00B73426" w:rsidRDefault="00B73426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Omar&lt;/Author&gt;&lt;Year&gt;2011&lt;/Year&gt;&lt;RecNum&gt;402&lt;/RecNum&gt;&lt;DisplayText&gt;(Omar et al. 2011)&lt;/DisplayText&gt;&lt;record&gt;&lt;rec-number&gt;402&lt;/rec-number&gt;&lt;foreign-keys&gt;&lt;key app="EN" db-id="v5szxwvppvpee9e0er7p25six9drvwpas2pa"&gt;402&lt;/key&gt;&lt;/foreign-keys&gt;&lt;ref-type name="Journal Article"&gt;17&lt;/ref-type&gt;&lt;contributors&gt;&lt;authors&gt;&lt;author&gt;Omar, Hasmahzaiti&lt;/author&gt;&lt;author&gt;Adamson, Eleanor&lt;/author&gt;&lt;author&gt;Bhassu, Subha&lt;/author&gt;&lt;author&gt;Goodman, Steven&lt;/author&gt;&lt;author&gt;Soarimalala, Voahangy&lt;/author&gt;&lt;author&gt;Hashim, Rosli&lt;/author&gt;&lt;author&gt;Ruedi, Manuel&lt;/author&gt;&lt;/authors&gt;&lt;/contributors&gt;&lt;titles&gt;&lt;title&gt;&lt;style face="normal" font="default" size="100%"&gt;Phylogenetic relationships of Malayan and Malagasy pygmy shrews of the genus &lt;/style&gt;&lt;style face="italic" font="default" size="100%"&gt;Suncus &lt;/style&gt;&lt;style face="normal" font="default" size="100%"&gt;(Soricomorpha: Soricidae) inferred from mitochondrial Cytochrome &lt;/style&gt;&lt;style face="italic" font="default" size="100%"&gt;b&lt;/style&gt;&lt;style face="normal" font="default" size="100%"&gt; gene sequences&lt;/style&gt;&lt;/title&gt;&lt;secondary-title&gt;Raffles Bull. Zool.&lt;/secondary-title&gt;&lt;alt-title&gt;The Raffles bulletin of zoology&lt;/alt-title&gt;&lt;/titles&gt;&lt;alt-periodical&gt;&lt;full-title&gt;Raffles Bull Zool&lt;/full-title&gt;&lt;abbr-1&gt;The Raffles bulletin of zoology&lt;/abbr-1&gt;&lt;/alt-periodical&gt;&lt;pages&gt;237-243&lt;/pages&gt;&lt;volume&gt;59&lt;/volume&gt;&lt;dates&gt;&lt;year&gt;2011&lt;/year&gt;&lt;/dates&gt;&lt;urls&gt;&lt;/urls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4" w:tooltip="Omar, 2011 #402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Omar et al. 2011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2C6EE2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JF817396</w:t>
            </w:r>
          </w:p>
        </w:tc>
        <w:tc>
          <w:tcPr>
            <w:tcW w:w="3218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Suncus etruscus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France</w:t>
            </w:r>
          </w:p>
        </w:tc>
        <w:tc>
          <w:tcPr>
            <w:tcW w:w="3827" w:type="dxa"/>
            <w:noWrap/>
            <w:hideMark/>
          </w:tcPr>
          <w:p w:rsidR="002C6EE2" w:rsidRPr="00B73426" w:rsidRDefault="00B73426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Omar&lt;/Author&gt;&lt;Year&gt;2011&lt;/Year&gt;&lt;RecNum&gt;402&lt;/RecNum&gt;&lt;DisplayText&gt;(Omar et al. 2011)&lt;/DisplayText&gt;&lt;record&gt;&lt;rec-number&gt;402&lt;/rec-number&gt;&lt;foreign-keys&gt;&lt;key app="EN" db-id="v5szxwvppvpee9e0er7p25six9drvwpas2pa"&gt;402&lt;/key&gt;&lt;/foreign-keys&gt;&lt;ref-type name="Journal Article"&gt;17&lt;/ref-type&gt;&lt;contributors&gt;&lt;authors&gt;&lt;author&gt;Omar, Hasmahzaiti&lt;/author&gt;&lt;author&gt;Adamson, Eleanor&lt;/author&gt;&lt;author&gt;Bhassu, Subha&lt;/author&gt;&lt;author&gt;Goodman, Steven&lt;/author&gt;&lt;author&gt;Soarimalala, Voahangy&lt;/author&gt;&lt;author&gt;Hashim, Rosli&lt;/author&gt;&lt;author&gt;Ruedi, Manuel&lt;/author&gt;&lt;/authors&gt;&lt;/contributors&gt;&lt;titles&gt;&lt;title&gt;&lt;style face="normal" font="default" size="100%"&gt;Phylogenetic relationships of Malayan and Malagasy pygmy shrews of the genus &lt;/style&gt;&lt;style face="italic" font="default" size="100%"&gt;Suncus &lt;/style&gt;&lt;style face="normal" font="default" size="100%"&gt;(Soricomorpha: Soricidae) inferred from mitochondrial Cytochrome &lt;/style&gt;&lt;style face="italic" font="default" size="100%"&gt;b&lt;/style&gt;&lt;style face="normal" font="default" size="100%"&gt; gene sequences&lt;/style&gt;&lt;/title&gt;&lt;secondary-title&gt;Raffles Bull. Zool.&lt;/secondary-title&gt;&lt;alt-title&gt;The Raffles bulletin of zoology&lt;/alt-title&gt;&lt;/titles&gt;&lt;alt-periodical&gt;&lt;full-title&gt;Raffles Bull Zool&lt;/full-title&gt;&lt;abbr-1&gt;The Raffles bulletin of zoology&lt;/abbr-1&gt;&lt;/alt-periodical&gt;&lt;pages&gt;237-243&lt;/pages&gt;&lt;volume&gt;59&lt;/volume&gt;&lt;dates&gt;&lt;year&gt;2011&lt;/year&gt;&lt;/dates&gt;&lt;urls&gt;&lt;/urls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4" w:tooltip="Omar, 2011 #402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Omar et al. 2011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2C6EE2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JF914980</w:t>
            </w:r>
          </w:p>
        </w:tc>
        <w:tc>
          <w:tcPr>
            <w:tcW w:w="3218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Suncus fellowesgordoni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Sri Lanka</w:t>
            </w:r>
          </w:p>
        </w:tc>
        <w:tc>
          <w:tcPr>
            <w:tcW w:w="3827" w:type="dxa"/>
            <w:noWrap/>
            <w:hideMark/>
          </w:tcPr>
          <w:p w:rsidR="002C6EE2" w:rsidRPr="00B73426" w:rsidRDefault="00B73426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Meegaskumbura&lt;/Author&gt;&lt;Year&gt;2012&lt;/Year&gt;&lt;RecNum&gt;400&lt;/RecNum&gt;&lt;DisplayText&gt;(Meegaskumbura et al. 2012)&lt;/DisplayText&gt;&lt;record&gt;&lt;rec-number&gt;400&lt;/rec-number&gt;&lt;foreign-keys&gt;&lt;key app="EN" db-id="v5szxwvppvpee9e0er7p25six9drvwpas2pa"&gt;400&lt;/key&gt;&lt;/foreign-keys&gt;&lt;ref-type name="Journal Article"&gt;17&lt;/ref-type&gt;&lt;contributors&gt;&lt;authors&gt;&lt;author&gt;Meegaskumbura, S.&lt;/author&gt;&lt;author&gt;Meegaskumbura, M.&lt;/author&gt;&lt;author&gt;Schneider, C. J.&lt;/author&gt;&lt;/authors&gt;&lt;/contributors&gt;&lt;auth-address&gt;Boston Univ, Dept Biol, Boston, MA 02215 USA&amp;#xD;Univ Peradeniya, Fac Sci, Dept Zool, Peradeniya, Sri Lanka&lt;/auth-address&gt;&lt;titles&gt;&lt;title&gt;&lt;style face="normal" font="default" size="100%"&gt;Re-evaluation of the taxonomy of the Sri Lankan pigmy shrew &lt;/style&gt;&lt;style face="italic" font="default" size="100%"&gt;Suncus fellowesgordoni &lt;/style&gt;&lt;style face="normal" font="default" size="100%"&gt;(Soricidae: Crocidurinae) and its phylogenetic relationship with &lt;/style&gt;&lt;style face="italic" font="default" size="100%"&gt;S. etruscus&lt;/style&gt;&lt;/title&gt;&lt;secondary-title&gt;Zootaxa&lt;/secondary-title&gt;&lt;alt-title&gt;Zootaxa&lt;/alt-title&gt;&lt;/titles&gt;&lt;periodical&gt;&lt;full-title&gt;Zootaxa&lt;/full-title&gt;&lt;abbr-1&gt;Zootaxa&lt;/abbr-1&gt;&lt;/periodical&gt;&lt;alt-periodical&gt;&lt;full-title&gt;Zootaxa&lt;/full-title&gt;&lt;abbr-1&gt;Zootaxa&lt;/abbr-1&gt;&lt;/alt-periodical&gt;&lt;pages&gt;57-68&lt;/pages&gt;&lt;number&gt;3187&lt;/number&gt;&lt;keywords&gt;&lt;keyword&gt;sri lanka&lt;/keyword&gt;&lt;keyword&gt;pygmy shrews&lt;/keyword&gt;&lt;keyword&gt;systematics&lt;/keyword&gt;&lt;keyword&gt;morphology&lt;/keyword&gt;&lt;keyword&gt;cytochrome-b&lt;/keyword&gt;&lt;keyword&gt;rag 1&lt;/keyword&gt;&lt;keyword&gt;mitochondrial&lt;/keyword&gt;&lt;keyword&gt;mammalia&lt;/keyword&gt;&lt;keyword&gt;radiation&lt;/keyword&gt;&lt;/keywords&gt;&lt;dates&gt;&lt;year&gt;2012&lt;/year&gt;&lt;pub-dates&gt;&lt;date&gt;Feb 9&lt;/date&gt;&lt;/pub-dates&gt;&lt;/dates&gt;&lt;isbn&gt;1175-5326&lt;/isbn&gt;&lt;accession-num&gt;ISI:000300248200005&lt;/accession-num&gt;&lt;urls&gt;&lt;related-urls&gt;&lt;url&gt;&amp;lt;Go to ISI&amp;gt;://000300248200005&lt;/url&gt;&lt;/related-urls&gt;&lt;/urls&gt;&lt;language&gt;English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8" w:tooltip="Meegaskumbura, 2012 #400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Meegaskumbura et al. 2012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2C6EE2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JF914981</w:t>
            </w:r>
          </w:p>
        </w:tc>
        <w:tc>
          <w:tcPr>
            <w:tcW w:w="3218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Suncus fellowesgordoni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</w:t>
            </w:r>
          </w:p>
        </w:tc>
        <w:tc>
          <w:tcPr>
            <w:tcW w:w="3827" w:type="dxa"/>
            <w:noWrap/>
            <w:hideMark/>
          </w:tcPr>
          <w:p w:rsidR="002C6EE2" w:rsidRPr="00B73426" w:rsidRDefault="00B73426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Meegaskumbura&lt;/Author&gt;&lt;Year&gt;2012&lt;/Year&gt;&lt;RecNum&gt;400&lt;/RecNum&gt;&lt;DisplayText&gt;(Meegaskumbura et al. 2012)&lt;/DisplayText&gt;&lt;record&gt;&lt;rec-number&gt;400&lt;/rec-number&gt;&lt;foreign-keys&gt;&lt;key app="EN" db-id="v5szxwvppvpee9e0er7p25six9drvwpas2pa"&gt;400&lt;/key&gt;&lt;/foreign-keys&gt;&lt;ref-type name="Journal Article"&gt;17&lt;/ref-type&gt;&lt;contributors&gt;&lt;authors&gt;&lt;author&gt;Meegaskumbura, S.&lt;/author&gt;&lt;author&gt;Meegaskumbura, M.&lt;/author&gt;&lt;author&gt;Schneider, C. J.&lt;/author&gt;&lt;/authors&gt;&lt;/contributors&gt;&lt;auth-address&gt;Boston Univ, Dept Biol, Boston, MA 02215 USA&amp;#xD;Univ Peradeniya, Fac Sci, Dept Zool, Peradeniya, Sri Lanka&lt;/auth-address&gt;&lt;titles&gt;&lt;title&gt;&lt;style face="normal" font="default" size="100%"&gt;Re-evaluation of the taxonomy of the Sri Lankan pigmy shrew &lt;/style&gt;&lt;style face="italic" font="default" size="100%"&gt;Suncus fellowesgordoni &lt;/style&gt;&lt;style face="normal" font="default" size="100%"&gt;(Soricidae: Crocidurinae) and its phylogenetic relationship with &lt;/style&gt;&lt;style face="italic" font="default" size="100%"&gt;S. etruscus&lt;/style&gt;&lt;/title&gt;&lt;secondary-title&gt;Zootaxa&lt;/secondary-title&gt;&lt;alt-title&gt;Zootaxa&lt;/alt-title&gt;&lt;/titles&gt;&lt;periodical&gt;&lt;full-title&gt;Zootaxa&lt;/full-title&gt;&lt;abbr-1&gt;Zootaxa&lt;/abbr-1&gt;&lt;/periodical&gt;&lt;alt-periodical&gt;&lt;full-title&gt;Zootaxa&lt;/full-title&gt;&lt;abbr-1&gt;Zootaxa&lt;/abbr-1&gt;&lt;/alt-periodical&gt;&lt;pages&gt;57-68&lt;/pages&gt;&lt;number&gt;3187&lt;/number&gt;&lt;keywords&gt;&lt;keyword&gt;sri lanka&lt;/keyword&gt;&lt;keyword&gt;pygmy shrews&lt;/keyword&gt;&lt;keyword&gt;systematics&lt;/keyword&gt;&lt;keyword&gt;morphology&lt;/keyword&gt;&lt;keyword&gt;cytochrome-b&lt;/keyword&gt;&lt;keyword&gt;rag 1&lt;/keyword&gt;&lt;keyword&gt;mitochondrial&lt;/keyword&gt;&lt;keyword&gt;mammalia&lt;/keyword&gt;&lt;keyword&gt;radiation&lt;/keyword&gt;&lt;/keywords&gt;&lt;dates&gt;&lt;year&gt;2012&lt;/year&gt;&lt;pub-dates&gt;&lt;date&gt;Feb 9&lt;/date&gt;&lt;/pub-dates&gt;&lt;/dates&gt;&lt;isbn&gt;1175-5326&lt;/isbn&gt;&lt;accession-num&gt;ISI:000300248200005&lt;/accession-num&gt;&lt;urls&gt;&lt;related-urls&gt;&lt;url&gt;&amp;lt;Go to ISI&amp;gt;://000300248200005&lt;/url&gt;&lt;/related-urls&gt;&lt;/urls&gt;&lt;language&gt;English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8" w:tooltip="Meegaskumbura, 2012 #400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Meegaskumbura et al. 2012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2C6EE2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JF914982</w:t>
            </w:r>
          </w:p>
        </w:tc>
        <w:tc>
          <w:tcPr>
            <w:tcW w:w="3218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Suncus fellowesgordoni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</w:t>
            </w:r>
          </w:p>
        </w:tc>
        <w:tc>
          <w:tcPr>
            <w:tcW w:w="3827" w:type="dxa"/>
            <w:noWrap/>
            <w:hideMark/>
          </w:tcPr>
          <w:p w:rsidR="002C6EE2" w:rsidRPr="00B73426" w:rsidRDefault="00B73426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Meegaskumbura&lt;/Author&gt;&lt;Year&gt;2012&lt;/Year&gt;&lt;RecNum&gt;400&lt;/RecNum&gt;&lt;DisplayText&gt;(Meegaskumbura et al. 2012)&lt;/DisplayText&gt;&lt;record&gt;&lt;rec-number&gt;400&lt;/rec-number&gt;&lt;foreign-keys&gt;&lt;key app="EN" db-id="v5szxwvppvpee9e0er7p25six9drvwpas2pa"&gt;400&lt;/key&gt;&lt;/foreign-keys&gt;&lt;ref-type name="Journal Article"&gt;17&lt;/ref-type&gt;&lt;contributors&gt;&lt;authors&gt;&lt;author&gt;Meegaskumbura, S.&lt;/author&gt;&lt;author&gt;Meegaskumbura, M.&lt;/author&gt;&lt;author&gt;Schneider, C. J.&lt;/author&gt;&lt;/authors&gt;&lt;/contributors&gt;&lt;auth-address&gt;Boston Univ, Dept Biol, Boston, MA 02215 USA&amp;#xD;Univ Peradeniya, Fac Sci, Dept Zool, Peradeniya, Sri Lanka&lt;/auth-address&gt;&lt;titles&gt;&lt;title&gt;&lt;style face="normal" font="default" size="100%"&gt;Re-evaluation of the taxonomy of the Sri Lankan pigmy shrew &lt;/style&gt;&lt;style face="italic" font="default" size="100%"&gt;Suncus fellowesgordoni &lt;/style&gt;&lt;style face="normal" font="default" size="100%"&gt;(Soricidae: Crocidurinae) and its phylogenetic relationship with &lt;/style&gt;&lt;style face="italic" font="default" size="100%"&gt;S. etruscus&lt;/style&gt;&lt;/title&gt;&lt;secondary-title&gt;Zootaxa&lt;/secondary-title&gt;&lt;alt-title&gt;Zootaxa&lt;/alt-title&gt;&lt;/titles&gt;&lt;periodical&gt;&lt;full-title&gt;Zootaxa&lt;/full-title&gt;&lt;abbr-1&gt;Zootaxa&lt;/abbr-1&gt;&lt;/periodical&gt;&lt;alt-periodical&gt;&lt;full-title&gt;Zootaxa&lt;/full-title&gt;&lt;abbr-1&gt;Zootaxa&lt;/abbr-1&gt;&lt;/alt-periodical&gt;&lt;pages&gt;57-68&lt;/pages&gt;&lt;number&gt;3187&lt;/number&gt;&lt;keywords&gt;&lt;keyword&gt;sri lanka&lt;/keyword&gt;&lt;keyword&gt;pygmy shrews&lt;/keyword&gt;&lt;keyword&gt;systematics&lt;/keyword&gt;&lt;keyword&gt;morphology&lt;/keyword&gt;&lt;keyword&gt;cytochrome-b&lt;/keyword&gt;&lt;keyword&gt;rag 1&lt;/keyword&gt;&lt;keyword&gt;mitochondrial&lt;/keyword&gt;&lt;keyword&gt;mammalia&lt;/keyword&gt;&lt;keyword&gt;radiation&lt;/keyword&gt;&lt;/keywords&gt;&lt;dates&gt;&lt;year&gt;2012&lt;/year&gt;&lt;pub-dates&gt;&lt;date&gt;Feb 9&lt;/date&gt;&lt;/pub-dates&gt;&lt;/dates&gt;&lt;isbn&gt;1175-5326&lt;/isbn&gt;&lt;accession-num&gt;ISI:000300248200005&lt;/accession-num&gt;&lt;urls&gt;&lt;related-urls&gt;&lt;url&gt;&amp;lt;Go to ISI&amp;gt;://000300248200005&lt;/url&gt;&lt;/related-urls&gt;&lt;/urls&gt;&lt;language&gt;English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8" w:tooltip="Meegaskumbura, 2012 #400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Meegaskumbura et al. 2012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2C6EE2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JF914983</w:t>
            </w:r>
          </w:p>
        </w:tc>
        <w:tc>
          <w:tcPr>
            <w:tcW w:w="3218" w:type="dxa"/>
            <w:noWrap/>
            <w:hideMark/>
          </w:tcPr>
          <w:p w:rsidR="002C6EE2" w:rsidRPr="00B73426" w:rsidRDefault="002C6EE2" w:rsidP="002C6EE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Suncus fellowesgordoni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</w:t>
            </w:r>
          </w:p>
        </w:tc>
        <w:tc>
          <w:tcPr>
            <w:tcW w:w="3827" w:type="dxa"/>
            <w:noWrap/>
            <w:hideMark/>
          </w:tcPr>
          <w:p w:rsidR="002C6EE2" w:rsidRPr="00B73426" w:rsidRDefault="00B73426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Meegaskumbura&lt;/Author&gt;&lt;Year&gt;2012&lt;/Year&gt;&lt;RecNum&gt;400&lt;/RecNum&gt;&lt;DisplayText&gt;(Meegaskumbura et al. 2012)&lt;/DisplayText&gt;&lt;record&gt;&lt;rec-number&gt;400&lt;/rec-number&gt;&lt;foreign-keys&gt;&lt;key app="EN" db-id="v5szxwvppvpee9e0er7p25six9drvwpas2pa"&gt;400&lt;/key&gt;&lt;/foreign-keys&gt;&lt;ref-type name="Journal Article"&gt;17&lt;/ref-type&gt;&lt;contributors&gt;&lt;authors&gt;&lt;author&gt;Meegaskumbura, S.&lt;/author&gt;&lt;author&gt;Meegaskumbura, M.&lt;/author&gt;&lt;author&gt;Schneider, C. J.&lt;/author&gt;&lt;/authors&gt;&lt;/contributors&gt;&lt;auth-address&gt;Boston Univ, Dept Biol, Boston, MA 02215 USA&amp;#xD;Univ Peradeniya, Fac Sci, Dept Zool, Peradeniya, Sri Lanka&lt;/auth-address&gt;&lt;titles&gt;&lt;title&gt;&lt;style face="normal" font="default" size="100%"&gt;Re-evaluation of the taxonomy of the Sri Lankan pigmy shrew &lt;/style&gt;&lt;style face="italic" font="default" size="100%"&gt;Suncus fellowesgordoni &lt;/style&gt;&lt;style face="normal" font="default" size="100%"&gt;(Soricidae: Crocidurinae) and its phylogenetic relationship with &lt;/style&gt;&lt;style face="italic" font="default" size="100%"&gt;S. etruscus&lt;/style&gt;&lt;/title&gt;&lt;secondary-title&gt;Zootaxa&lt;/secondary-title&gt;&lt;alt-title&gt;Zootaxa&lt;/alt-title&gt;&lt;/titles&gt;&lt;periodical&gt;&lt;full-title&gt;Zootaxa&lt;/full-title&gt;&lt;abbr-1&gt;Zootaxa&lt;/abbr-1&gt;&lt;/periodical&gt;&lt;alt-periodical&gt;&lt;full-title&gt;Zootaxa&lt;/full-title&gt;&lt;abbr-1&gt;Zootaxa&lt;/abbr-1&gt;&lt;/alt-periodical&gt;&lt;pages&gt;57-68&lt;/pages&gt;&lt;number&gt;3187&lt;/number&gt;&lt;keywords&gt;&lt;keyword&gt;sri lanka&lt;/keyword&gt;&lt;keyword&gt;pygmy shrews&lt;/keyword&gt;&lt;keyword&gt;systematics&lt;/keyword&gt;&lt;keyword&gt;morphology&lt;/keyword&gt;&lt;keyword&gt;cytochrome-b&lt;/keyword&gt;&lt;keyword&gt;rag 1&lt;/keyword&gt;&lt;keyword&gt;mitochondrial&lt;/keyword&gt;&lt;keyword&gt;mammalia&lt;/keyword&gt;&lt;keyword&gt;radiation&lt;/keyword&gt;&lt;/keywords&gt;&lt;dates&gt;&lt;year&gt;2012&lt;/year&gt;&lt;pub-dates&gt;&lt;date&gt;Feb 9&lt;/date&gt;&lt;/pub-dates&gt;&lt;/dates&gt;&lt;isbn&gt;1175-5326&lt;/isbn&gt;&lt;accession-num&gt;ISI:000300248200005&lt;/accession-num&gt;&lt;urls&gt;&lt;related-urls&gt;&lt;url&gt;&amp;lt;Go to ISI&amp;gt;://000300248200005&lt;/url&gt;&lt;/related-urls&gt;&lt;/urls&gt;&lt;language&gt;English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8" w:tooltip="Meegaskumbura, 2012 #400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Meegaskumbura et al. 2012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24DD4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JN556043</w:t>
            </w:r>
          </w:p>
        </w:tc>
        <w:tc>
          <w:tcPr>
            <w:tcW w:w="3218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Suncus etruscus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India</w:t>
            </w:r>
          </w:p>
        </w:tc>
        <w:tc>
          <w:tcPr>
            <w:tcW w:w="3827" w:type="dxa"/>
            <w:noWrap/>
            <w:hideMark/>
          </w:tcPr>
          <w:p w:rsidR="00B24DD4" w:rsidRPr="00B73426" w:rsidRDefault="00B73426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Meegaskumbura&lt;/Author&gt;&lt;Year&gt;2012&lt;/Year&gt;&lt;RecNum&gt;400&lt;/RecNum&gt;&lt;DisplayText&gt;(Meegaskumbura et al. 2012)&lt;/DisplayText&gt;&lt;record&gt;&lt;rec-number&gt;400&lt;/rec-number&gt;&lt;foreign-keys&gt;&lt;key app="EN" db-id="v5szxwvppvpee9e0er7p25six9drvwpas2pa"&gt;400&lt;/key&gt;&lt;/foreign-keys&gt;&lt;ref-type name="Journal Article"&gt;17&lt;/ref-type&gt;&lt;contributors&gt;&lt;authors&gt;&lt;author&gt;Meegaskumbura, S.&lt;/author&gt;&lt;author&gt;Meegaskumbura, M.&lt;/author&gt;&lt;author&gt;Schneider, C. J.&lt;/author&gt;&lt;/authors&gt;&lt;/contributors&gt;&lt;auth-address&gt;Boston Univ, Dept Biol, Boston, MA 02215 USA&amp;#xD;Univ Peradeniya, Fac Sci, Dept Zool, Peradeniya, Sri Lanka&lt;/auth-address&gt;&lt;titles&gt;&lt;title&gt;&lt;style face="normal" font="default" size="100%"&gt;Re-evaluation of the taxonomy of the Sri Lankan pigmy shrew &lt;/style&gt;&lt;style face="italic" font="default" size="100%"&gt;Suncus fellowesgordoni &lt;/style&gt;&lt;style face="normal" font="default" size="100%"&gt;(Soricidae: Crocidurinae) and its phylogenetic relationship with &lt;/style&gt;&lt;style face="italic" font="default" size="100%"&gt;S. etruscus&lt;/style&gt;&lt;/title&gt;&lt;secondary-title&gt;Zootaxa&lt;/secondary-title&gt;&lt;alt-title&gt;Zootaxa&lt;/alt-title&gt;&lt;/titles&gt;&lt;periodical&gt;&lt;full-title&gt;Zootaxa&lt;/full-title&gt;&lt;abbr-1&gt;Zootaxa&lt;/abbr-1&gt;&lt;/periodical&gt;&lt;alt-periodical&gt;&lt;full-title&gt;Zootaxa&lt;/full-title&gt;&lt;abbr-1&gt;Zootaxa&lt;/abbr-1&gt;&lt;/alt-periodical&gt;&lt;pages&gt;57-68&lt;/pages&gt;&lt;number&gt;3187&lt;/number&gt;&lt;keywords&gt;&lt;keyword&gt;sri lanka&lt;/keyword&gt;&lt;keyword&gt;pygmy shrews&lt;/keyword&gt;&lt;keyword&gt;systematics&lt;/keyword&gt;&lt;keyword&gt;morphology&lt;/keyword&gt;&lt;keyword&gt;cytochrome-b&lt;/keyword&gt;&lt;keyword&gt;rag 1&lt;/keyword&gt;&lt;keyword&gt;mitochondrial&lt;/keyword&gt;&lt;keyword&gt;mammalia&lt;/keyword&gt;&lt;keyword&gt;radiation&lt;/keyword&gt;&lt;/keywords&gt;&lt;dates&gt;&lt;year&gt;2012&lt;/year&gt;&lt;pub-dates&gt;&lt;date&gt;Feb 9&lt;/date&gt;&lt;/pub-dates&gt;&lt;/dates&gt;&lt;isbn&gt;1175-5326&lt;/isbn&gt;&lt;accession-num&gt;ISI:000300248200005&lt;/accession-num&gt;&lt;urls&gt;&lt;related-urls&gt;&lt;url&gt;&amp;lt;Go to ISI&amp;gt;://000300248200005&lt;/url&gt;&lt;/related-urls&gt;&lt;/urls&gt;&lt;language&gt;English&lt;/language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38" w:tooltip="Meegaskumbura, 2012 #400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Meegaskumbura et al. 2012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24DD4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F110756</w:t>
            </w:r>
          </w:p>
        </w:tc>
        <w:tc>
          <w:tcPr>
            <w:tcW w:w="3218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Suncus etruscus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Vietnam</w:t>
            </w:r>
          </w:p>
        </w:tc>
        <w:tc>
          <w:tcPr>
            <w:tcW w:w="3827" w:type="dxa"/>
            <w:noWrap/>
            <w:hideMark/>
          </w:tcPr>
          <w:p w:rsidR="00B24DD4" w:rsidRPr="00B73426" w:rsidRDefault="00B73426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Stanley&lt;/Author&gt;&lt;Year&gt;2013&lt;/Year&gt;&lt;RecNum&gt;484&lt;/RecNum&gt;&lt;DisplayText&gt;(Stanley et al. 2013)&lt;/DisplayText&gt;&lt;record&gt;&lt;rec-number&gt;484&lt;/rec-number&gt;&lt;foreign-keys&gt;&lt;key app="EN" db-id="v5szxwvppvpee9e0er7p25six9drvwpas2pa"&gt;484&lt;/key&gt;&lt;/foreign-keys&gt;&lt;ref-type name="Journal Article"&gt;17&lt;/ref-type&gt;&lt;contributors&gt;&lt;authors&gt;&lt;author&gt;Stanley, W. T.&lt;/author&gt;&lt;author&gt;Robbins, L. W.&lt;/author&gt;&lt;author&gt;Malekani, J. M.&lt;/author&gt;&lt;author&gt;Mbalitini, S. G.&lt;/author&gt;&lt;author&gt;Migurimu, D. A.&lt;/author&gt;&lt;author&gt;Mukinzi, J. C.&lt;/author&gt;&lt;author&gt;Hulselmans, J.&lt;/author&gt;&lt;author&gt;Prevot, V.&lt;/author&gt;&lt;author&gt;Verheyen, E.&lt;/author&gt;&lt;author&gt;Hutterer, R.&lt;/author&gt;&lt;author&gt;Doty, J. B.&lt;/author&gt;&lt;author&gt;Monroe, B. P.&lt;/author&gt;&lt;author&gt;Nakazawa, Y. J.&lt;/author&gt;&lt;author&gt;Braden, Z.&lt;/author&gt;&lt;author&gt;Carroll, D.&lt;/author&gt;&lt;author&gt;Peterhans, J. C.&lt;/author&gt;&lt;author&gt;Bates, J. M.&lt;/author&gt;&lt;author&gt;Esselstyn, J. A.&lt;/author&gt;&lt;/authors&gt;&lt;/contributors&gt;&lt;auth-address&gt;Science and Education, Field Museum of Natural History, Chicago, IL, USA. bstanley@fieldmuseum.org&lt;/auth-address&gt;&lt;titles&gt;&lt;title&gt;A new hero emerges: another exceptional mammalian spine and its potential adaptive significance&lt;/title&gt;&lt;secondary-title&gt;Biol. Lett.&lt;/secondary-title&gt;&lt;alt-title&gt;Biology letters&lt;/alt-title&gt;&lt;/titles&gt;&lt;alt-periodical&gt;&lt;full-title&gt;Biol Lett&lt;/full-title&gt;&lt;abbr-1&gt;Biology letters&lt;/abbr-1&gt;&lt;/alt-periodical&gt;&lt;pages&gt;20130486&lt;/pages&gt;&lt;volume&gt;9&lt;/volume&gt;&lt;number&gt;5&lt;/number&gt;&lt;keywords&gt;&lt;keyword&gt;Adaptation, Physiological&lt;/keyword&gt;&lt;keyword&gt;Animals&lt;/keyword&gt;&lt;keyword&gt;Ecosystem&lt;/keyword&gt;&lt;keyword&gt;Phylogeny&lt;/keyword&gt;&lt;keyword&gt;Shrews&lt;/keyword&gt;&lt;keyword&gt;Spine/anatomy &amp;amp; histology/ physiology&lt;/keyword&gt;&lt;/keywords&gt;&lt;dates&gt;&lt;year&gt;2013&lt;/year&gt;&lt;pub-dates&gt;&lt;date&gt;Oct 23&lt;/date&gt;&lt;/pub-dates&gt;&lt;/dates&gt;&lt;isbn&gt;1744-957X&amp;#xD;1744-9561 (Linking)&lt;/isbn&gt;&lt;accession-num&gt;23883579&lt;/accession-num&gt;&lt;urls&gt;&lt;/urls&gt;&lt;custom1&gt;PMC3971687&lt;/custom1&gt;&lt;electronic-resource-num&gt;10.1098/rsbl.2013.0486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0" w:tooltip="Stanley, 2013 #484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Stanley et al. 2013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24DD4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F294418</w:t>
            </w:r>
          </w:p>
        </w:tc>
        <w:tc>
          <w:tcPr>
            <w:tcW w:w="3218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Suncus murinu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China</w:t>
            </w:r>
          </w:p>
        </w:tc>
        <w:tc>
          <w:tcPr>
            <w:tcW w:w="3827" w:type="dxa"/>
            <w:noWrap/>
            <w:hideMark/>
          </w:tcPr>
          <w:p w:rsidR="00B24DD4" w:rsidRPr="00B73426" w:rsidRDefault="00B73426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XYW5nPC9BdXRob3I+PFllYXI+MjAxNTwvWWVhcj48UmVj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>
                <w:fldData xml:space="preserve">PEVuZE5vdGU+PENpdGU+PEF1dGhvcj5XYW5nPC9BdXRob3I+PFllYXI+MjAxNTwvWWVhcj48UmVj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</w:fldData>
              </w:fldCha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.DATA 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52" w:tooltip="Wang, 2015 #509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Wang et al. 2015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24DD4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KP343796</w:t>
            </w:r>
          </w:p>
        </w:tc>
        <w:tc>
          <w:tcPr>
            <w:tcW w:w="3218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Suncus etruscus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Afghanistan</w:t>
            </w:r>
          </w:p>
        </w:tc>
        <w:tc>
          <w:tcPr>
            <w:tcW w:w="3827" w:type="dxa"/>
            <w:noWrap/>
            <w:hideMark/>
          </w:tcPr>
          <w:p w:rsidR="00B24DD4" w:rsidRPr="00B73426" w:rsidRDefault="00B73426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Gertler&lt;/Author&gt;&lt;Year&gt;2017&lt;/Year&gt;&lt;RecNum&gt;503&lt;/RecNum&gt;&lt;DisplayText&gt;(Gertler et al. 2017)&lt;/DisplayText&gt;&lt;record&gt;&lt;rec-number&gt;503&lt;/rec-number&gt;&lt;foreign-keys&gt;&lt;key app="EN" db-id="v5szxwvppvpee9e0er7p25six9drvwpas2pa"&gt;503&lt;/key&gt;&lt;/foreign-keys&gt;&lt;ref-type name="Journal Article"&gt;17&lt;/ref-type&gt;&lt;contributors&gt;&lt;authors&gt;&lt;author&gt;Gertler, Christoph&lt;/author&gt;&lt;author&gt;Schlegel, Mathias&lt;/author&gt;&lt;author&gt;Linnenbrink, Miriam&lt;/author&gt;&lt;author&gt;Hutterer, Rainer&lt;/author&gt;&lt;author&gt;König, Patricia&lt;/author&gt;&lt;author&gt;Ehlers, Bernhard&lt;/author&gt;&lt;author&gt;Fischer, Kerstin&lt;/author&gt;&lt;author&gt;Ryll, René&lt;/author&gt;&lt;author&gt;Lewitzki, Jens&lt;/author&gt;&lt;author&gt;Sauer, Sabine&lt;/author&gt;&lt;author&gt;Baumann, Kathrin&lt;/author&gt;&lt;author&gt;Breithaupt, Angele&lt;/author&gt;&lt;author&gt;Faulde, Michael&lt;/author&gt;&lt;author&gt;Teifke, Jens P.&lt;/author&gt;&lt;author&gt;Tautz, Diethard&lt;/author&gt;&lt;author&gt;Ulrich, Rainer G.&lt;/author&gt;&lt;/authors&gt;&lt;/contributors&gt;&lt;titles&gt;&lt;title&gt;Indigenous house mice dominate small mammal communities in northern Afghan military bases&lt;/title&gt;&lt;secondary-title&gt;BMC Zool.&lt;/secondary-title&gt;&lt;/titles&gt;&lt;periodical&gt;&lt;full-title&gt;BMC Zool.&lt;/full-title&gt;&lt;/periodical&gt;&lt;pages&gt;15&lt;/pages&gt;&lt;volume&gt;2&lt;/volume&gt;&lt;dates&gt;&lt;year&gt;2017&lt;/year&gt;&lt;/dates&gt;&lt;urls&gt;&lt;/urls&gt;&lt;electronic-resource-num&gt;10.1186/s40850-017-0024-z&lt;/electronic-resource-num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25" w:tooltip="Gertler, 2017 #50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Gertler et al. 2017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24DD4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C126460</w:t>
            </w:r>
          </w:p>
        </w:tc>
        <w:tc>
          <w:tcPr>
            <w:tcW w:w="3218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Suncus murinu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Okinawa </w:t>
            </w:r>
          </w:p>
        </w:tc>
        <w:tc>
          <w:tcPr>
            <w:tcW w:w="3827" w:type="dxa"/>
            <w:noWrap/>
            <w:hideMark/>
          </w:tcPr>
          <w:p w:rsidR="00B24DD4" w:rsidRPr="00B73426" w:rsidRDefault="00B73426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Ohdachi&lt;/Author&gt;&lt;Year&gt;2016&lt;/Year&gt;&lt;RecNum&gt;493&lt;/RecNum&gt;&lt;DisplayText&gt;(Ohdachi et al. 2016)&lt;/DisplayText&gt;&lt;record&gt;&lt;rec-number&gt;493&lt;/rec-number&gt;&lt;foreign-keys&gt;&lt;key app="EN" db-id="v5szxwvppvpee9e0er7p25six9drvwpas2pa"&gt;493&lt;/key&gt;&lt;/foreign-keys&gt;&lt;ref-type name="Journal Article"&gt;17&lt;/ref-type&gt;&lt;contributors&gt;&lt;authors&gt;&lt;author&gt;Ohdachi, Satoshi D.&lt;/author&gt;&lt;author&gt;Kinoshita, Gohta&lt;/author&gt;&lt;author&gt;Oda, Sen-ichi&lt;/author&gt;&lt;author&gt;Motokawa, Masaharu&lt;/author&gt;&lt;author&gt;Jogahara, Takamichi&lt;/author&gt;&lt;author&gt;Arai, Satoru&lt;/author&gt;&lt;author&gt;Nguyen, Son Truong&lt;/author&gt;&lt;author&gt;Suzuki, Hitoshi&lt;/author&gt;&lt;author&gt;Katakura, Ken&lt;/author&gt;&lt;author&gt;Bawm, Saw&lt;/author&gt;&lt;author&gt;Min, Myin Zu&lt;/author&gt;&lt;author&gt;Thwe, Thida Lay&lt;/author&gt;&lt;author&gt;Gamage, Chandika D.&lt;/author&gt;&lt;author&gt;Hashim, Rosli&lt;/author&gt;&lt;author&gt;Omar, Hasmahzaiti&lt;/author&gt;&lt;author&gt;Maryanto, Ibnu&lt;/author&gt;&lt;author&gt;Ghadirian, Taher&lt;/author&gt;&lt;author&gt;Ranorosoa, Marie Claudine&lt;/author&gt;&lt;author&gt;Moribe, Junji&lt;/author&gt;&lt;author&gt;Tsuchiya, Kimiyuki&lt;/author&gt;&lt;/authors&gt;&lt;/contributors&gt;&lt;titles&gt;&lt;title&gt;&lt;style face="normal" font="default" size="100%"&gt;Intraspecific phylogeny of the house shrews, &lt;/style&gt;&lt;style face="italic" font="default" size="100%"&gt;Suncus murinus-S. montanus&lt;/style&gt;&lt;style face="normal" font="default" size="100%"&gt; species complex, based on the mitochondrial cytochrome &lt;/style&gt;&lt;style face="italic" font="default" size="100%"&gt;b&lt;/style&gt;&lt;style face="normal" font="default" size="100%"&gt; gene&lt;/style&gt;&lt;/title&gt;&lt;secondary-title&gt;Mammal Study&lt;/secondary-title&gt;&lt;/titles&gt;&lt;periodical&gt;&lt;full-title&gt;Mammal Study&lt;/full-title&gt;&lt;/periodical&gt;&lt;pages&gt;229-238&lt;/pages&gt;&lt;volume&gt;41&lt;/volume&gt;&lt;number&gt;4&lt;/number&gt;&lt;dates&gt;&lt;year&gt;2016&lt;/year&gt;&lt;/dates&gt;&lt;urls&gt;&lt;related-urls&gt;&lt;url&gt;https://doi.org/10.3106/041.041.0408&lt;/url&gt;&lt;/related-urls&gt;&lt;/urls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3" w:tooltip="Ohdachi, 2016 #49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Ohdachi et al. 201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24DD4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C126565</w:t>
            </w:r>
          </w:p>
        </w:tc>
        <w:tc>
          <w:tcPr>
            <w:tcW w:w="3218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Suncus murinu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Iran</w:t>
            </w:r>
          </w:p>
        </w:tc>
        <w:tc>
          <w:tcPr>
            <w:tcW w:w="3827" w:type="dxa"/>
            <w:noWrap/>
            <w:hideMark/>
          </w:tcPr>
          <w:p w:rsidR="00B24DD4" w:rsidRPr="00B73426" w:rsidRDefault="00B73426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Ohdachi&lt;/Author&gt;&lt;Year&gt;2016&lt;/Year&gt;&lt;RecNum&gt;493&lt;/RecNum&gt;&lt;DisplayText&gt;(Ohdachi et al. 2016)&lt;/DisplayText&gt;&lt;record&gt;&lt;rec-number&gt;493&lt;/rec-number&gt;&lt;foreign-keys&gt;&lt;key app="EN" db-id="v5szxwvppvpee9e0er7p25six9drvwpas2pa"&gt;493&lt;/key&gt;&lt;/foreign-keys&gt;&lt;ref-type name="Journal Article"&gt;17&lt;/ref-type&gt;&lt;contributors&gt;&lt;authors&gt;&lt;author&gt;Ohdachi, Satoshi D.&lt;/author&gt;&lt;author&gt;Kinoshita, Gohta&lt;/author&gt;&lt;author&gt;Oda, Sen-ichi&lt;/author&gt;&lt;author&gt;Motokawa, Masaharu&lt;/author&gt;&lt;author&gt;Jogahara, Takamichi&lt;/author&gt;&lt;author&gt;Arai, Satoru&lt;/author&gt;&lt;author&gt;Nguyen, Son Truong&lt;/author&gt;&lt;author&gt;Suzuki, Hitoshi&lt;/author&gt;&lt;author&gt;Katakura, Ken&lt;/author&gt;&lt;author&gt;Bawm, Saw&lt;/author&gt;&lt;author&gt;Min, Myin Zu&lt;/author&gt;&lt;author&gt;Thwe, Thida Lay&lt;/author&gt;&lt;author&gt;Gamage, Chandika D.&lt;/author&gt;&lt;author&gt;Hashim, Rosli&lt;/author&gt;&lt;author&gt;Omar, Hasmahzaiti&lt;/author&gt;&lt;author&gt;Maryanto, Ibnu&lt;/author&gt;&lt;author&gt;Ghadirian, Taher&lt;/author&gt;&lt;author&gt;Ranorosoa, Marie Claudine&lt;/author&gt;&lt;author&gt;Moribe, Junji&lt;/author&gt;&lt;author&gt;Tsuchiya, Kimiyuki&lt;/author&gt;&lt;/authors&gt;&lt;/contributors&gt;&lt;titles&gt;&lt;title&gt;&lt;style face="normal" font="default" size="100%"&gt;Intraspecific phylogeny of the house shrews, &lt;/style&gt;&lt;style face="italic" font="default" size="100%"&gt;Suncus murinus-S. montanus&lt;/style&gt;&lt;style face="normal" font="default" size="100%"&gt; species complex, based on the mitochondrial cytochrome &lt;/style&gt;&lt;style face="italic" font="default" size="100%"&gt;b&lt;/style&gt;&lt;style face="normal" font="default" size="100%"&gt; gene&lt;/style&gt;&lt;/title&gt;&lt;secondary-title&gt;Mammal Study&lt;/secondary-title&gt;&lt;/titles&gt;&lt;periodical&gt;&lt;full-title&gt;Mammal Study&lt;/full-title&gt;&lt;/periodical&gt;&lt;pages&gt;229-238&lt;/pages&gt;&lt;volume&gt;41&lt;/volume&gt;&lt;number&gt;4&lt;/number&gt;&lt;dates&gt;&lt;year&gt;2016&lt;/year&gt;&lt;/dates&gt;&lt;urls&gt;&lt;related-urls&gt;&lt;url&gt;https://doi.org/10.3106/041.041.0408&lt;/url&gt;&lt;/related-urls&gt;&lt;/urls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3" w:tooltip="Ohdachi, 2016 #49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Ohdachi et al. 201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24DD4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C126566</w:t>
            </w:r>
          </w:p>
        </w:tc>
        <w:tc>
          <w:tcPr>
            <w:tcW w:w="3218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Suncus murinu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Iran</w:t>
            </w:r>
          </w:p>
        </w:tc>
        <w:tc>
          <w:tcPr>
            <w:tcW w:w="3827" w:type="dxa"/>
            <w:noWrap/>
            <w:hideMark/>
          </w:tcPr>
          <w:p w:rsidR="00B24DD4" w:rsidRPr="00B73426" w:rsidRDefault="00B73426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Ohdachi&lt;/Author&gt;&lt;Year&gt;2016&lt;/Year&gt;&lt;RecNum&gt;493&lt;/RecNum&gt;&lt;DisplayText&gt;(Ohdachi et al. 2016)&lt;/DisplayText&gt;&lt;record&gt;&lt;rec-number&gt;493&lt;/rec-number&gt;&lt;foreign-keys&gt;&lt;key app="EN" db-id="v5szxwvppvpee9e0er7p25six9drvwpas2pa"&gt;493&lt;/key&gt;&lt;/foreign-keys&gt;&lt;ref-type name="Journal Article"&gt;17&lt;/ref-type&gt;&lt;contributors&gt;&lt;authors&gt;&lt;author&gt;Ohdachi, Satoshi D.&lt;/author&gt;&lt;author&gt;Kinoshita, Gohta&lt;/author&gt;&lt;author&gt;Oda, Sen-ichi&lt;/author&gt;&lt;author&gt;Motokawa, Masaharu&lt;/author&gt;&lt;author&gt;Jogahara, Takamichi&lt;/author&gt;&lt;author&gt;Arai, Satoru&lt;/author&gt;&lt;author&gt;Nguyen, Son Truong&lt;/author&gt;&lt;author&gt;Suzuki, Hitoshi&lt;/author&gt;&lt;author&gt;Katakura, Ken&lt;/author&gt;&lt;author&gt;Bawm, Saw&lt;/author&gt;&lt;author&gt;Min, Myin Zu&lt;/author&gt;&lt;author&gt;Thwe, Thida Lay&lt;/author&gt;&lt;author&gt;Gamage, Chandika D.&lt;/author&gt;&lt;author&gt;Hashim, Rosli&lt;/author&gt;&lt;author&gt;Omar, Hasmahzaiti&lt;/author&gt;&lt;author&gt;Maryanto, Ibnu&lt;/author&gt;&lt;author&gt;Ghadirian, Taher&lt;/author&gt;&lt;author&gt;Ranorosoa, Marie Claudine&lt;/author&gt;&lt;author&gt;Moribe, Junji&lt;/author&gt;&lt;author&gt;Tsuchiya, Kimiyuki&lt;/author&gt;&lt;/authors&gt;&lt;/contributors&gt;&lt;titles&gt;&lt;title&gt;&lt;style face="normal" font="default" size="100%"&gt;Intraspecific phylogeny of the house shrews, &lt;/style&gt;&lt;style face="italic" font="default" size="100%"&gt;Suncus murinus-S. montanus&lt;/style&gt;&lt;style face="normal" font="default" size="100%"&gt; species complex, based on the mitochondrial cytochrome &lt;/style&gt;&lt;style face="italic" font="default" size="100%"&gt;b&lt;/style&gt;&lt;style face="normal" font="default" size="100%"&gt; gene&lt;/style&gt;&lt;/title&gt;&lt;secondary-title&gt;Mammal Study&lt;/secondary-title&gt;&lt;/titles&gt;&lt;periodical&gt;&lt;full-title&gt;Mammal Study&lt;/full-title&gt;&lt;/periodical&gt;&lt;pages&gt;229-238&lt;/pages&gt;&lt;volume&gt;41&lt;/volume&gt;&lt;number&gt;4&lt;/number&gt;&lt;dates&gt;&lt;year&gt;2016&lt;/year&gt;&lt;/dates&gt;&lt;urls&gt;&lt;related-urls&gt;&lt;url&gt;https://doi.org/10.3106/041.041.0408&lt;/url&gt;&lt;/related-urls&gt;&lt;/urls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3" w:tooltip="Ohdachi, 2016 #49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Ohdachi et al. 201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24DD4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C126577</w:t>
            </w:r>
          </w:p>
        </w:tc>
        <w:tc>
          <w:tcPr>
            <w:tcW w:w="3218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 xml:space="preserve">Suncus murinus 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>Madagascar</w:t>
            </w:r>
          </w:p>
        </w:tc>
        <w:tc>
          <w:tcPr>
            <w:tcW w:w="3827" w:type="dxa"/>
            <w:noWrap/>
            <w:hideMark/>
          </w:tcPr>
          <w:p w:rsidR="00B24DD4" w:rsidRPr="00B73426" w:rsidRDefault="00B73426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Ohdachi&lt;/Author&gt;&lt;Year&gt;2016&lt;/Year&gt;&lt;RecNum&gt;493&lt;/RecNum&gt;&lt;DisplayText&gt;(Ohdachi et al. 2016)&lt;/DisplayText&gt;&lt;record&gt;&lt;rec-number&gt;493&lt;/rec-number&gt;&lt;foreign-keys&gt;&lt;key app="EN" db-id="v5szxwvppvpee9e0er7p25six9drvwpas2pa"&gt;493&lt;/key&gt;&lt;/foreign-keys&gt;&lt;ref-type name="Journal Article"&gt;17&lt;/ref-type&gt;&lt;contributors&gt;&lt;authors&gt;&lt;author&gt;Ohdachi, Satoshi D.&lt;/author&gt;&lt;author&gt;Kinoshita, Gohta&lt;/author&gt;&lt;author&gt;Oda, Sen-ichi&lt;/author&gt;&lt;author&gt;Motokawa, Masaharu&lt;/author&gt;&lt;author&gt;Jogahara, Takamichi&lt;/author&gt;&lt;author&gt;Arai, Satoru&lt;/author&gt;&lt;author&gt;Nguyen, Son Truong&lt;/author&gt;&lt;author&gt;Suzuki, Hitoshi&lt;/author&gt;&lt;author&gt;Katakura, Ken&lt;/author&gt;&lt;author&gt;Bawm, Saw&lt;/author&gt;&lt;author&gt;Min, Myin Zu&lt;/author&gt;&lt;author&gt;Thwe, Thida Lay&lt;/author&gt;&lt;author&gt;Gamage, Chandika D.&lt;/author&gt;&lt;author&gt;Hashim, Rosli&lt;/author&gt;&lt;author&gt;Omar, Hasmahzaiti&lt;/author&gt;&lt;author&gt;Maryanto, Ibnu&lt;/author&gt;&lt;author&gt;Ghadirian, Taher&lt;/author&gt;&lt;author&gt;Ranorosoa, Marie Claudine&lt;/author&gt;&lt;author&gt;Moribe, Junji&lt;/author&gt;&lt;author&gt;Tsuchiya, Kimiyuki&lt;/author&gt;&lt;/authors&gt;&lt;/contributors&gt;&lt;titles&gt;&lt;title&gt;&lt;style face="normal" font="default" size="100%"&gt;Intraspecific phylogeny of the house shrews, &lt;/style&gt;&lt;style face="italic" font="default" size="100%"&gt;Suncus murinus-S. montanus&lt;/style&gt;&lt;style face="normal" font="default" size="100%"&gt; species complex, based on the mitochondrial cytochrome &lt;/style&gt;&lt;style face="italic" font="default" size="100%"&gt;b&lt;/style&gt;&lt;style face="normal" font="default" size="100%"&gt; gene&lt;/style&gt;&lt;/title&gt;&lt;secondary-title&gt;Mammal Study&lt;/secondary-title&gt;&lt;/titles&gt;&lt;periodical&gt;&lt;full-title&gt;Mammal Study&lt;/full-title&gt;&lt;/periodical&gt;&lt;pages&gt;229-238&lt;/pages&gt;&lt;volume&gt;41&lt;/volume&gt;&lt;number&gt;4&lt;/number&gt;&lt;dates&gt;&lt;year&gt;2016&lt;/year&gt;&lt;/dates&gt;&lt;urls&gt;&lt;related-urls&gt;&lt;url&gt;https://doi.org/10.3106/041.041.0408&lt;/url&gt;&lt;/related-urls&gt;&lt;/urls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3" w:tooltip="Ohdachi, 2016 #49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Ohdachi et al. 201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24DD4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C126597</w:t>
            </w:r>
          </w:p>
        </w:tc>
        <w:tc>
          <w:tcPr>
            <w:tcW w:w="3218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Suncus etruscus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Iran</w:t>
            </w:r>
          </w:p>
        </w:tc>
        <w:tc>
          <w:tcPr>
            <w:tcW w:w="3827" w:type="dxa"/>
            <w:noWrap/>
            <w:hideMark/>
          </w:tcPr>
          <w:p w:rsidR="00B24DD4" w:rsidRPr="00B73426" w:rsidRDefault="00B73426" w:rsidP="00710542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begin"/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instrText xml:space="preserve"> ADDIN EN.CITE &lt;EndNote&gt;&lt;Cite&gt;&lt;Author&gt;Ohdachi&lt;/Author&gt;&lt;Year&gt;2016&lt;/Year&gt;&lt;RecNum&gt;493&lt;/RecNum&gt;&lt;DisplayText&gt;(Ohdachi et al. 2016)&lt;/DisplayText&gt;&lt;record&gt;&lt;rec-number&gt;493&lt;/rec-number&gt;&lt;foreign-keys&gt;&lt;key app="EN" db-id="v5szxwvppvpee9e0er7p25six9drvwpas2pa"&gt;493&lt;/key&gt;&lt;/foreign-keys&gt;&lt;ref-type name="Journal Article"&gt;17&lt;/ref-type&gt;&lt;contributors&gt;&lt;authors&gt;&lt;author&gt;Ohdachi, Satoshi D.&lt;/author&gt;&lt;author&gt;Kinoshita, Gohta&lt;/author&gt;&lt;author&gt;Oda, Sen-ichi&lt;/author&gt;&lt;author&gt;Motokawa, Masaharu&lt;/author&gt;&lt;author&gt;Jogahara, Takamichi&lt;/author&gt;&lt;author&gt;Arai, Satoru&lt;/author&gt;&lt;author&gt;Nguyen, Son Truong&lt;/author&gt;&lt;author&gt;Suzuki, Hitoshi&lt;/author&gt;&lt;author&gt;Katakura, Ken&lt;/author&gt;&lt;author&gt;Bawm, Saw&lt;/author&gt;&lt;author&gt;Min, Myin Zu&lt;/author&gt;&lt;author&gt;Thwe, Thida Lay&lt;/author&gt;&lt;author&gt;Gamage, Chandika D.&lt;/author&gt;&lt;author&gt;Hashim, Rosli&lt;/author&gt;&lt;author&gt;Omar, Hasmahzaiti&lt;/author&gt;&lt;author&gt;Maryanto, Ibnu&lt;/author&gt;&lt;author&gt;Ghadirian, Taher&lt;/author&gt;&lt;author&gt;Ranorosoa, Marie Claudine&lt;/author&gt;&lt;author&gt;Moribe, Junji&lt;/author&gt;&lt;author&gt;Tsuchiya, Kimiyuki&lt;/author&gt;&lt;/authors&gt;&lt;/contributors&gt;&lt;titles&gt;&lt;title&gt;&lt;style face="normal" font="default" size="100%"&gt;Intraspecific phylogeny of the house shrews, &lt;/style&gt;&lt;style face="italic" font="default" size="100%"&gt;Suncus murinus-S. montanus&lt;/style&gt;&lt;style face="normal" font="default" size="100%"&gt; species complex, based on the mitochondrial cytochrome &lt;/style&gt;&lt;style face="italic" font="default" size="100%"&gt;b&lt;/style&gt;&lt;style face="normal" font="default" size="100%"&gt; gene&lt;/style&gt;&lt;/title&gt;&lt;secondary-title&gt;Mammal Study&lt;/secondary-title&gt;&lt;/titles&gt;&lt;periodical&gt;&lt;full-title&gt;Mammal Study&lt;/full-title&gt;&lt;/periodical&gt;&lt;pages&gt;229-238&lt;/pages&gt;&lt;volume&gt;41&lt;/volume&gt;&lt;number&gt;4&lt;/number&gt;&lt;dates&gt;&lt;year&gt;2016&lt;/year&gt;&lt;/dates&gt;&lt;urls&gt;&lt;related-urls&gt;&lt;url&gt;https://doi.org/10.3106/041.041.0408&lt;/url&gt;&lt;/related-urls&gt;&lt;/urls&gt;&lt;/record&gt;&lt;/Cite&gt;&lt;/EndNote&gt;</w:instrTex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separate"/>
            </w:r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(</w:t>
            </w:r>
            <w:hyperlink w:anchor="_ENREF_43" w:tooltip="Ohdachi, 2016 #493" w:history="1">
              <w:r w:rsidR="00710542" w:rsidRPr="00B73426">
                <w:rPr>
                  <w:rFonts w:asciiTheme="majorBidi" w:eastAsia="Times New Roman" w:hAnsiTheme="majorBidi" w:cstheme="majorBidi"/>
                  <w:noProof/>
                  <w:color w:val="000000"/>
                </w:rPr>
                <w:t>Ohdachi et al. 2016</w:t>
              </w:r>
            </w:hyperlink>
            <w:r w:rsidRPr="00B73426">
              <w:rPr>
                <w:rFonts w:asciiTheme="majorBidi" w:eastAsia="Times New Roman" w:hAnsiTheme="majorBidi" w:cstheme="majorBidi"/>
                <w:noProof/>
                <w:color w:val="000000"/>
              </w:rPr>
              <w:t>)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fldChar w:fldCharType="end"/>
            </w:r>
          </w:p>
        </w:tc>
      </w:tr>
      <w:tr w:rsidR="00B24DD4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27</w:t>
            </w:r>
          </w:p>
        </w:tc>
        <w:tc>
          <w:tcPr>
            <w:tcW w:w="3218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Suncus etruscus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Israel</w:t>
            </w:r>
          </w:p>
        </w:tc>
        <w:tc>
          <w:tcPr>
            <w:tcW w:w="3827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hAnsiTheme="majorBidi" w:cstheme="majorBidi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B24DD4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28</w:t>
            </w:r>
          </w:p>
        </w:tc>
        <w:tc>
          <w:tcPr>
            <w:tcW w:w="3218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Suncus etruscus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Israel</w:t>
            </w:r>
          </w:p>
        </w:tc>
        <w:tc>
          <w:tcPr>
            <w:tcW w:w="3827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hAnsiTheme="majorBidi" w:cstheme="majorBidi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B24DD4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68</w:t>
            </w:r>
          </w:p>
        </w:tc>
        <w:tc>
          <w:tcPr>
            <w:tcW w:w="3218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Suncus etruscus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Israel</w:t>
            </w:r>
          </w:p>
        </w:tc>
        <w:tc>
          <w:tcPr>
            <w:tcW w:w="3827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hAnsiTheme="majorBidi" w:cstheme="majorBidi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B24DD4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69</w:t>
            </w:r>
          </w:p>
        </w:tc>
        <w:tc>
          <w:tcPr>
            <w:tcW w:w="3218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Suncus etruscus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Israel</w:t>
            </w:r>
          </w:p>
        </w:tc>
        <w:tc>
          <w:tcPr>
            <w:tcW w:w="3827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hAnsiTheme="majorBidi" w:cstheme="majorBidi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B24DD4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70</w:t>
            </w:r>
          </w:p>
        </w:tc>
        <w:tc>
          <w:tcPr>
            <w:tcW w:w="3218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Suncus etruscus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Israel</w:t>
            </w:r>
          </w:p>
        </w:tc>
        <w:tc>
          <w:tcPr>
            <w:tcW w:w="3827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hAnsiTheme="majorBidi" w:cstheme="majorBidi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  <w:tr w:rsidR="00B24DD4" w:rsidRPr="00B73426" w:rsidTr="00B73426">
        <w:trPr>
          <w:trHeight w:val="288"/>
        </w:trPr>
        <w:tc>
          <w:tcPr>
            <w:tcW w:w="1172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LR536371</w:t>
            </w:r>
          </w:p>
        </w:tc>
        <w:tc>
          <w:tcPr>
            <w:tcW w:w="3218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eastAsia="Times New Roman" w:hAnsiTheme="majorBidi" w:cstheme="majorBidi"/>
                <w:color w:val="000000"/>
              </w:rPr>
            </w:pPr>
            <w:r w:rsidRPr="00B73426">
              <w:rPr>
                <w:rFonts w:asciiTheme="majorBidi" w:eastAsia="Times New Roman" w:hAnsiTheme="majorBidi" w:cstheme="majorBidi"/>
                <w:i/>
                <w:iCs/>
                <w:color w:val="000000"/>
              </w:rPr>
              <w:t>Suncus etruscus</w:t>
            </w:r>
            <w:r w:rsidRPr="00B73426">
              <w:rPr>
                <w:rFonts w:asciiTheme="majorBidi" w:eastAsia="Times New Roman" w:hAnsiTheme="majorBidi" w:cstheme="majorBidi"/>
                <w:color w:val="000000"/>
              </w:rPr>
              <w:t xml:space="preserve"> Israel</w:t>
            </w:r>
          </w:p>
        </w:tc>
        <w:tc>
          <w:tcPr>
            <w:tcW w:w="3827" w:type="dxa"/>
            <w:noWrap/>
            <w:hideMark/>
          </w:tcPr>
          <w:p w:rsidR="00B24DD4" w:rsidRPr="00B73426" w:rsidRDefault="00B24DD4" w:rsidP="00B24DD4">
            <w:pPr>
              <w:rPr>
                <w:rFonts w:asciiTheme="majorBidi" w:hAnsiTheme="majorBidi" w:cstheme="majorBidi"/>
              </w:rPr>
            </w:pPr>
            <w:r w:rsidRPr="00B73426">
              <w:rPr>
                <w:rFonts w:asciiTheme="majorBidi" w:eastAsia="Times New Roman" w:hAnsiTheme="majorBidi" w:cstheme="majorBidi"/>
                <w:color w:val="000000"/>
              </w:rPr>
              <w:t>This work</w:t>
            </w:r>
          </w:p>
        </w:tc>
      </w:tr>
    </w:tbl>
    <w:p w:rsidR="005A5255" w:rsidRDefault="005A5255">
      <w:pPr>
        <w:rPr>
          <w:rFonts w:asciiTheme="majorBidi" w:hAnsiTheme="majorBidi" w:cstheme="majorBidi"/>
          <w:b/>
          <w:bCs/>
        </w:rPr>
      </w:pPr>
      <w:r w:rsidRPr="00B73426">
        <w:rPr>
          <w:rFonts w:asciiTheme="majorBidi" w:hAnsiTheme="majorBidi" w:cstheme="majorBidi"/>
          <w:b/>
          <w:bCs/>
        </w:rPr>
        <w:br w:type="page"/>
      </w:r>
    </w:p>
    <w:p w:rsidR="000B6B1D" w:rsidRPr="00B73426" w:rsidRDefault="00766FD3">
      <w:pPr>
        <w:rPr>
          <w:rFonts w:asciiTheme="majorBidi" w:hAnsiTheme="majorBidi" w:cstheme="majorBidi"/>
          <w:b/>
          <w:bCs/>
        </w:rPr>
      </w:pPr>
      <w:r w:rsidRPr="00B73426">
        <w:rPr>
          <w:rFonts w:asciiTheme="majorBidi" w:hAnsiTheme="majorBidi" w:cstheme="majorBidi"/>
          <w:b/>
          <w:bCs/>
        </w:rPr>
        <w:lastRenderedPageBreak/>
        <w:t>References</w:t>
      </w:r>
    </w:p>
    <w:p w:rsidR="000429FD" w:rsidRPr="00B73426" w:rsidRDefault="000429FD" w:rsidP="00B73426">
      <w:pPr>
        <w:ind w:left="567" w:hanging="567"/>
        <w:rPr>
          <w:rFonts w:asciiTheme="majorBidi" w:hAnsiTheme="majorBidi" w:cstheme="majorBidi"/>
        </w:rPr>
      </w:pPr>
    </w:p>
    <w:p w:rsidR="00710542" w:rsidRPr="00710542" w:rsidRDefault="000429FD" w:rsidP="00710542">
      <w:pPr>
        <w:spacing w:after="0" w:line="240" w:lineRule="auto"/>
        <w:rPr>
          <w:rFonts w:ascii="Times New Roman" w:hAnsi="Times New Roman" w:cs="Times New Roman"/>
          <w:noProof/>
        </w:rPr>
      </w:pPr>
      <w:r w:rsidRPr="00B73426">
        <w:rPr>
          <w:rFonts w:asciiTheme="majorBidi" w:hAnsiTheme="majorBidi" w:cstheme="majorBidi"/>
        </w:rPr>
        <w:fldChar w:fldCharType="begin"/>
      </w:r>
      <w:r w:rsidRPr="00B73426">
        <w:rPr>
          <w:rFonts w:asciiTheme="majorBidi" w:hAnsiTheme="majorBidi" w:cstheme="majorBidi"/>
        </w:rPr>
        <w:instrText xml:space="preserve"> ADDIN EN.REFLIST </w:instrText>
      </w:r>
      <w:r w:rsidRPr="00B73426">
        <w:rPr>
          <w:rFonts w:asciiTheme="majorBidi" w:hAnsiTheme="majorBidi" w:cstheme="majorBidi"/>
        </w:rPr>
        <w:fldChar w:fldCharType="separate"/>
      </w:r>
      <w:bookmarkStart w:id="0" w:name="_ENREF_1"/>
      <w:r w:rsidR="00710542" w:rsidRPr="00710542">
        <w:rPr>
          <w:rFonts w:ascii="Times New Roman" w:hAnsi="Times New Roman" w:cs="Times New Roman"/>
          <w:noProof/>
        </w:rPr>
        <w:t xml:space="preserve">Abramov, A. V., Bannikova, A. A. &amp; Rozhnov, V. V. 2012. White-toothed shrews (Mammalia, Soricomorpha, </w:t>
      </w:r>
      <w:r w:rsidR="00710542" w:rsidRPr="00710542">
        <w:rPr>
          <w:rFonts w:ascii="Times New Roman" w:hAnsi="Times New Roman" w:cs="Times New Roman"/>
          <w:i/>
          <w:noProof/>
        </w:rPr>
        <w:t>Crocidura</w:t>
      </w:r>
      <w:r w:rsidR="00710542" w:rsidRPr="00710542">
        <w:rPr>
          <w:rFonts w:ascii="Times New Roman" w:hAnsi="Times New Roman" w:cs="Times New Roman"/>
          <w:noProof/>
        </w:rPr>
        <w:t xml:space="preserve">) of coastal islands of Vietnam. </w:t>
      </w:r>
      <w:r w:rsidR="00710542" w:rsidRPr="00710542">
        <w:rPr>
          <w:rFonts w:ascii="Times New Roman" w:hAnsi="Times New Roman" w:cs="Times New Roman"/>
          <w:i/>
          <w:noProof/>
        </w:rPr>
        <w:t xml:space="preserve">Zookeys </w:t>
      </w:r>
      <w:r w:rsidR="00710542" w:rsidRPr="00710542">
        <w:rPr>
          <w:rFonts w:ascii="Times New Roman" w:hAnsi="Times New Roman" w:cs="Times New Roman"/>
          <w:noProof/>
        </w:rPr>
        <w:t>207: 37-47.</w:t>
      </w:r>
      <w:bookmarkEnd w:id="0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1" w:name="_ENREF_2"/>
      <w:r w:rsidRPr="00710542">
        <w:rPr>
          <w:rFonts w:ascii="Times New Roman" w:hAnsi="Times New Roman" w:cs="Times New Roman"/>
          <w:noProof/>
        </w:rPr>
        <w:t xml:space="preserve">Bannikova, A. A., Lebedev, V. S., Kramerov, D. A. &amp; Zaitsev, M. V. 2006. Phylogeny and systematics of the </w:t>
      </w:r>
      <w:r w:rsidRPr="00710542">
        <w:rPr>
          <w:rFonts w:ascii="Times New Roman" w:hAnsi="Times New Roman" w:cs="Times New Roman"/>
          <w:i/>
          <w:noProof/>
        </w:rPr>
        <w:t>Crocidura suaveolens</w:t>
      </w:r>
      <w:r w:rsidRPr="00710542">
        <w:rPr>
          <w:rFonts w:ascii="Times New Roman" w:hAnsi="Times New Roman" w:cs="Times New Roman"/>
          <w:noProof/>
        </w:rPr>
        <w:t xml:space="preserve"> species group: corroboration and controversy between nuclear and mitochondrial DNA markers. </w:t>
      </w:r>
      <w:r w:rsidRPr="00710542">
        <w:rPr>
          <w:rFonts w:ascii="Times New Roman" w:hAnsi="Times New Roman" w:cs="Times New Roman"/>
          <w:i/>
          <w:noProof/>
        </w:rPr>
        <w:t xml:space="preserve">Mammalia </w:t>
      </w:r>
      <w:r w:rsidRPr="00710542">
        <w:rPr>
          <w:rFonts w:ascii="Times New Roman" w:hAnsi="Times New Roman" w:cs="Times New Roman"/>
          <w:noProof/>
        </w:rPr>
        <w:t>70(1-2): 106-119.</w:t>
      </w:r>
      <w:bookmarkEnd w:id="1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2" w:name="_ENREF_3"/>
      <w:r w:rsidRPr="00710542">
        <w:rPr>
          <w:rFonts w:ascii="Times New Roman" w:hAnsi="Times New Roman" w:cs="Times New Roman"/>
          <w:noProof/>
        </w:rPr>
        <w:t xml:space="preserve">Bannikova, A. A., Sheftel, B. I., Lebedev, V. S., Aleksandrov, D. Y. &amp; Muehlenberg, M. 2009. </w:t>
      </w:r>
      <w:r w:rsidRPr="00710542">
        <w:rPr>
          <w:rFonts w:ascii="Times New Roman" w:hAnsi="Times New Roman" w:cs="Times New Roman"/>
          <w:i/>
          <w:noProof/>
        </w:rPr>
        <w:t>Crocidura shantungensis</w:t>
      </w:r>
      <w:r w:rsidRPr="00710542">
        <w:rPr>
          <w:rFonts w:ascii="Times New Roman" w:hAnsi="Times New Roman" w:cs="Times New Roman"/>
          <w:noProof/>
        </w:rPr>
        <w:t xml:space="preserve">, a new species for Mongolia and Buryatia. </w:t>
      </w:r>
      <w:r w:rsidRPr="00710542">
        <w:rPr>
          <w:rFonts w:ascii="Times New Roman" w:hAnsi="Times New Roman" w:cs="Times New Roman"/>
          <w:i/>
          <w:noProof/>
        </w:rPr>
        <w:t xml:space="preserve">Dokl. Biol. Sci. </w:t>
      </w:r>
      <w:r w:rsidRPr="00710542">
        <w:rPr>
          <w:rFonts w:ascii="Times New Roman" w:hAnsi="Times New Roman" w:cs="Times New Roman"/>
          <w:noProof/>
        </w:rPr>
        <w:t>424(1): 68-71.</w:t>
      </w:r>
      <w:bookmarkEnd w:id="2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3" w:name="_ENREF_4"/>
      <w:r w:rsidRPr="00710542">
        <w:rPr>
          <w:rFonts w:ascii="Times New Roman" w:hAnsi="Times New Roman" w:cs="Times New Roman"/>
          <w:noProof/>
        </w:rPr>
        <w:t xml:space="preserve">Bannikova, А. А., Abramov, A., Borisenko, А. V., Lebedev, V. &amp; Rozhnov, V. 2011. Mitochondrial diversity of the white-toothed shrews (Mammalia, Eulipotyphla, </w:t>
      </w:r>
      <w:r w:rsidRPr="00710542">
        <w:rPr>
          <w:rFonts w:ascii="Times New Roman" w:hAnsi="Times New Roman" w:cs="Times New Roman"/>
          <w:i/>
          <w:noProof/>
        </w:rPr>
        <w:t>Crocidura</w:t>
      </w:r>
      <w:r w:rsidRPr="00710542">
        <w:rPr>
          <w:rFonts w:ascii="Times New Roman" w:hAnsi="Times New Roman" w:cs="Times New Roman"/>
          <w:noProof/>
        </w:rPr>
        <w:t xml:space="preserve">) in Vietnam. </w:t>
      </w:r>
      <w:r w:rsidRPr="00710542">
        <w:rPr>
          <w:rFonts w:ascii="Times New Roman" w:hAnsi="Times New Roman" w:cs="Times New Roman"/>
          <w:i/>
          <w:noProof/>
        </w:rPr>
        <w:t xml:space="preserve">Zootaxa </w:t>
      </w:r>
      <w:r w:rsidRPr="00710542">
        <w:rPr>
          <w:rFonts w:ascii="Times New Roman" w:hAnsi="Times New Roman" w:cs="Times New Roman"/>
          <w:noProof/>
        </w:rPr>
        <w:t>2812(1): 1-20.</w:t>
      </w:r>
      <w:bookmarkEnd w:id="3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4" w:name="_ENREF_5"/>
      <w:r w:rsidRPr="00710542">
        <w:rPr>
          <w:rFonts w:ascii="Times New Roman" w:hAnsi="Times New Roman" w:cs="Times New Roman"/>
          <w:noProof/>
        </w:rPr>
        <w:t xml:space="preserve">Biedma, L., Román, J., Calzada, J., Friis, G. &amp; Godoy, J. A. 2017. Phylogeography of </w:t>
      </w:r>
      <w:r w:rsidRPr="00710542">
        <w:rPr>
          <w:rFonts w:ascii="Times New Roman" w:hAnsi="Times New Roman" w:cs="Times New Roman"/>
          <w:i/>
          <w:noProof/>
        </w:rPr>
        <w:t>Crocidura suaveolens</w:t>
      </w:r>
      <w:r w:rsidRPr="00710542">
        <w:rPr>
          <w:rFonts w:ascii="Times New Roman" w:hAnsi="Times New Roman" w:cs="Times New Roman"/>
          <w:noProof/>
        </w:rPr>
        <w:t xml:space="preserve"> (Mammalia: Soricidae) in Iberia has been shaped by competitive exclusion by </w:t>
      </w:r>
      <w:r w:rsidRPr="00710542">
        <w:rPr>
          <w:rFonts w:ascii="Times New Roman" w:hAnsi="Times New Roman" w:cs="Times New Roman"/>
          <w:i/>
          <w:noProof/>
        </w:rPr>
        <w:t>C. russula</w:t>
      </w:r>
      <w:r w:rsidRPr="00710542">
        <w:rPr>
          <w:rFonts w:ascii="Times New Roman" w:hAnsi="Times New Roman" w:cs="Times New Roman"/>
          <w:noProof/>
        </w:rPr>
        <w:t xml:space="preserve">. </w:t>
      </w:r>
      <w:r w:rsidRPr="00710542">
        <w:rPr>
          <w:rFonts w:ascii="Times New Roman" w:hAnsi="Times New Roman" w:cs="Times New Roman"/>
          <w:i/>
          <w:noProof/>
        </w:rPr>
        <w:t xml:space="preserve">Biol. J. Linn. Soc. </w:t>
      </w:r>
      <w:r w:rsidRPr="00710542">
        <w:rPr>
          <w:rFonts w:ascii="Times New Roman" w:hAnsi="Times New Roman" w:cs="Times New Roman"/>
          <w:noProof/>
        </w:rPr>
        <w:t>123(1): 81-95.</w:t>
      </w:r>
      <w:bookmarkEnd w:id="4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5" w:name="_ENREF_6"/>
      <w:r w:rsidRPr="00710542">
        <w:rPr>
          <w:rFonts w:ascii="Times New Roman" w:hAnsi="Times New Roman" w:cs="Times New Roman"/>
          <w:noProof/>
        </w:rPr>
        <w:t>Brändli, L., Handley, L. J., Vogel, P. &amp; Perrin, N. 2005. Evolutionary history of the greater white-toothed shrew (</w:t>
      </w:r>
      <w:r w:rsidRPr="00710542">
        <w:rPr>
          <w:rFonts w:ascii="Times New Roman" w:hAnsi="Times New Roman" w:cs="Times New Roman"/>
          <w:i/>
          <w:noProof/>
        </w:rPr>
        <w:t>Crocidura russula</w:t>
      </w:r>
      <w:r w:rsidRPr="00710542">
        <w:rPr>
          <w:rFonts w:ascii="Times New Roman" w:hAnsi="Times New Roman" w:cs="Times New Roman"/>
          <w:noProof/>
        </w:rPr>
        <w:t xml:space="preserve">) inferred from analysis of mtDNA, Y, and X chromosome markers. </w:t>
      </w:r>
      <w:r w:rsidRPr="00710542">
        <w:rPr>
          <w:rFonts w:ascii="Times New Roman" w:hAnsi="Times New Roman" w:cs="Times New Roman"/>
          <w:i/>
          <w:noProof/>
        </w:rPr>
        <w:t>Mol. Phylogenet. E</w:t>
      </w:r>
      <w:bookmarkStart w:id="6" w:name="_GoBack"/>
      <w:bookmarkEnd w:id="6"/>
      <w:r w:rsidRPr="00710542">
        <w:rPr>
          <w:rFonts w:ascii="Times New Roman" w:hAnsi="Times New Roman" w:cs="Times New Roman"/>
          <w:i/>
          <w:noProof/>
        </w:rPr>
        <w:t xml:space="preserve">vol. </w:t>
      </w:r>
      <w:r w:rsidRPr="00710542">
        <w:rPr>
          <w:rFonts w:ascii="Times New Roman" w:hAnsi="Times New Roman" w:cs="Times New Roman"/>
          <w:noProof/>
        </w:rPr>
        <w:t>37(3): 832-844.</w:t>
      </w:r>
      <w:bookmarkEnd w:id="5"/>
    </w:p>
    <w:p w:rsidR="00710542" w:rsidRPr="00F80D7E" w:rsidRDefault="00710542" w:rsidP="00710542">
      <w:pPr>
        <w:spacing w:after="0" w:line="240" w:lineRule="auto"/>
        <w:rPr>
          <w:rFonts w:ascii="Times New Roman" w:hAnsi="Times New Roman" w:cs="Times New Roman"/>
          <w:noProof/>
          <w:lang w:val="fr-FR"/>
        </w:rPr>
      </w:pPr>
      <w:bookmarkStart w:id="7" w:name="_ENREF_7"/>
      <w:r w:rsidRPr="00710542">
        <w:rPr>
          <w:rFonts w:ascii="Times New Roman" w:hAnsi="Times New Roman" w:cs="Times New Roman"/>
          <w:noProof/>
        </w:rPr>
        <w:t xml:space="preserve">Castiglia, R., Annesi, F., Amori, G., Solano, E. &amp; Aloise, G. 2017. The phylogeography of </w:t>
      </w:r>
      <w:r w:rsidRPr="00710542">
        <w:rPr>
          <w:rFonts w:ascii="Times New Roman" w:hAnsi="Times New Roman" w:cs="Times New Roman"/>
          <w:i/>
          <w:noProof/>
        </w:rPr>
        <w:t>Crocidura suaveolens</w:t>
      </w:r>
      <w:r w:rsidRPr="00710542">
        <w:rPr>
          <w:rFonts w:ascii="Times New Roman" w:hAnsi="Times New Roman" w:cs="Times New Roman"/>
          <w:noProof/>
        </w:rPr>
        <w:t xml:space="preserve"> from southern Italy reveals the absence of an endemic lineage and supports a Trans-Adriatic connection with the Balkanic refugium. </w:t>
      </w:r>
      <w:r w:rsidRPr="00F80D7E">
        <w:rPr>
          <w:rFonts w:ascii="Times New Roman" w:hAnsi="Times New Roman" w:cs="Times New Roman"/>
          <w:noProof/>
          <w:lang w:val="fr-FR"/>
        </w:rPr>
        <w:t xml:space="preserve">[journal article]. </w:t>
      </w:r>
      <w:r w:rsidRPr="00F80D7E">
        <w:rPr>
          <w:rFonts w:ascii="Times New Roman" w:hAnsi="Times New Roman" w:cs="Times New Roman"/>
          <w:i/>
          <w:noProof/>
          <w:lang w:val="fr-FR"/>
        </w:rPr>
        <w:t xml:space="preserve">Hystrix </w:t>
      </w:r>
      <w:r w:rsidRPr="00F80D7E">
        <w:rPr>
          <w:rFonts w:ascii="Times New Roman" w:hAnsi="Times New Roman" w:cs="Times New Roman"/>
          <w:noProof/>
          <w:lang w:val="fr-FR"/>
        </w:rPr>
        <w:t>28(1): 104-106.</w:t>
      </w:r>
      <w:bookmarkEnd w:id="7"/>
    </w:p>
    <w:p w:rsidR="00710542" w:rsidRPr="00F80D7E" w:rsidRDefault="00710542" w:rsidP="00710542">
      <w:pPr>
        <w:spacing w:after="0" w:line="240" w:lineRule="auto"/>
        <w:rPr>
          <w:rFonts w:ascii="Times New Roman" w:hAnsi="Times New Roman" w:cs="Times New Roman"/>
          <w:noProof/>
          <w:lang w:val="fr-FR"/>
        </w:rPr>
      </w:pPr>
      <w:bookmarkStart w:id="8" w:name="_ENREF_8"/>
      <w:r w:rsidRPr="00F80D7E">
        <w:rPr>
          <w:rFonts w:ascii="Times New Roman" w:hAnsi="Times New Roman" w:cs="Times New Roman"/>
          <w:noProof/>
          <w:lang w:val="fr-FR"/>
        </w:rPr>
        <w:t xml:space="preserve">Castiglia, R., Annesi, F., Sichilima, A. M. &amp; Hutterer, R. 2009. </w:t>
      </w:r>
      <w:r w:rsidRPr="00710542">
        <w:rPr>
          <w:rFonts w:ascii="Times New Roman" w:hAnsi="Times New Roman" w:cs="Times New Roman"/>
          <w:noProof/>
        </w:rPr>
        <w:t xml:space="preserve">A molecular and chromosomal study of the moonshine shrew, </w:t>
      </w:r>
      <w:r w:rsidRPr="00710542">
        <w:rPr>
          <w:rFonts w:ascii="Times New Roman" w:hAnsi="Times New Roman" w:cs="Times New Roman"/>
          <w:i/>
          <w:noProof/>
        </w:rPr>
        <w:t>Crocidura luna</w:t>
      </w:r>
      <w:r w:rsidRPr="00710542">
        <w:rPr>
          <w:rFonts w:ascii="Times New Roman" w:hAnsi="Times New Roman" w:cs="Times New Roman"/>
          <w:noProof/>
        </w:rPr>
        <w:t xml:space="preserve"> Dollman, 1910 from Zambia with a description of a new remarkable karyotype. </w:t>
      </w:r>
      <w:r w:rsidRPr="00F80D7E">
        <w:rPr>
          <w:rFonts w:ascii="Times New Roman" w:hAnsi="Times New Roman" w:cs="Times New Roman"/>
          <w:i/>
          <w:noProof/>
          <w:lang w:val="fr-FR"/>
        </w:rPr>
        <w:t xml:space="preserve">Mammalia </w:t>
      </w:r>
      <w:r w:rsidRPr="00F80D7E">
        <w:rPr>
          <w:rFonts w:ascii="Times New Roman" w:hAnsi="Times New Roman" w:cs="Times New Roman"/>
          <w:noProof/>
          <w:lang w:val="fr-FR"/>
        </w:rPr>
        <w:t>73: 56-59.</w:t>
      </w:r>
      <w:bookmarkEnd w:id="8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9" w:name="_ENREF_9"/>
      <w:r w:rsidRPr="00F80D7E">
        <w:rPr>
          <w:rFonts w:ascii="Times New Roman" w:hAnsi="Times New Roman" w:cs="Times New Roman"/>
          <w:noProof/>
          <w:lang w:val="fr-FR"/>
        </w:rPr>
        <w:t xml:space="preserve">Ceríaco, L. M. P., Marques, M. P., Jacquet, F., Nicolas, V., Colyn, M., Denys, C., Sardinha, P. &amp; Bastos-Silveira, C. 2015. </w:t>
      </w:r>
      <w:r w:rsidRPr="00710542">
        <w:rPr>
          <w:rFonts w:ascii="Times New Roman" w:hAnsi="Times New Roman" w:cs="Times New Roman"/>
          <w:noProof/>
        </w:rPr>
        <w:t xml:space="preserve">Description of a new endemic species of shrew (Mammalia, Soricomorpha) from PrÍncipe Island (Gulf of Guinea). </w:t>
      </w:r>
      <w:r w:rsidRPr="00710542">
        <w:rPr>
          <w:rFonts w:ascii="Times New Roman" w:hAnsi="Times New Roman" w:cs="Times New Roman"/>
          <w:i/>
          <w:noProof/>
        </w:rPr>
        <w:t xml:space="preserve">Mammalia </w:t>
      </w:r>
      <w:r w:rsidRPr="00710542">
        <w:rPr>
          <w:rFonts w:ascii="Times New Roman" w:hAnsi="Times New Roman" w:cs="Times New Roman"/>
          <w:noProof/>
        </w:rPr>
        <w:t>79(3): 325–341.</w:t>
      </w:r>
      <w:bookmarkEnd w:id="9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10" w:name="_ENREF_10"/>
      <w:r w:rsidRPr="00710542">
        <w:rPr>
          <w:rFonts w:ascii="Times New Roman" w:hAnsi="Times New Roman" w:cs="Times New Roman"/>
          <w:noProof/>
        </w:rPr>
        <w:t xml:space="preserve">Demos, T. C., Achmadi, A. S., Giarla, T. C., Handika, H., Maharadatunkamsi, Rowe, K. C. &amp; Esselstyn, J. A. 2016a. Local endemism and within-island diversification of shrews illustrate the importance of speciation in building Sundaland mammal diversity. </w:t>
      </w:r>
      <w:r w:rsidRPr="00710542">
        <w:rPr>
          <w:rFonts w:ascii="Times New Roman" w:hAnsi="Times New Roman" w:cs="Times New Roman"/>
          <w:i/>
          <w:noProof/>
        </w:rPr>
        <w:t xml:space="preserve">Mol. Ecol. </w:t>
      </w:r>
      <w:r w:rsidRPr="00710542">
        <w:rPr>
          <w:rFonts w:ascii="Times New Roman" w:hAnsi="Times New Roman" w:cs="Times New Roman"/>
          <w:noProof/>
        </w:rPr>
        <w:t>25(20): 5158-5173.</w:t>
      </w:r>
      <w:bookmarkEnd w:id="10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11" w:name="_ENREF_11"/>
      <w:r w:rsidRPr="00710542">
        <w:rPr>
          <w:rFonts w:ascii="Times New Roman" w:hAnsi="Times New Roman" w:cs="Times New Roman"/>
          <w:noProof/>
        </w:rPr>
        <w:t xml:space="preserve">Demos, T. C., Achmadi, A. S., Handika, H., Maharadatunkamsi, Rowe, K. C. &amp; Esselstyn, J. A. 2016b. A new species of shrew (Soricomorpha: </w:t>
      </w:r>
      <w:r w:rsidRPr="00710542">
        <w:rPr>
          <w:rFonts w:ascii="Times New Roman" w:hAnsi="Times New Roman" w:cs="Times New Roman"/>
          <w:i/>
          <w:noProof/>
        </w:rPr>
        <w:t>Crocidura</w:t>
      </w:r>
      <w:r w:rsidRPr="00710542">
        <w:rPr>
          <w:rFonts w:ascii="Times New Roman" w:hAnsi="Times New Roman" w:cs="Times New Roman"/>
          <w:noProof/>
        </w:rPr>
        <w:t xml:space="preserve">) from Java, Indonesia: possible character displacement despite interspecific gene flow. </w:t>
      </w:r>
      <w:r w:rsidRPr="00710542">
        <w:rPr>
          <w:rFonts w:ascii="Times New Roman" w:hAnsi="Times New Roman" w:cs="Times New Roman"/>
          <w:i/>
          <w:noProof/>
        </w:rPr>
        <w:t xml:space="preserve">J. Mamm. </w:t>
      </w:r>
      <w:r w:rsidRPr="00710542">
        <w:rPr>
          <w:rFonts w:ascii="Times New Roman" w:hAnsi="Times New Roman" w:cs="Times New Roman"/>
          <w:noProof/>
        </w:rPr>
        <w:t>98(1): 183-193.</w:t>
      </w:r>
      <w:bookmarkEnd w:id="11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12" w:name="_ENREF_12"/>
      <w:r w:rsidRPr="00710542">
        <w:rPr>
          <w:rFonts w:ascii="Times New Roman" w:hAnsi="Times New Roman" w:cs="Times New Roman"/>
          <w:noProof/>
        </w:rPr>
        <w:t>Dubey, S., Antonin, M., Denys, C. &amp; Vogel, P. 2007a. Use of phylogeny to resolve the taxonomy of the widespread and highly polymorphic African giant shrews (</w:t>
      </w:r>
      <w:r w:rsidRPr="00710542">
        <w:rPr>
          <w:rFonts w:ascii="Times New Roman" w:hAnsi="Times New Roman" w:cs="Times New Roman"/>
          <w:i/>
          <w:noProof/>
        </w:rPr>
        <w:t xml:space="preserve">Crocidura olivieri </w:t>
      </w:r>
      <w:r w:rsidRPr="00710542">
        <w:rPr>
          <w:rFonts w:ascii="Times New Roman" w:hAnsi="Times New Roman" w:cs="Times New Roman"/>
          <w:noProof/>
        </w:rPr>
        <w:t xml:space="preserve">group, Crocidurinae, Mammalia). </w:t>
      </w:r>
      <w:r w:rsidRPr="00710542">
        <w:rPr>
          <w:rFonts w:ascii="Times New Roman" w:hAnsi="Times New Roman" w:cs="Times New Roman"/>
          <w:i/>
          <w:noProof/>
        </w:rPr>
        <w:t xml:space="preserve">Zoology (Jena) </w:t>
      </w:r>
      <w:r w:rsidRPr="00710542">
        <w:rPr>
          <w:rFonts w:ascii="Times New Roman" w:hAnsi="Times New Roman" w:cs="Times New Roman"/>
          <w:noProof/>
        </w:rPr>
        <w:t>110(1): 48-57.</w:t>
      </w:r>
      <w:bookmarkEnd w:id="12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13" w:name="_ENREF_13"/>
      <w:r w:rsidRPr="00710542">
        <w:rPr>
          <w:rFonts w:ascii="Times New Roman" w:hAnsi="Times New Roman" w:cs="Times New Roman"/>
          <w:noProof/>
        </w:rPr>
        <w:t>Dubey, S., Cosson, J. F., Magnanou, E., Vohralík, V., Benda, P., Frynta, D., Hutterer, R., Vogel, V. &amp; Vogel, P. 2007b. Mediterranean populations of the lesser white-toothed shrew (</w:t>
      </w:r>
      <w:r w:rsidRPr="00710542">
        <w:rPr>
          <w:rFonts w:ascii="Times New Roman" w:hAnsi="Times New Roman" w:cs="Times New Roman"/>
          <w:i/>
          <w:noProof/>
        </w:rPr>
        <w:t xml:space="preserve">Crocidura suaveolens </w:t>
      </w:r>
      <w:r w:rsidRPr="00710542">
        <w:rPr>
          <w:rFonts w:ascii="Times New Roman" w:hAnsi="Times New Roman" w:cs="Times New Roman"/>
          <w:noProof/>
        </w:rPr>
        <w:t xml:space="preserve">group): an unexpected puzzle of Pleistocene survivors and prehistoric introductions. </w:t>
      </w:r>
      <w:r w:rsidRPr="00710542">
        <w:rPr>
          <w:rFonts w:ascii="Times New Roman" w:hAnsi="Times New Roman" w:cs="Times New Roman"/>
          <w:i/>
          <w:noProof/>
        </w:rPr>
        <w:t xml:space="preserve">Mol. Ecol. </w:t>
      </w:r>
      <w:r w:rsidRPr="00710542">
        <w:rPr>
          <w:rFonts w:ascii="Times New Roman" w:hAnsi="Times New Roman" w:cs="Times New Roman"/>
          <w:noProof/>
        </w:rPr>
        <w:t>16(16): 3438-3452.</w:t>
      </w:r>
      <w:bookmarkEnd w:id="13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14" w:name="_ENREF_14"/>
      <w:r w:rsidRPr="00710542">
        <w:rPr>
          <w:rFonts w:ascii="Times New Roman" w:hAnsi="Times New Roman" w:cs="Times New Roman"/>
          <w:noProof/>
        </w:rPr>
        <w:t>Dubey, S., Cosson, J. F., Vohralík, V., Kryštufek, B., Diker, E. &amp; Vogel, P. 2007c. Molecular evidence of Pleistocene bidirectional faunal exchange between Europe and the Near East: the case of the bicoloured shrew (</w:t>
      </w:r>
      <w:r w:rsidRPr="00710542">
        <w:rPr>
          <w:rFonts w:ascii="Times New Roman" w:hAnsi="Times New Roman" w:cs="Times New Roman"/>
          <w:i/>
          <w:noProof/>
        </w:rPr>
        <w:t>Crocidura leucodon</w:t>
      </w:r>
      <w:r w:rsidRPr="00710542">
        <w:rPr>
          <w:rFonts w:ascii="Times New Roman" w:hAnsi="Times New Roman" w:cs="Times New Roman"/>
          <w:noProof/>
        </w:rPr>
        <w:t xml:space="preserve">, Soricidae). </w:t>
      </w:r>
      <w:r w:rsidRPr="00710542">
        <w:rPr>
          <w:rFonts w:ascii="Times New Roman" w:hAnsi="Times New Roman" w:cs="Times New Roman"/>
          <w:i/>
          <w:noProof/>
        </w:rPr>
        <w:t xml:space="preserve">J. Evol. Biol. </w:t>
      </w:r>
      <w:r w:rsidRPr="00710542">
        <w:rPr>
          <w:rFonts w:ascii="Times New Roman" w:hAnsi="Times New Roman" w:cs="Times New Roman"/>
          <w:noProof/>
        </w:rPr>
        <w:t>20(5): 1799-1808.</w:t>
      </w:r>
      <w:bookmarkEnd w:id="14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15" w:name="_ENREF_15"/>
      <w:r w:rsidRPr="00710542">
        <w:rPr>
          <w:rFonts w:ascii="Times New Roman" w:hAnsi="Times New Roman" w:cs="Times New Roman"/>
          <w:noProof/>
        </w:rPr>
        <w:t xml:space="preserve">Dubey, S., Koyasu, K., Parapanov, R., Ribi, M., Hutterer, R. &amp; Vogel, P. 2008a. Molecular phylogenetics reveals Messinian, Pliocene, and Pleistocene colonizations of islands by North African shrews. </w:t>
      </w:r>
      <w:r w:rsidRPr="00710542">
        <w:rPr>
          <w:rFonts w:ascii="Times New Roman" w:hAnsi="Times New Roman" w:cs="Times New Roman"/>
          <w:i/>
          <w:noProof/>
        </w:rPr>
        <w:t xml:space="preserve">Mol. Phylogenet. Evol. </w:t>
      </w:r>
      <w:r w:rsidRPr="00710542">
        <w:rPr>
          <w:rFonts w:ascii="Times New Roman" w:hAnsi="Times New Roman" w:cs="Times New Roman"/>
          <w:noProof/>
        </w:rPr>
        <w:t>47(2): 877-882.</w:t>
      </w:r>
      <w:bookmarkEnd w:id="15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16" w:name="_ENREF_16"/>
      <w:r w:rsidRPr="00710542">
        <w:rPr>
          <w:rFonts w:ascii="Times New Roman" w:hAnsi="Times New Roman" w:cs="Times New Roman"/>
          <w:noProof/>
        </w:rPr>
        <w:lastRenderedPageBreak/>
        <w:t>Dubey, S., Nová, P., Vogel, P. &amp; Vohralík, V. 2007d. Cytogenetic and molecular relationships between Zarudny's rock shrew (</w:t>
      </w:r>
      <w:r w:rsidRPr="00710542">
        <w:rPr>
          <w:rFonts w:ascii="Times New Roman" w:hAnsi="Times New Roman" w:cs="Times New Roman"/>
          <w:i/>
          <w:noProof/>
        </w:rPr>
        <w:t>Crocidura zarudnyi</w:t>
      </w:r>
      <w:r w:rsidRPr="00710542">
        <w:rPr>
          <w:rFonts w:ascii="Times New Roman" w:hAnsi="Times New Roman" w:cs="Times New Roman"/>
          <w:noProof/>
        </w:rPr>
        <w:t xml:space="preserve">; Mammalia: Soricomorpha) and Eurasian taxa. </w:t>
      </w:r>
      <w:r w:rsidRPr="00710542">
        <w:rPr>
          <w:rFonts w:ascii="Times New Roman" w:hAnsi="Times New Roman" w:cs="Times New Roman"/>
          <w:i/>
          <w:noProof/>
        </w:rPr>
        <w:t xml:space="preserve">J. Mammal. </w:t>
      </w:r>
      <w:r w:rsidRPr="00710542">
        <w:rPr>
          <w:rFonts w:ascii="Times New Roman" w:hAnsi="Times New Roman" w:cs="Times New Roman"/>
          <w:noProof/>
        </w:rPr>
        <w:t>88(3): 706-711.</w:t>
      </w:r>
      <w:bookmarkEnd w:id="16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17" w:name="_ENREF_17"/>
      <w:r w:rsidRPr="00710542">
        <w:rPr>
          <w:rFonts w:ascii="Times New Roman" w:hAnsi="Times New Roman" w:cs="Times New Roman"/>
          <w:noProof/>
        </w:rPr>
        <w:t xml:space="preserve">Dubey, S., Salamin, N., Ohdachi, S. D., Barrie`re, P. &amp; Vogel, P. 2007e. Molecular phylogenetics of shrews (Mammalia : Soricidae) reveal timing of transcontinental colonizations. </w:t>
      </w:r>
      <w:r w:rsidRPr="00710542">
        <w:rPr>
          <w:rFonts w:ascii="Times New Roman" w:hAnsi="Times New Roman" w:cs="Times New Roman"/>
          <w:i/>
          <w:noProof/>
        </w:rPr>
        <w:t xml:space="preserve">Mol. Phylogenet. Evol. </w:t>
      </w:r>
      <w:r w:rsidRPr="00710542">
        <w:rPr>
          <w:rFonts w:ascii="Times New Roman" w:hAnsi="Times New Roman" w:cs="Times New Roman"/>
          <w:noProof/>
        </w:rPr>
        <w:t>44(1): 126-137.</w:t>
      </w:r>
      <w:bookmarkEnd w:id="17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18" w:name="_ENREF_18"/>
      <w:r w:rsidRPr="00710542">
        <w:rPr>
          <w:rFonts w:ascii="Times New Roman" w:hAnsi="Times New Roman" w:cs="Times New Roman"/>
          <w:noProof/>
        </w:rPr>
        <w:t xml:space="preserve">Dubey, S., Salamin, N., Ruedi, M., Barriere, P., Colyn, M. &amp; Vogel, P. 2008b. Biogeographic origin and radiation of the Old World crocidurine shrews (Mammalia: Soricidae) inferred from mitochondrial and nuclear genes. </w:t>
      </w:r>
      <w:r w:rsidRPr="00710542">
        <w:rPr>
          <w:rFonts w:ascii="Times New Roman" w:hAnsi="Times New Roman" w:cs="Times New Roman"/>
          <w:i/>
          <w:noProof/>
        </w:rPr>
        <w:t xml:space="preserve">Mol. Phylogenet. Evol. </w:t>
      </w:r>
      <w:r w:rsidRPr="00710542">
        <w:rPr>
          <w:rFonts w:ascii="Times New Roman" w:hAnsi="Times New Roman" w:cs="Times New Roman"/>
          <w:noProof/>
        </w:rPr>
        <w:t>48(3): 953-963.</w:t>
      </w:r>
      <w:bookmarkEnd w:id="18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19" w:name="_ENREF_19"/>
      <w:r w:rsidRPr="00710542">
        <w:rPr>
          <w:rFonts w:ascii="Times New Roman" w:hAnsi="Times New Roman" w:cs="Times New Roman"/>
          <w:noProof/>
        </w:rPr>
        <w:t>Dubey, S., Zaitsev, M., Cosson, J. F., Abdukadier, A. &amp; Vogel, P. 2006. Pliocene and Pleistocene diversification and multiple refugia in a Eurasian shrew (</w:t>
      </w:r>
      <w:r w:rsidRPr="00710542">
        <w:rPr>
          <w:rFonts w:ascii="Times New Roman" w:hAnsi="Times New Roman" w:cs="Times New Roman"/>
          <w:i/>
          <w:noProof/>
        </w:rPr>
        <w:t xml:space="preserve">Crocidura suaveolens </w:t>
      </w:r>
      <w:r w:rsidRPr="00710542">
        <w:rPr>
          <w:rFonts w:ascii="Times New Roman" w:hAnsi="Times New Roman" w:cs="Times New Roman"/>
          <w:noProof/>
        </w:rPr>
        <w:t xml:space="preserve">group). </w:t>
      </w:r>
      <w:r w:rsidRPr="00710542">
        <w:rPr>
          <w:rFonts w:ascii="Times New Roman" w:hAnsi="Times New Roman" w:cs="Times New Roman"/>
          <w:i/>
          <w:noProof/>
        </w:rPr>
        <w:t xml:space="preserve">Mol. Phylogenet. Evol. </w:t>
      </w:r>
      <w:r w:rsidRPr="00710542">
        <w:rPr>
          <w:rFonts w:ascii="Times New Roman" w:hAnsi="Times New Roman" w:cs="Times New Roman"/>
          <w:noProof/>
        </w:rPr>
        <w:t>38(3): 635-647.</w:t>
      </w:r>
      <w:bookmarkEnd w:id="19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20" w:name="_ENREF_20"/>
      <w:r w:rsidRPr="00710542">
        <w:rPr>
          <w:rFonts w:ascii="Times New Roman" w:hAnsi="Times New Roman" w:cs="Times New Roman"/>
          <w:noProof/>
        </w:rPr>
        <w:t xml:space="preserve">Eldridge, R. A., Achmadi, A. S., Giarla, T. C., Rowe, K. C. &amp; Esselstyn, J. A. 2018. Geographic isolation and elevational gradients promote diversification in an endemic shrew on Sulawesi. </w:t>
      </w:r>
      <w:r w:rsidRPr="00710542">
        <w:rPr>
          <w:rFonts w:ascii="Times New Roman" w:hAnsi="Times New Roman" w:cs="Times New Roman"/>
          <w:i/>
          <w:noProof/>
        </w:rPr>
        <w:t xml:space="preserve">Mol. Phylogenet. Evol. </w:t>
      </w:r>
      <w:r w:rsidRPr="00710542">
        <w:rPr>
          <w:rFonts w:ascii="Times New Roman" w:hAnsi="Times New Roman" w:cs="Times New Roman"/>
          <w:noProof/>
        </w:rPr>
        <w:t>118: 306-317.</w:t>
      </w:r>
      <w:bookmarkEnd w:id="20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21" w:name="_ENREF_21"/>
      <w:r w:rsidRPr="00710542">
        <w:rPr>
          <w:rFonts w:ascii="Times New Roman" w:hAnsi="Times New Roman" w:cs="Times New Roman"/>
          <w:noProof/>
        </w:rPr>
        <w:t xml:space="preserve">Esselstyn, J. A., Maharadatunkamsi, Achmadi, A. S., Siler, C. D. &amp; Evans, B. J. 2013. Carving out turf in a biodiversity hotspot: multiple, previously unrecognized shrew species co-occur on Java Island, Indonesia. </w:t>
      </w:r>
      <w:r w:rsidRPr="00710542">
        <w:rPr>
          <w:rFonts w:ascii="Times New Roman" w:hAnsi="Times New Roman" w:cs="Times New Roman"/>
          <w:i/>
          <w:noProof/>
        </w:rPr>
        <w:t xml:space="preserve">Mol Ecol </w:t>
      </w:r>
      <w:r w:rsidRPr="00710542">
        <w:rPr>
          <w:rFonts w:ascii="Times New Roman" w:hAnsi="Times New Roman" w:cs="Times New Roman"/>
          <w:noProof/>
        </w:rPr>
        <w:t>22(19): 4972-4987.</w:t>
      </w:r>
      <w:bookmarkEnd w:id="21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22" w:name="_ENREF_22"/>
      <w:r w:rsidRPr="00710542">
        <w:rPr>
          <w:rFonts w:ascii="Times New Roman" w:hAnsi="Times New Roman" w:cs="Times New Roman"/>
          <w:noProof/>
        </w:rPr>
        <w:t xml:space="preserve">Esselstyn, J. A. &amp; Oliveros, C. H. 2010. Colonization of the Philippines from Taiwan: a multi-locus test of the biogeographic and phylogenetic relationships of isolated populations of shrews. </w:t>
      </w:r>
      <w:r w:rsidRPr="00710542">
        <w:rPr>
          <w:rFonts w:ascii="Times New Roman" w:hAnsi="Times New Roman" w:cs="Times New Roman"/>
          <w:i/>
          <w:noProof/>
        </w:rPr>
        <w:t xml:space="preserve">J. Biogeogr. </w:t>
      </w:r>
      <w:r w:rsidRPr="00710542">
        <w:rPr>
          <w:rFonts w:ascii="Times New Roman" w:hAnsi="Times New Roman" w:cs="Times New Roman"/>
          <w:noProof/>
        </w:rPr>
        <w:t>37(8): 1504-1514.</w:t>
      </w:r>
      <w:bookmarkEnd w:id="22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23" w:name="_ENREF_23"/>
      <w:r w:rsidRPr="00710542">
        <w:rPr>
          <w:rFonts w:ascii="Times New Roman" w:hAnsi="Times New Roman" w:cs="Times New Roman"/>
          <w:noProof/>
        </w:rPr>
        <w:t xml:space="preserve">Esselstyn, J. A., Timm, R. M. &amp; Brown, R. M. 2009. Do geological or climatic processes drive speciation in dynamic archipelagos? The tempo and mode of diversification in Southeast Asian shrews. </w:t>
      </w:r>
      <w:r w:rsidRPr="00710542">
        <w:rPr>
          <w:rFonts w:ascii="Times New Roman" w:hAnsi="Times New Roman" w:cs="Times New Roman"/>
          <w:i/>
          <w:noProof/>
        </w:rPr>
        <w:t xml:space="preserve">Evolution </w:t>
      </w:r>
      <w:r w:rsidRPr="00710542">
        <w:rPr>
          <w:rFonts w:ascii="Times New Roman" w:hAnsi="Times New Roman" w:cs="Times New Roman"/>
          <w:noProof/>
        </w:rPr>
        <w:t>63(10): 2595-2610.</w:t>
      </w:r>
      <w:bookmarkEnd w:id="23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24" w:name="_ENREF_24"/>
      <w:r w:rsidRPr="00710542">
        <w:rPr>
          <w:rFonts w:ascii="Times New Roman" w:hAnsi="Times New Roman" w:cs="Times New Roman"/>
          <w:noProof/>
        </w:rPr>
        <w:t xml:space="preserve">Fontanillas, P., Depraz, A., Giorgi, M. S. &amp; Perrin, N. 2005. Nonshivering thermogenesis capacity associated to mitochondrial DNA haplotypes and gender in the greater white-toothed shrew, </w:t>
      </w:r>
      <w:r w:rsidRPr="00710542">
        <w:rPr>
          <w:rFonts w:ascii="Times New Roman" w:hAnsi="Times New Roman" w:cs="Times New Roman"/>
          <w:i/>
          <w:noProof/>
        </w:rPr>
        <w:t>Crocidura russula</w:t>
      </w:r>
      <w:r w:rsidRPr="00710542">
        <w:rPr>
          <w:rFonts w:ascii="Times New Roman" w:hAnsi="Times New Roman" w:cs="Times New Roman"/>
          <w:noProof/>
        </w:rPr>
        <w:t xml:space="preserve">. </w:t>
      </w:r>
      <w:r w:rsidRPr="00710542">
        <w:rPr>
          <w:rFonts w:ascii="Times New Roman" w:hAnsi="Times New Roman" w:cs="Times New Roman"/>
          <w:i/>
          <w:noProof/>
        </w:rPr>
        <w:t xml:space="preserve">Mol. Ecol. </w:t>
      </w:r>
      <w:r w:rsidRPr="00710542">
        <w:rPr>
          <w:rFonts w:ascii="Times New Roman" w:hAnsi="Times New Roman" w:cs="Times New Roman"/>
          <w:noProof/>
        </w:rPr>
        <w:t>14(2): 661-670.</w:t>
      </w:r>
      <w:bookmarkEnd w:id="24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25" w:name="_ENREF_25"/>
      <w:r w:rsidRPr="00710542">
        <w:rPr>
          <w:rFonts w:ascii="Times New Roman" w:hAnsi="Times New Roman" w:cs="Times New Roman"/>
          <w:noProof/>
        </w:rPr>
        <w:t xml:space="preserve">Gertler, C., Schlegel, M., Linnenbrink, M., Hutterer, R., König, P., Ehlers, B., Fischer, K., Ryll, R., Lewitzki, J., Sauer, S., Baumann, K., Breithaupt, A., Faulde, M., Teifke, J. P., Tautz, D. &amp; Ulrich, R. G. 2017. Indigenous house mice dominate small mammal communities in northern Afghan military bases. </w:t>
      </w:r>
      <w:r w:rsidRPr="00710542">
        <w:rPr>
          <w:rFonts w:ascii="Times New Roman" w:hAnsi="Times New Roman" w:cs="Times New Roman"/>
          <w:i/>
          <w:noProof/>
        </w:rPr>
        <w:t xml:space="preserve">BMC Zool. </w:t>
      </w:r>
      <w:r w:rsidRPr="00710542">
        <w:rPr>
          <w:rFonts w:ascii="Times New Roman" w:hAnsi="Times New Roman" w:cs="Times New Roman"/>
          <w:noProof/>
        </w:rPr>
        <w:t>2: 15.</w:t>
      </w:r>
      <w:bookmarkEnd w:id="25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26" w:name="_ENREF_26"/>
      <w:r w:rsidRPr="00710542">
        <w:rPr>
          <w:rFonts w:ascii="Times New Roman" w:hAnsi="Times New Roman" w:cs="Times New Roman"/>
          <w:noProof/>
        </w:rPr>
        <w:t xml:space="preserve">Giarla, T. C. &amp; Esselstyn, J. A. 2015. The challenges of resolving a rapid, recent radiation: empirical and simulated phylogenomics of Philippine shrews. </w:t>
      </w:r>
      <w:r w:rsidRPr="00710542">
        <w:rPr>
          <w:rFonts w:ascii="Times New Roman" w:hAnsi="Times New Roman" w:cs="Times New Roman"/>
          <w:i/>
          <w:noProof/>
        </w:rPr>
        <w:t xml:space="preserve">Syst. Biol. </w:t>
      </w:r>
      <w:r w:rsidRPr="00710542">
        <w:rPr>
          <w:rFonts w:ascii="Times New Roman" w:hAnsi="Times New Roman" w:cs="Times New Roman"/>
          <w:noProof/>
        </w:rPr>
        <w:t>64(5): 727-740.</w:t>
      </w:r>
      <w:bookmarkEnd w:id="26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27" w:name="_ENREF_27"/>
      <w:r w:rsidRPr="00710542">
        <w:rPr>
          <w:rFonts w:ascii="Times New Roman" w:hAnsi="Times New Roman" w:cs="Times New Roman"/>
          <w:noProof/>
        </w:rPr>
        <w:t>Gu, S. H., Nicolas, V., Lalis, A., Sathirapongsasuti, N. &amp; Yanagihara, R. 2013. Complete genome sequence and molecular phylogeny of a newfound hantavirus harbored by the Doucet's musk shrew (</w:t>
      </w:r>
      <w:r w:rsidRPr="00710542">
        <w:rPr>
          <w:rFonts w:ascii="Times New Roman" w:hAnsi="Times New Roman" w:cs="Times New Roman"/>
          <w:i/>
          <w:noProof/>
        </w:rPr>
        <w:t>Crocidura douceti</w:t>
      </w:r>
      <w:r w:rsidRPr="00710542">
        <w:rPr>
          <w:rFonts w:ascii="Times New Roman" w:hAnsi="Times New Roman" w:cs="Times New Roman"/>
          <w:noProof/>
        </w:rPr>
        <w:t xml:space="preserve">) in Guinea. </w:t>
      </w:r>
      <w:r w:rsidRPr="00710542">
        <w:rPr>
          <w:rFonts w:ascii="Times New Roman" w:hAnsi="Times New Roman" w:cs="Times New Roman"/>
          <w:i/>
          <w:noProof/>
        </w:rPr>
        <w:t xml:space="preserve">Infect. Genet. Evol. </w:t>
      </w:r>
      <w:r w:rsidRPr="00710542">
        <w:rPr>
          <w:rFonts w:ascii="Times New Roman" w:hAnsi="Times New Roman" w:cs="Times New Roman"/>
          <w:noProof/>
        </w:rPr>
        <w:t>20: 118-123.</w:t>
      </w:r>
      <w:bookmarkEnd w:id="27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28" w:name="_ENREF_28"/>
      <w:r w:rsidRPr="00710542">
        <w:rPr>
          <w:rFonts w:ascii="Times New Roman" w:hAnsi="Times New Roman" w:cs="Times New Roman"/>
          <w:noProof/>
        </w:rPr>
        <w:t xml:space="preserve">Hutterer, R., Balete, D. S., Giarla, T. C., Heaney, L. R. &amp; Esselstyn, J. A. 2018. A new genus and species of shrew (Mammalia: Soricidae) from Palawan Island, Philippines. </w:t>
      </w:r>
      <w:r w:rsidRPr="00710542">
        <w:rPr>
          <w:rFonts w:ascii="Times New Roman" w:hAnsi="Times New Roman" w:cs="Times New Roman"/>
          <w:i/>
          <w:noProof/>
        </w:rPr>
        <w:t xml:space="preserve">J. Mammal. </w:t>
      </w:r>
      <w:r w:rsidRPr="00710542">
        <w:rPr>
          <w:rFonts w:ascii="Times New Roman" w:hAnsi="Times New Roman" w:cs="Times New Roman"/>
          <w:noProof/>
        </w:rPr>
        <w:t>99(3): 518-536.</w:t>
      </w:r>
      <w:bookmarkEnd w:id="28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29" w:name="_ENREF_29"/>
      <w:r w:rsidRPr="00710542">
        <w:rPr>
          <w:rFonts w:ascii="Times New Roman" w:hAnsi="Times New Roman" w:cs="Times New Roman"/>
          <w:noProof/>
        </w:rPr>
        <w:t xml:space="preserve">Jacquet, F., Denys, C., Verheyen, E., Bryja, J., Hutterer, R., Kerbis Peterhans, J. C., Stanley, W. T., Goodman, S. M., Couloux, A., Colyn, M. &amp; Nicolas, V. 2015. Phylogeography and evolutionary history of the </w:t>
      </w:r>
      <w:r w:rsidRPr="00710542">
        <w:rPr>
          <w:rFonts w:ascii="Times New Roman" w:hAnsi="Times New Roman" w:cs="Times New Roman"/>
          <w:i/>
          <w:noProof/>
        </w:rPr>
        <w:t>Crocidura olivieri</w:t>
      </w:r>
      <w:r w:rsidRPr="00710542">
        <w:rPr>
          <w:rFonts w:ascii="Times New Roman" w:hAnsi="Times New Roman" w:cs="Times New Roman"/>
          <w:noProof/>
        </w:rPr>
        <w:t xml:space="preserve"> complex (Mammalia, Soricomorpha): from a forest origin to broad ecological expansion across Africa. </w:t>
      </w:r>
      <w:r w:rsidRPr="00710542">
        <w:rPr>
          <w:rFonts w:ascii="Times New Roman" w:hAnsi="Times New Roman" w:cs="Times New Roman"/>
          <w:i/>
          <w:noProof/>
        </w:rPr>
        <w:t xml:space="preserve">BMC Evol. Biol. </w:t>
      </w:r>
      <w:r w:rsidRPr="00710542">
        <w:rPr>
          <w:rFonts w:ascii="Times New Roman" w:hAnsi="Times New Roman" w:cs="Times New Roman"/>
          <w:noProof/>
        </w:rPr>
        <w:t>15: 71.</w:t>
      </w:r>
      <w:bookmarkEnd w:id="29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30" w:name="_ENREF_30"/>
      <w:r w:rsidRPr="00710542">
        <w:rPr>
          <w:rFonts w:ascii="Times New Roman" w:hAnsi="Times New Roman" w:cs="Times New Roman"/>
          <w:noProof/>
        </w:rPr>
        <w:t xml:space="preserve">Jacquet, F., Nicolas, V., Bonillo, C., Cruaud, C. &amp; Denys, C. 2012. Barcoding, molecular taxonomy and exploration of the diversity of shrews (Soricomorpha: Soricidae) on Mount NIimba (Guinea). </w:t>
      </w:r>
      <w:r w:rsidRPr="00710542">
        <w:rPr>
          <w:rFonts w:ascii="Times New Roman" w:hAnsi="Times New Roman" w:cs="Times New Roman"/>
          <w:i/>
          <w:noProof/>
        </w:rPr>
        <w:t xml:space="preserve">Zool. J. Linnean Soc. </w:t>
      </w:r>
      <w:r w:rsidRPr="00710542">
        <w:rPr>
          <w:rFonts w:ascii="Times New Roman" w:hAnsi="Times New Roman" w:cs="Times New Roman"/>
          <w:noProof/>
        </w:rPr>
        <w:t>166: 672-687.</w:t>
      </w:r>
      <w:bookmarkEnd w:id="30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31" w:name="_ENREF_31"/>
      <w:r w:rsidRPr="00710542">
        <w:rPr>
          <w:rFonts w:ascii="Times New Roman" w:hAnsi="Times New Roman" w:cs="Times New Roman"/>
          <w:noProof/>
        </w:rPr>
        <w:t>Jacquet, F., Nicolas, V., Colyn, M., Kadjo, B., Hutterer, R., Decher, J., Akpatou, B., Cruaud, C. &amp; Denys, C. 2014. Forest refugia and riverine barriers promote diversification in the West African pygmy shrew (</w:t>
      </w:r>
      <w:r w:rsidRPr="00710542">
        <w:rPr>
          <w:rFonts w:ascii="Times New Roman" w:hAnsi="Times New Roman" w:cs="Times New Roman"/>
          <w:i/>
          <w:noProof/>
        </w:rPr>
        <w:t>Crocidura obscurior</w:t>
      </w:r>
      <w:r w:rsidRPr="00710542">
        <w:rPr>
          <w:rFonts w:ascii="Times New Roman" w:hAnsi="Times New Roman" w:cs="Times New Roman"/>
          <w:noProof/>
        </w:rPr>
        <w:t xml:space="preserve"> complex, Soricomorpha). </w:t>
      </w:r>
      <w:r w:rsidRPr="00710542">
        <w:rPr>
          <w:rFonts w:ascii="Times New Roman" w:hAnsi="Times New Roman" w:cs="Times New Roman"/>
          <w:i/>
          <w:noProof/>
        </w:rPr>
        <w:t xml:space="preserve">Zool. Scr. </w:t>
      </w:r>
      <w:r w:rsidRPr="00710542">
        <w:rPr>
          <w:rFonts w:ascii="Times New Roman" w:hAnsi="Times New Roman" w:cs="Times New Roman"/>
          <w:noProof/>
        </w:rPr>
        <w:t>43(2): 131-148.</w:t>
      </w:r>
      <w:bookmarkEnd w:id="31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32" w:name="_ENREF_32"/>
      <w:r w:rsidRPr="00710542">
        <w:rPr>
          <w:rFonts w:ascii="Times New Roman" w:hAnsi="Times New Roman" w:cs="Times New Roman"/>
          <w:noProof/>
        </w:rPr>
        <w:lastRenderedPageBreak/>
        <w:t>Kang, H. J., Kadjo, B., Dubey, S., Jacquet, F. &amp; Yanagihara, R. 2011. Molecular evolution of Azagny virus, a newfound Hantavirus harbored by the West African pygmy shrew (</w:t>
      </w:r>
      <w:r w:rsidRPr="00710542">
        <w:rPr>
          <w:rFonts w:ascii="Times New Roman" w:hAnsi="Times New Roman" w:cs="Times New Roman"/>
          <w:i/>
          <w:noProof/>
        </w:rPr>
        <w:t>Crocidura obscurior</w:t>
      </w:r>
      <w:r w:rsidRPr="00710542">
        <w:rPr>
          <w:rFonts w:ascii="Times New Roman" w:hAnsi="Times New Roman" w:cs="Times New Roman"/>
          <w:noProof/>
        </w:rPr>
        <w:t xml:space="preserve">) in Cote d’Ivoire. </w:t>
      </w:r>
      <w:r w:rsidRPr="00710542">
        <w:rPr>
          <w:rFonts w:ascii="Times New Roman" w:hAnsi="Times New Roman" w:cs="Times New Roman"/>
          <w:i/>
          <w:noProof/>
        </w:rPr>
        <w:t xml:space="preserve">Virol. J. </w:t>
      </w:r>
      <w:r w:rsidRPr="00710542">
        <w:rPr>
          <w:rFonts w:ascii="Times New Roman" w:hAnsi="Times New Roman" w:cs="Times New Roman"/>
          <w:noProof/>
        </w:rPr>
        <w:t>8: 373.</w:t>
      </w:r>
      <w:bookmarkEnd w:id="32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33" w:name="_ENREF_33"/>
      <w:r w:rsidRPr="00710542">
        <w:rPr>
          <w:rFonts w:ascii="Times New Roman" w:hAnsi="Times New Roman" w:cs="Times New Roman"/>
          <w:noProof/>
        </w:rPr>
        <w:t xml:space="preserve">Koh, H. S., Kartavtseva, I., Lee, B. K., Kweon, G. H., Yang, B. G., Heo, S. W. &amp; In, S. 2013. A preliminary study on genetic divergence of the Asian lesser white-toothed shrew </w:t>
      </w:r>
      <w:r w:rsidRPr="00710542">
        <w:rPr>
          <w:rFonts w:ascii="Times New Roman" w:hAnsi="Times New Roman" w:cs="Times New Roman"/>
          <w:i/>
          <w:noProof/>
        </w:rPr>
        <w:t>Crocidura shantungensis</w:t>
      </w:r>
      <w:r w:rsidRPr="00710542">
        <w:rPr>
          <w:rFonts w:ascii="Times New Roman" w:hAnsi="Times New Roman" w:cs="Times New Roman"/>
          <w:noProof/>
        </w:rPr>
        <w:t xml:space="preserve"> (Mammalia: Soricomorpha) in mainland Korea, adjacent islands and continental East Asia: cytochrome </w:t>
      </w:r>
      <w:r w:rsidRPr="00710542">
        <w:rPr>
          <w:rFonts w:ascii="Times New Roman" w:hAnsi="Times New Roman" w:cs="Times New Roman"/>
          <w:i/>
          <w:noProof/>
        </w:rPr>
        <w:t>b</w:t>
      </w:r>
      <w:r w:rsidRPr="00710542">
        <w:rPr>
          <w:rFonts w:ascii="Times New Roman" w:hAnsi="Times New Roman" w:cs="Times New Roman"/>
          <w:noProof/>
        </w:rPr>
        <w:t xml:space="preserve"> sequence analysis. </w:t>
      </w:r>
      <w:r w:rsidRPr="00710542">
        <w:rPr>
          <w:rFonts w:ascii="Times New Roman" w:hAnsi="Times New Roman" w:cs="Times New Roman"/>
          <w:i/>
          <w:noProof/>
        </w:rPr>
        <w:t xml:space="preserve">Russ. J. Theriol. </w:t>
      </w:r>
      <w:r w:rsidRPr="00710542">
        <w:rPr>
          <w:rFonts w:ascii="Times New Roman" w:hAnsi="Times New Roman" w:cs="Times New Roman"/>
          <w:noProof/>
        </w:rPr>
        <w:t>12: 71-78.</w:t>
      </w:r>
      <w:bookmarkEnd w:id="33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34" w:name="_ENREF_34"/>
      <w:r w:rsidRPr="00710542">
        <w:rPr>
          <w:rFonts w:ascii="Times New Roman" w:hAnsi="Times New Roman" w:cs="Times New Roman"/>
          <w:noProof/>
        </w:rPr>
        <w:t xml:space="preserve">Lee, S. J., Lee, M. Y., Lin, L. K., Lin, Y. K., Li, Y., Shin, E. H., Han, S. H., Min, M. S., Lee, H. &amp; Kim, K. S. 2018. Phylogeography of the Asian lesser white-toothed shrew, </w:t>
      </w:r>
      <w:r w:rsidRPr="00710542">
        <w:rPr>
          <w:rFonts w:ascii="Times New Roman" w:hAnsi="Times New Roman" w:cs="Times New Roman"/>
          <w:i/>
          <w:noProof/>
        </w:rPr>
        <w:t>Crocidura shantungensis</w:t>
      </w:r>
      <w:r w:rsidRPr="00710542">
        <w:rPr>
          <w:rFonts w:ascii="Times New Roman" w:hAnsi="Times New Roman" w:cs="Times New Roman"/>
          <w:noProof/>
        </w:rPr>
        <w:t xml:space="preserve">, in East Asia: role of the Korean Peninsula as refugium for small mammals. </w:t>
      </w:r>
      <w:r w:rsidRPr="00710542">
        <w:rPr>
          <w:rFonts w:ascii="Times New Roman" w:hAnsi="Times New Roman" w:cs="Times New Roman"/>
          <w:i/>
          <w:noProof/>
        </w:rPr>
        <w:t xml:space="preserve">Genetica </w:t>
      </w:r>
      <w:r w:rsidRPr="00710542">
        <w:rPr>
          <w:rFonts w:ascii="Times New Roman" w:hAnsi="Times New Roman" w:cs="Times New Roman"/>
          <w:noProof/>
        </w:rPr>
        <w:t>146(2): 211-226.</w:t>
      </w:r>
      <w:bookmarkEnd w:id="34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35" w:name="_ENREF_35"/>
      <w:r w:rsidRPr="00710542">
        <w:rPr>
          <w:rFonts w:ascii="Times New Roman" w:hAnsi="Times New Roman" w:cs="Times New Roman"/>
          <w:noProof/>
        </w:rPr>
        <w:t xml:space="preserve">Mahmoudi, A., Darvish, J., Siahsarvie, R., Dubey, S. &amp; Kryštufek, B. 2019. Mitochondrial sequences retrieve an ancient lineage of bicolored shrew in the Hyrcanian refugium. </w:t>
      </w:r>
      <w:r w:rsidRPr="00710542">
        <w:rPr>
          <w:rFonts w:ascii="Times New Roman" w:hAnsi="Times New Roman" w:cs="Times New Roman"/>
          <w:i/>
          <w:noProof/>
        </w:rPr>
        <w:t xml:space="preserve">Mamm. Biol. </w:t>
      </w:r>
      <w:r w:rsidRPr="00710542">
        <w:rPr>
          <w:rFonts w:ascii="Times New Roman" w:hAnsi="Times New Roman" w:cs="Times New Roman"/>
          <w:noProof/>
        </w:rPr>
        <w:t>95: 160-163.</w:t>
      </w:r>
      <w:bookmarkEnd w:id="35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36" w:name="_ENREF_36"/>
      <w:r w:rsidRPr="00710542">
        <w:rPr>
          <w:rFonts w:ascii="Times New Roman" w:hAnsi="Times New Roman" w:cs="Times New Roman"/>
          <w:noProof/>
        </w:rPr>
        <w:t xml:space="preserve">Meegaskumbura, S., Meegaskumbura, M., Pethiyagoda, R., Manamendra-Arachchi, K. &amp; Schneider, C. J. 2007. </w:t>
      </w:r>
      <w:r w:rsidRPr="00710542">
        <w:rPr>
          <w:rFonts w:ascii="Times New Roman" w:hAnsi="Times New Roman" w:cs="Times New Roman"/>
          <w:i/>
          <w:noProof/>
        </w:rPr>
        <w:t>Crocidura hikmiya</w:t>
      </w:r>
      <w:r w:rsidRPr="00710542">
        <w:rPr>
          <w:rFonts w:ascii="Times New Roman" w:hAnsi="Times New Roman" w:cs="Times New Roman"/>
          <w:noProof/>
        </w:rPr>
        <w:t xml:space="preserve">, a new shrew (Mammalia: Soricomorpha: Soricidae) from Sri Lanka. </w:t>
      </w:r>
      <w:r w:rsidRPr="00710542">
        <w:rPr>
          <w:rFonts w:ascii="Times New Roman" w:hAnsi="Times New Roman" w:cs="Times New Roman"/>
          <w:i/>
          <w:noProof/>
        </w:rPr>
        <w:t xml:space="preserve">Zootaxa </w:t>
      </w:r>
      <w:r w:rsidRPr="00710542">
        <w:rPr>
          <w:rFonts w:ascii="Times New Roman" w:hAnsi="Times New Roman" w:cs="Times New Roman"/>
          <w:noProof/>
        </w:rPr>
        <w:t>1665(1): 19-30.</w:t>
      </w:r>
      <w:bookmarkEnd w:id="36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37" w:name="_ENREF_37"/>
      <w:r w:rsidRPr="00710542">
        <w:rPr>
          <w:rFonts w:ascii="Times New Roman" w:hAnsi="Times New Roman" w:cs="Times New Roman"/>
          <w:noProof/>
        </w:rPr>
        <w:t xml:space="preserve">Meegaskumbura, S., Meegaskumbura, M. &amp; Schneider, C. J. 2010. Systematic relationships and taxonomy of </w:t>
      </w:r>
      <w:r w:rsidRPr="00710542">
        <w:rPr>
          <w:rFonts w:ascii="Times New Roman" w:hAnsi="Times New Roman" w:cs="Times New Roman"/>
          <w:i/>
          <w:noProof/>
        </w:rPr>
        <w:t>Suncus montanus</w:t>
      </w:r>
      <w:r w:rsidRPr="00710542">
        <w:rPr>
          <w:rFonts w:ascii="Times New Roman" w:hAnsi="Times New Roman" w:cs="Times New Roman"/>
          <w:noProof/>
        </w:rPr>
        <w:t xml:space="preserve"> and </w:t>
      </w:r>
      <w:r w:rsidRPr="00710542">
        <w:rPr>
          <w:rFonts w:ascii="Times New Roman" w:hAnsi="Times New Roman" w:cs="Times New Roman"/>
          <w:i/>
          <w:noProof/>
        </w:rPr>
        <w:t>S. murinus</w:t>
      </w:r>
      <w:r w:rsidRPr="00710542">
        <w:rPr>
          <w:rFonts w:ascii="Times New Roman" w:hAnsi="Times New Roman" w:cs="Times New Roman"/>
          <w:noProof/>
        </w:rPr>
        <w:t xml:space="preserve"> from Sri Lanka. </w:t>
      </w:r>
      <w:r w:rsidRPr="00710542">
        <w:rPr>
          <w:rFonts w:ascii="Times New Roman" w:hAnsi="Times New Roman" w:cs="Times New Roman"/>
          <w:i/>
          <w:noProof/>
        </w:rPr>
        <w:t xml:space="preserve">Mol. Phylogenet. Evol. </w:t>
      </w:r>
      <w:r w:rsidRPr="00710542">
        <w:rPr>
          <w:rFonts w:ascii="Times New Roman" w:hAnsi="Times New Roman" w:cs="Times New Roman"/>
          <w:noProof/>
        </w:rPr>
        <w:t>55(2): 473-487.</w:t>
      </w:r>
      <w:bookmarkEnd w:id="37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38" w:name="_ENREF_38"/>
      <w:r w:rsidRPr="00710542">
        <w:rPr>
          <w:rFonts w:ascii="Times New Roman" w:hAnsi="Times New Roman" w:cs="Times New Roman"/>
          <w:noProof/>
        </w:rPr>
        <w:t xml:space="preserve">Meegaskumbura, S., Meegaskumbura, M. &amp; Schneider, C. J. 2012. Re-evaluation of the taxonomy of the Sri Lankan pigmy shrew </w:t>
      </w:r>
      <w:r w:rsidRPr="00710542">
        <w:rPr>
          <w:rFonts w:ascii="Times New Roman" w:hAnsi="Times New Roman" w:cs="Times New Roman"/>
          <w:i/>
          <w:noProof/>
        </w:rPr>
        <w:t xml:space="preserve">Suncus fellowesgordoni </w:t>
      </w:r>
      <w:r w:rsidRPr="00710542">
        <w:rPr>
          <w:rFonts w:ascii="Times New Roman" w:hAnsi="Times New Roman" w:cs="Times New Roman"/>
          <w:noProof/>
        </w:rPr>
        <w:t xml:space="preserve">(Soricidae: Crocidurinae) and its phylogenetic relationship with </w:t>
      </w:r>
      <w:r w:rsidRPr="00710542">
        <w:rPr>
          <w:rFonts w:ascii="Times New Roman" w:hAnsi="Times New Roman" w:cs="Times New Roman"/>
          <w:i/>
          <w:noProof/>
        </w:rPr>
        <w:t>S. etruscus</w:t>
      </w:r>
      <w:r w:rsidRPr="00710542">
        <w:rPr>
          <w:rFonts w:ascii="Times New Roman" w:hAnsi="Times New Roman" w:cs="Times New Roman"/>
          <w:noProof/>
        </w:rPr>
        <w:t xml:space="preserve">. </w:t>
      </w:r>
      <w:r w:rsidRPr="00710542">
        <w:rPr>
          <w:rFonts w:ascii="Times New Roman" w:hAnsi="Times New Roman" w:cs="Times New Roman"/>
          <w:i/>
          <w:noProof/>
        </w:rPr>
        <w:t xml:space="preserve">Zootaxa </w:t>
      </w:r>
      <w:r w:rsidRPr="00710542">
        <w:rPr>
          <w:rFonts w:ascii="Times New Roman" w:hAnsi="Times New Roman" w:cs="Times New Roman"/>
          <w:noProof/>
        </w:rPr>
        <w:t>(3187): 57-68.</w:t>
      </w:r>
      <w:bookmarkEnd w:id="38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39" w:name="_ENREF_39"/>
      <w:r w:rsidRPr="00710542">
        <w:rPr>
          <w:rFonts w:ascii="Times New Roman" w:hAnsi="Times New Roman" w:cs="Times New Roman"/>
          <w:noProof/>
        </w:rPr>
        <w:t xml:space="preserve">Meegaskumbura, S. &amp; Schneider, C. J. 2008. A taxonomic evaluation of the shrew </w:t>
      </w:r>
      <w:r w:rsidRPr="00710542">
        <w:rPr>
          <w:rFonts w:ascii="Times New Roman" w:hAnsi="Times New Roman" w:cs="Times New Roman"/>
          <w:i/>
          <w:noProof/>
        </w:rPr>
        <w:t>Suncus montanus</w:t>
      </w:r>
      <w:r w:rsidRPr="00710542">
        <w:rPr>
          <w:rFonts w:ascii="Times New Roman" w:hAnsi="Times New Roman" w:cs="Times New Roman"/>
          <w:noProof/>
        </w:rPr>
        <w:t xml:space="preserve"> (Soricidae: Crocidurinae) of Sri Lanka and India. </w:t>
      </w:r>
      <w:r w:rsidRPr="00710542">
        <w:rPr>
          <w:rFonts w:ascii="Times New Roman" w:hAnsi="Times New Roman" w:cs="Times New Roman"/>
          <w:i/>
          <w:noProof/>
        </w:rPr>
        <w:t xml:space="preserve">Cey. J. Sci. </w:t>
      </w:r>
      <w:r w:rsidRPr="00710542">
        <w:rPr>
          <w:rFonts w:ascii="Times New Roman" w:hAnsi="Times New Roman" w:cs="Times New Roman"/>
          <w:noProof/>
        </w:rPr>
        <w:t>37(2): 129-136.</w:t>
      </w:r>
      <w:bookmarkEnd w:id="39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40" w:name="_ENREF_40"/>
      <w:r w:rsidRPr="00710542">
        <w:rPr>
          <w:rFonts w:ascii="Times New Roman" w:hAnsi="Times New Roman" w:cs="Times New Roman"/>
          <w:noProof/>
        </w:rPr>
        <w:t>Nicolas, V., Hamani, A., Amrouche, L., Bensidhoum, M., Boukhemza, M., Doumandji, S. &amp; Denys, C. 2014. First molecular evidence for the presence of</w:t>
      </w:r>
      <w:r w:rsidRPr="00710542">
        <w:rPr>
          <w:rFonts w:ascii="Times New Roman" w:hAnsi="Times New Roman" w:cs="Times New Roman"/>
          <w:i/>
          <w:noProof/>
        </w:rPr>
        <w:t xml:space="preserve"> Crocidura pachyura </w:t>
      </w:r>
      <w:r w:rsidRPr="00710542">
        <w:rPr>
          <w:rFonts w:ascii="Times New Roman" w:hAnsi="Times New Roman" w:cs="Times New Roman"/>
          <w:noProof/>
        </w:rPr>
        <w:t xml:space="preserve">(Mammalia, Soricidae) in Kabylie (Algeria). </w:t>
      </w:r>
      <w:r w:rsidRPr="00710542">
        <w:rPr>
          <w:rFonts w:ascii="Times New Roman" w:hAnsi="Times New Roman" w:cs="Times New Roman"/>
          <w:i/>
          <w:noProof/>
        </w:rPr>
        <w:t xml:space="preserve">Mammalia </w:t>
      </w:r>
      <w:r w:rsidRPr="00710542">
        <w:rPr>
          <w:rFonts w:ascii="Times New Roman" w:hAnsi="Times New Roman" w:cs="Times New Roman"/>
          <w:noProof/>
        </w:rPr>
        <w:t>78(2): 245-249.</w:t>
      </w:r>
      <w:bookmarkEnd w:id="40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41" w:name="_ENREF_41"/>
      <w:r w:rsidRPr="00710542">
        <w:rPr>
          <w:rFonts w:ascii="Times New Roman" w:hAnsi="Times New Roman" w:cs="Times New Roman"/>
          <w:noProof/>
        </w:rPr>
        <w:t xml:space="preserve">Ohdachi, S. D., Hasegawa, M., Iwasa, M. A., Vogel, P., Oshida, T., Lin, L.-K. &amp; Abe, H. 2006. Molecular phylogenetics of soricid shrews (Mammalia) based on mitochondrial cytochrome </w:t>
      </w:r>
      <w:r w:rsidRPr="00710542">
        <w:rPr>
          <w:rFonts w:ascii="Times New Roman" w:hAnsi="Times New Roman" w:cs="Times New Roman"/>
          <w:i/>
          <w:noProof/>
        </w:rPr>
        <w:t>b</w:t>
      </w:r>
      <w:r w:rsidRPr="00710542">
        <w:rPr>
          <w:rFonts w:ascii="Times New Roman" w:hAnsi="Times New Roman" w:cs="Times New Roman"/>
          <w:noProof/>
        </w:rPr>
        <w:t xml:space="preserve"> gene sequences: with special reference to the Soricinae. </w:t>
      </w:r>
      <w:r w:rsidRPr="00710542">
        <w:rPr>
          <w:rFonts w:ascii="Times New Roman" w:hAnsi="Times New Roman" w:cs="Times New Roman"/>
          <w:i/>
          <w:noProof/>
        </w:rPr>
        <w:t xml:space="preserve">J. Zool. </w:t>
      </w:r>
      <w:r w:rsidRPr="00710542">
        <w:rPr>
          <w:rFonts w:ascii="Times New Roman" w:hAnsi="Times New Roman" w:cs="Times New Roman"/>
          <w:noProof/>
        </w:rPr>
        <w:t>270(1): 177-191.</w:t>
      </w:r>
      <w:bookmarkEnd w:id="41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42" w:name="_ENREF_42"/>
      <w:r w:rsidRPr="00710542">
        <w:rPr>
          <w:rFonts w:ascii="Times New Roman" w:hAnsi="Times New Roman" w:cs="Times New Roman"/>
          <w:noProof/>
        </w:rPr>
        <w:t xml:space="preserve">Ohdachi, S. D., Iwasa, M. A., Nesterenko, V. A., Abe, H., Masuda, R. &amp; Haberl, W. 2004. Molecular Phylogenetics of </w:t>
      </w:r>
      <w:r w:rsidRPr="00710542">
        <w:rPr>
          <w:rFonts w:ascii="Times New Roman" w:hAnsi="Times New Roman" w:cs="Times New Roman"/>
          <w:i/>
          <w:noProof/>
        </w:rPr>
        <w:t xml:space="preserve">Crocidura </w:t>
      </w:r>
      <w:r w:rsidRPr="00710542">
        <w:rPr>
          <w:rFonts w:ascii="Times New Roman" w:hAnsi="Times New Roman" w:cs="Times New Roman"/>
          <w:noProof/>
        </w:rPr>
        <w:t xml:space="preserve">Shrews (Insectivora) in East and Central Asia. </w:t>
      </w:r>
      <w:r w:rsidRPr="00710542">
        <w:rPr>
          <w:rFonts w:ascii="Times New Roman" w:hAnsi="Times New Roman" w:cs="Times New Roman"/>
          <w:i/>
          <w:noProof/>
        </w:rPr>
        <w:t xml:space="preserve">J. Mammal. </w:t>
      </w:r>
      <w:r w:rsidRPr="00710542">
        <w:rPr>
          <w:rFonts w:ascii="Times New Roman" w:hAnsi="Times New Roman" w:cs="Times New Roman"/>
          <w:noProof/>
        </w:rPr>
        <w:t>85(3): 396-403.</w:t>
      </w:r>
      <w:bookmarkEnd w:id="42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43" w:name="_ENREF_43"/>
      <w:r w:rsidRPr="00710542">
        <w:rPr>
          <w:rFonts w:ascii="Times New Roman" w:hAnsi="Times New Roman" w:cs="Times New Roman"/>
          <w:noProof/>
        </w:rPr>
        <w:t xml:space="preserve">Ohdachi, S. D., Kinoshita, G., Oda, S.-i., Motokawa, M., Jogahara, T., Arai, S., Nguyen, S. T., Suzuki, H., Katakura, K., Bawm, S., Min, M. Z., Thwe, T. L., Gamage, C. D., Hashim, R., Omar, H., Maryanto, I., Ghadirian, T., Ranorosoa, M. C., Moribe, J. &amp; Tsuchiya, K. 2016. Intraspecific phylogeny of the house shrews, </w:t>
      </w:r>
      <w:r w:rsidRPr="00710542">
        <w:rPr>
          <w:rFonts w:ascii="Times New Roman" w:hAnsi="Times New Roman" w:cs="Times New Roman"/>
          <w:i/>
          <w:noProof/>
        </w:rPr>
        <w:t>Suncus murinus-S. montanus</w:t>
      </w:r>
      <w:r w:rsidRPr="00710542">
        <w:rPr>
          <w:rFonts w:ascii="Times New Roman" w:hAnsi="Times New Roman" w:cs="Times New Roman"/>
          <w:noProof/>
        </w:rPr>
        <w:t xml:space="preserve"> species complex, based on the mitochondrial cytochrome </w:t>
      </w:r>
      <w:r w:rsidRPr="00710542">
        <w:rPr>
          <w:rFonts w:ascii="Times New Roman" w:hAnsi="Times New Roman" w:cs="Times New Roman"/>
          <w:i/>
          <w:noProof/>
        </w:rPr>
        <w:t>b</w:t>
      </w:r>
      <w:r w:rsidRPr="00710542">
        <w:rPr>
          <w:rFonts w:ascii="Times New Roman" w:hAnsi="Times New Roman" w:cs="Times New Roman"/>
          <w:noProof/>
        </w:rPr>
        <w:t xml:space="preserve"> gene. </w:t>
      </w:r>
      <w:r w:rsidRPr="00710542">
        <w:rPr>
          <w:rFonts w:ascii="Times New Roman" w:hAnsi="Times New Roman" w:cs="Times New Roman"/>
          <w:i/>
          <w:noProof/>
        </w:rPr>
        <w:t xml:space="preserve">Mammal Study </w:t>
      </w:r>
      <w:r w:rsidRPr="00710542">
        <w:rPr>
          <w:rFonts w:ascii="Times New Roman" w:hAnsi="Times New Roman" w:cs="Times New Roman"/>
          <w:noProof/>
        </w:rPr>
        <w:t>41(4): 229-238.</w:t>
      </w:r>
      <w:bookmarkEnd w:id="43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44" w:name="_ENREF_44"/>
      <w:r w:rsidRPr="00710542">
        <w:rPr>
          <w:rFonts w:ascii="Times New Roman" w:hAnsi="Times New Roman" w:cs="Times New Roman"/>
          <w:noProof/>
        </w:rPr>
        <w:t xml:space="preserve">Omar, H., Adamson, E., Bhassu, S., Goodman, S., Soarimalala, V., Hashim, R. &amp; Ruedi, M. 2011. Phylogenetic relationships of Malayan and Malagasy pygmy shrews of the genus </w:t>
      </w:r>
      <w:r w:rsidRPr="00710542">
        <w:rPr>
          <w:rFonts w:ascii="Times New Roman" w:hAnsi="Times New Roman" w:cs="Times New Roman"/>
          <w:i/>
          <w:noProof/>
        </w:rPr>
        <w:t xml:space="preserve">Suncus </w:t>
      </w:r>
      <w:r w:rsidRPr="00710542">
        <w:rPr>
          <w:rFonts w:ascii="Times New Roman" w:hAnsi="Times New Roman" w:cs="Times New Roman"/>
          <w:noProof/>
        </w:rPr>
        <w:t xml:space="preserve">(Soricomorpha: Soricidae) inferred from mitochondrial Cytochrome </w:t>
      </w:r>
      <w:r w:rsidRPr="00710542">
        <w:rPr>
          <w:rFonts w:ascii="Times New Roman" w:hAnsi="Times New Roman" w:cs="Times New Roman"/>
          <w:i/>
          <w:noProof/>
        </w:rPr>
        <w:t>b</w:t>
      </w:r>
      <w:r w:rsidRPr="00710542">
        <w:rPr>
          <w:rFonts w:ascii="Times New Roman" w:hAnsi="Times New Roman" w:cs="Times New Roman"/>
          <w:noProof/>
        </w:rPr>
        <w:t xml:space="preserve"> gene sequences. </w:t>
      </w:r>
      <w:r w:rsidRPr="00710542">
        <w:rPr>
          <w:rFonts w:ascii="Times New Roman" w:hAnsi="Times New Roman" w:cs="Times New Roman"/>
          <w:i/>
          <w:noProof/>
        </w:rPr>
        <w:t xml:space="preserve">Raffles Bull. Zool. </w:t>
      </w:r>
      <w:r w:rsidRPr="00710542">
        <w:rPr>
          <w:rFonts w:ascii="Times New Roman" w:hAnsi="Times New Roman" w:cs="Times New Roman"/>
          <w:noProof/>
        </w:rPr>
        <w:t>59: 237-243.</w:t>
      </w:r>
      <w:bookmarkEnd w:id="44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45" w:name="_ENREF_45"/>
      <w:r w:rsidRPr="00710542">
        <w:rPr>
          <w:rFonts w:ascii="Times New Roman" w:hAnsi="Times New Roman" w:cs="Times New Roman"/>
          <w:noProof/>
        </w:rPr>
        <w:t xml:space="preserve">Omar, H., Hashim, R., Bhassu, S. &amp; Ruedi, M. 2013. Morphological and genetic relationships of the </w:t>
      </w:r>
      <w:r w:rsidRPr="00710542">
        <w:rPr>
          <w:rFonts w:ascii="Times New Roman" w:hAnsi="Times New Roman" w:cs="Times New Roman"/>
          <w:i/>
          <w:noProof/>
        </w:rPr>
        <w:t>Crocidura monticola</w:t>
      </w:r>
      <w:r w:rsidRPr="00710542">
        <w:rPr>
          <w:rFonts w:ascii="Times New Roman" w:hAnsi="Times New Roman" w:cs="Times New Roman"/>
          <w:noProof/>
        </w:rPr>
        <w:t xml:space="preserve"> species complex (Soricidae: Crocidurinae) in Sundaland. </w:t>
      </w:r>
      <w:r w:rsidRPr="00710542">
        <w:rPr>
          <w:rFonts w:ascii="Times New Roman" w:hAnsi="Times New Roman" w:cs="Times New Roman"/>
          <w:i/>
          <w:noProof/>
        </w:rPr>
        <w:t xml:space="preserve">Mammal. Biol. </w:t>
      </w:r>
      <w:r w:rsidRPr="00710542">
        <w:rPr>
          <w:rFonts w:ascii="Times New Roman" w:hAnsi="Times New Roman" w:cs="Times New Roman"/>
          <w:noProof/>
        </w:rPr>
        <w:t>78: 446–454.</w:t>
      </w:r>
      <w:bookmarkEnd w:id="45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46" w:name="_ENREF_46"/>
      <w:r w:rsidRPr="00710542">
        <w:rPr>
          <w:rFonts w:ascii="Times New Roman" w:hAnsi="Times New Roman" w:cs="Times New Roman"/>
          <w:noProof/>
        </w:rPr>
        <w:t xml:space="preserve">Sabuni, C., Aghová, T., Bryjová, A., Šumbera, R. &amp; Bryja, J. 2018. Biogeographic implications of small mammals from Northern Highlands in Tanzania with first data from the volcanic Mount Kitumbeine. </w:t>
      </w:r>
      <w:r w:rsidRPr="00710542">
        <w:rPr>
          <w:rFonts w:ascii="Times New Roman" w:hAnsi="Times New Roman" w:cs="Times New Roman"/>
          <w:i/>
          <w:noProof/>
        </w:rPr>
        <w:t xml:space="preserve">Mammalia </w:t>
      </w:r>
      <w:r w:rsidRPr="00710542">
        <w:rPr>
          <w:rFonts w:ascii="Times New Roman" w:hAnsi="Times New Roman" w:cs="Times New Roman"/>
          <w:noProof/>
        </w:rPr>
        <w:t>82(4): 360-372.</w:t>
      </w:r>
      <w:bookmarkEnd w:id="46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47" w:name="_ENREF_47"/>
      <w:r w:rsidRPr="00710542">
        <w:rPr>
          <w:rFonts w:ascii="Times New Roman" w:hAnsi="Times New Roman" w:cs="Times New Roman"/>
          <w:noProof/>
        </w:rPr>
        <w:lastRenderedPageBreak/>
        <w:t xml:space="preserve">Schlegel, M., Ali, H. S., Stieger, N., Groschup, M. H., Wolf, R. &amp; Ulrich, R. G. 2012. Molecular identification of small mammal species using novel </w:t>
      </w:r>
      <w:r w:rsidRPr="00710542">
        <w:rPr>
          <w:rFonts w:ascii="Times New Roman" w:hAnsi="Times New Roman" w:cs="Times New Roman"/>
          <w:i/>
          <w:noProof/>
        </w:rPr>
        <w:t>cytochrome b</w:t>
      </w:r>
      <w:r w:rsidRPr="00710542">
        <w:rPr>
          <w:rFonts w:ascii="Times New Roman" w:hAnsi="Times New Roman" w:cs="Times New Roman"/>
          <w:noProof/>
        </w:rPr>
        <w:t xml:space="preserve"> gene-derived degenerated primers. </w:t>
      </w:r>
      <w:r w:rsidRPr="00710542">
        <w:rPr>
          <w:rFonts w:ascii="Times New Roman" w:hAnsi="Times New Roman" w:cs="Times New Roman"/>
          <w:i/>
          <w:noProof/>
        </w:rPr>
        <w:t xml:space="preserve">Biochem. Genet. </w:t>
      </w:r>
      <w:r w:rsidRPr="00710542">
        <w:rPr>
          <w:rFonts w:ascii="Times New Roman" w:hAnsi="Times New Roman" w:cs="Times New Roman"/>
          <w:noProof/>
        </w:rPr>
        <w:t>50(5-6): 440-447.</w:t>
      </w:r>
      <w:bookmarkEnd w:id="47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48" w:name="_ENREF_48"/>
      <w:r w:rsidRPr="00710542">
        <w:rPr>
          <w:rFonts w:ascii="Times New Roman" w:hAnsi="Times New Roman" w:cs="Times New Roman"/>
          <w:noProof/>
        </w:rPr>
        <w:t xml:space="preserve">Sheftel, B., Bannikova, A., Fang, Y., Demidova, T., Alexandrov, D. Y., Lebedev, V. &amp; Sun, Y.-H. 2018. Notes on the Fauna, systematics, and ecology of small mammals in Southern Gansu, China. </w:t>
      </w:r>
      <w:r w:rsidRPr="00710542">
        <w:rPr>
          <w:rFonts w:ascii="Times New Roman" w:hAnsi="Times New Roman" w:cs="Times New Roman"/>
          <w:i/>
          <w:noProof/>
        </w:rPr>
        <w:t xml:space="preserve">Biol. Bul. </w:t>
      </w:r>
      <w:r w:rsidRPr="00710542">
        <w:rPr>
          <w:rFonts w:ascii="Times New Roman" w:hAnsi="Times New Roman" w:cs="Times New Roman"/>
          <w:noProof/>
        </w:rPr>
        <w:t>45: 898-912.</w:t>
      </w:r>
      <w:bookmarkEnd w:id="48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49" w:name="_ENREF_49"/>
      <w:r w:rsidRPr="00710542">
        <w:rPr>
          <w:rFonts w:ascii="Times New Roman" w:hAnsi="Times New Roman" w:cs="Times New Roman"/>
          <w:noProof/>
        </w:rPr>
        <w:t xml:space="preserve">Stanley, W. T., Hutterer, R., Giarla, T. C. &amp; Esselstyn, J. A. 2015. Phylogeny, phylogeography and geographical variation in the </w:t>
      </w:r>
      <w:r w:rsidRPr="00710542">
        <w:rPr>
          <w:rFonts w:ascii="Times New Roman" w:hAnsi="Times New Roman" w:cs="Times New Roman"/>
          <w:i/>
          <w:noProof/>
        </w:rPr>
        <w:t>Crocidura monax</w:t>
      </w:r>
      <w:r w:rsidRPr="00710542">
        <w:rPr>
          <w:rFonts w:ascii="Times New Roman" w:hAnsi="Times New Roman" w:cs="Times New Roman"/>
          <w:noProof/>
        </w:rPr>
        <w:t xml:space="preserve"> (Soricidae) species complex from the montane islands of Tanzania, with descriptions of three new species. </w:t>
      </w:r>
      <w:r w:rsidRPr="00710542">
        <w:rPr>
          <w:rFonts w:ascii="Times New Roman" w:hAnsi="Times New Roman" w:cs="Times New Roman"/>
          <w:i/>
          <w:noProof/>
        </w:rPr>
        <w:t xml:space="preserve">Zool. J. Linnean Soc. </w:t>
      </w:r>
      <w:r w:rsidRPr="00710542">
        <w:rPr>
          <w:rFonts w:ascii="Times New Roman" w:hAnsi="Times New Roman" w:cs="Times New Roman"/>
          <w:noProof/>
        </w:rPr>
        <w:t>174(1): 185-215.</w:t>
      </w:r>
      <w:bookmarkEnd w:id="49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50" w:name="_ENREF_50"/>
      <w:r w:rsidRPr="00710542">
        <w:rPr>
          <w:rFonts w:ascii="Times New Roman" w:hAnsi="Times New Roman" w:cs="Times New Roman"/>
          <w:noProof/>
        </w:rPr>
        <w:t xml:space="preserve">Stanley, W. T., Robbins, L. W., Malekani, J. M., Mbalitini, S. G., Migurimu, D. A., Mukinzi, J. C., Hulselmans, J., Prevot, V., Verheyen, E., Hutterer, R., Doty, J. B., Monroe, B. P., Nakazawa, Y. J., Braden, Z., Carroll, D., Peterhans, J. C., Bates, J. M. &amp; Esselstyn, J. A. 2013. A new hero emerges: another exceptional mammalian spine and its potential adaptive significance. </w:t>
      </w:r>
      <w:r w:rsidRPr="00710542">
        <w:rPr>
          <w:rFonts w:ascii="Times New Roman" w:hAnsi="Times New Roman" w:cs="Times New Roman"/>
          <w:i/>
          <w:noProof/>
        </w:rPr>
        <w:t xml:space="preserve">Biol. Lett. </w:t>
      </w:r>
      <w:r w:rsidRPr="00710542">
        <w:rPr>
          <w:rFonts w:ascii="Times New Roman" w:hAnsi="Times New Roman" w:cs="Times New Roman"/>
          <w:noProof/>
        </w:rPr>
        <w:t>9(5): 20130486.</w:t>
      </w:r>
      <w:bookmarkEnd w:id="50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51" w:name="_ENREF_51"/>
      <w:r w:rsidRPr="00710542">
        <w:rPr>
          <w:rFonts w:ascii="Times New Roman" w:hAnsi="Times New Roman" w:cs="Times New Roman"/>
          <w:noProof/>
        </w:rPr>
        <w:t xml:space="preserve">Vogel, P., Vogel, V., Fumagalli, L., Kadjo, B., Kouadio, R. Y. &amp; Dubey, S. 2014. Genetic identity of the critically endangered Wimmer's shrew </w:t>
      </w:r>
      <w:r w:rsidRPr="00710542">
        <w:rPr>
          <w:rFonts w:ascii="Times New Roman" w:hAnsi="Times New Roman" w:cs="Times New Roman"/>
          <w:i/>
          <w:noProof/>
        </w:rPr>
        <w:t>Crocidura wimmeri</w:t>
      </w:r>
      <w:r w:rsidRPr="00710542">
        <w:rPr>
          <w:rFonts w:ascii="Times New Roman" w:hAnsi="Times New Roman" w:cs="Times New Roman"/>
          <w:noProof/>
        </w:rPr>
        <w:t xml:space="preserve">. </w:t>
      </w:r>
      <w:r w:rsidRPr="00710542">
        <w:rPr>
          <w:rFonts w:ascii="Times New Roman" w:hAnsi="Times New Roman" w:cs="Times New Roman"/>
          <w:i/>
          <w:noProof/>
        </w:rPr>
        <w:t xml:space="preserve">Biol. J. Linn. Soc. </w:t>
      </w:r>
      <w:r w:rsidRPr="00710542">
        <w:rPr>
          <w:rFonts w:ascii="Times New Roman" w:hAnsi="Times New Roman" w:cs="Times New Roman"/>
          <w:noProof/>
        </w:rPr>
        <w:t>111: 224–229.</w:t>
      </w:r>
      <w:bookmarkEnd w:id="51"/>
    </w:p>
    <w:p w:rsidR="00710542" w:rsidRPr="00710542" w:rsidRDefault="00710542" w:rsidP="00710542">
      <w:pPr>
        <w:spacing w:after="0" w:line="240" w:lineRule="auto"/>
        <w:rPr>
          <w:rFonts w:ascii="Times New Roman" w:hAnsi="Times New Roman" w:cs="Times New Roman"/>
          <w:noProof/>
        </w:rPr>
      </w:pPr>
      <w:bookmarkStart w:id="52" w:name="_ENREF_52"/>
      <w:r w:rsidRPr="00710542">
        <w:rPr>
          <w:rFonts w:ascii="Times New Roman" w:hAnsi="Times New Roman" w:cs="Times New Roman"/>
          <w:noProof/>
        </w:rPr>
        <w:t xml:space="preserve">Wang, W., Lin, X.-D., Guo, W.-P., Zhou, R.-H., Wang, M.-R., Wang, C.-Q., Ge, S., Mei, S.-H., Li, M.-H., Shi, M., Holmes, E. C. &amp; Zhang, Y.-Z. 2015. Discovery, diversity and evolution of novel coronaviruses sampled from rodents in China. </w:t>
      </w:r>
      <w:r w:rsidRPr="00710542">
        <w:rPr>
          <w:rFonts w:ascii="Times New Roman" w:hAnsi="Times New Roman" w:cs="Times New Roman"/>
          <w:i/>
          <w:noProof/>
        </w:rPr>
        <w:t xml:space="preserve">Virology </w:t>
      </w:r>
      <w:r w:rsidRPr="00710542">
        <w:rPr>
          <w:rFonts w:ascii="Times New Roman" w:hAnsi="Times New Roman" w:cs="Times New Roman"/>
          <w:noProof/>
        </w:rPr>
        <w:t>474: 19-27.</w:t>
      </w:r>
      <w:bookmarkEnd w:id="52"/>
    </w:p>
    <w:p w:rsidR="00710542" w:rsidRPr="00710542" w:rsidRDefault="00710542" w:rsidP="00710542">
      <w:pPr>
        <w:spacing w:line="240" w:lineRule="auto"/>
        <w:rPr>
          <w:rFonts w:ascii="Times New Roman" w:hAnsi="Times New Roman" w:cs="Times New Roman"/>
          <w:noProof/>
        </w:rPr>
      </w:pPr>
      <w:bookmarkStart w:id="53" w:name="_ENREF_53"/>
      <w:r w:rsidRPr="00710542">
        <w:rPr>
          <w:rFonts w:ascii="Times New Roman" w:hAnsi="Times New Roman" w:cs="Times New Roman"/>
          <w:noProof/>
        </w:rPr>
        <w:t xml:space="preserve">Willows-Munro, S. &amp; Matthee, C. A. 2011. Exploring the diversity and molecular evolution of shrews (Family Soricidae) using mtDNA cytochrome </w:t>
      </w:r>
      <w:r w:rsidRPr="00710542">
        <w:rPr>
          <w:rFonts w:ascii="Times New Roman" w:hAnsi="Times New Roman" w:cs="Times New Roman"/>
          <w:i/>
          <w:noProof/>
        </w:rPr>
        <w:t>b</w:t>
      </w:r>
      <w:r w:rsidRPr="00710542">
        <w:rPr>
          <w:rFonts w:ascii="Times New Roman" w:hAnsi="Times New Roman" w:cs="Times New Roman"/>
          <w:noProof/>
        </w:rPr>
        <w:t xml:space="preserve"> data. </w:t>
      </w:r>
      <w:r w:rsidRPr="00710542">
        <w:rPr>
          <w:rFonts w:ascii="Times New Roman" w:hAnsi="Times New Roman" w:cs="Times New Roman"/>
          <w:i/>
          <w:noProof/>
        </w:rPr>
        <w:t xml:space="preserve">Afr. Zool. </w:t>
      </w:r>
      <w:r w:rsidRPr="00710542">
        <w:rPr>
          <w:rFonts w:ascii="Times New Roman" w:hAnsi="Times New Roman" w:cs="Times New Roman"/>
          <w:noProof/>
        </w:rPr>
        <w:t>46(2): 246-262.</w:t>
      </w:r>
      <w:bookmarkEnd w:id="53"/>
    </w:p>
    <w:p w:rsidR="00710542" w:rsidRDefault="00710542" w:rsidP="00710542">
      <w:pPr>
        <w:spacing w:line="240" w:lineRule="auto"/>
        <w:rPr>
          <w:rFonts w:ascii="Calibri" w:hAnsi="Calibri" w:cstheme="majorBidi"/>
          <w:noProof/>
        </w:rPr>
      </w:pPr>
    </w:p>
    <w:p w:rsidR="000B6B1D" w:rsidRPr="00B73426" w:rsidRDefault="000429FD" w:rsidP="00B73426">
      <w:pPr>
        <w:ind w:left="567" w:hanging="567"/>
        <w:rPr>
          <w:rFonts w:asciiTheme="majorBidi" w:hAnsiTheme="majorBidi" w:cstheme="majorBidi"/>
        </w:rPr>
      </w:pPr>
      <w:r w:rsidRPr="00B73426">
        <w:rPr>
          <w:rFonts w:asciiTheme="majorBidi" w:hAnsiTheme="majorBidi" w:cstheme="majorBidi"/>
        </w:rPr>
        <w:fldChar w:fldCharType="end"/>
      </w:r>
    </w:p>
    <w:sectPr w:rsidR="000B6B1D" w:rsidRPr="00B73426">
      <w:footerReference w:type="default" r:id="rId8"/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C2149" w:rsidRDefault="008C2149" w:rsidP="00B73426">
      <w:pPr>
        <w:spacing w:after="0" w:line="240" w:lineRule="auto"/>
      </w:pPr>
      <w:r>
        <w:separator/>
      </w:r>
    </w:p>
  </w:endnote>
  <w:endnote w:type="continuationSeparator" w:id="0">
    <w:p w:rsidR="008C2149" w:rsidRDefault="008C2149" w:rsidP="00B7342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25369627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710542" w:rsidRDefault="0071054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80D7E">
          <w:rPr>
            <w:noProof/>
          </w:rPr>
          <w:t>19</w:t>
        </w:r>
        <w:r>
          <w:rPr>
            <w:noProof/>
          </w:rPr>
          <w:fldChar w:fldCharType="end"/>
        </w:r>
      </w:p>
    </w:sdtContent>
  </w:sdt>
  <w:p w:rsidR="00710542" w:rsidRDefault="0071054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C2149" w:rsidRDefault="008C2149" w:rsidP="00B73426">
      <w:pPr>
        <w:spacing w:after="0" w:line="240" w:lineRule="auto"/>
      </w:pPr>
      <w:r>
        <w:separator/>
      </w:r>
    </w:p>
  </w:footnote>
  <w:footnote w:type="continuationSeparator" w:id="0">
    <w:p w:rsidR="008C2149" w:rsidRDefault="008C2149" w:rsidP="00B7342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rC0sDA2M7YwMzAxsjBT0lEKTi0uzszPAykwrgUAF4VN0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De Gruyter Mouton Journals Cop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5szxwvppvpee9e0er7p25six9drvwpas2pa&quot;&gt;Shrew1&lt;record-ids&gt;&lt;item&gt;23&lt;/item&gt;&lt;item&gt;37&lt;/item&gt;&lt;item&gt;53&lt;/item&gt;&lt;item&gt;54&lt;/item&gt;&lt;item&gt;400&lt;/item&gt;&lt;item&gt;402&lt;/item&gt;&lt;item&gt;429&lt;/item&gt;&lt;item&gt;430&lt;/item&gt;&lt;item&gt;461&lt;/item&gt;&lt;item&gt;462&lt;/item&gt;&lt;item&gt;463&lt;/item&gt;&lt;item&gt;464&lt;/item&gt;&lt;item&gt;465&lt;/item&gt;&lt;item&gt;466&lt;/item&gt;&lt;item&gt;467&lt;/item&gt;&lt;item&gt;468&lt;/item&gt;&lt;item&gt;469&lt;/item&gt;&lt;item&gt;470&lt;/item&gt;&lt;item&gt;471&lt;/item&gt;&lt;item&gt;472&lt;/item&gt;&lt;item&gt;473&lt;/item&gt;&lt;item&gt;474&lt;/item&gt;&lt;item&gt;475&lt;/item&gt;&lt;item&gt;477&lt;/item&gt;&lt;item&gt;478&lt;/item&gt;&lt;item&gt;479&lt;/item&gt;&lt;item&gt;480&lt;/item&gt;&lt;item&gt;481&lt;/item&gt;&lt;item&gt;482&lt;/item&gt;&lt;item&gt;483&lt;/item&gt;&lt;item&gt;484&lt;/item&gt;&lt;item&gt;485&lt;/item&gt;&lt;item&gt;486&lt;/item&gt;&lt;item&gt;487&lt;/item&gt;&lt;item&gt;488&lt;/item&gt;&lt;item&gt;489&lt;/item&gt;&lt;item&gt;490&lt;/item&gt;&lt;item&gt;491&lt;/item&gt;&lt;item&gt;492&lt;/item&gt;&lt;item&gt;493&lt;/item&gt;&lt;item&gt;494&lt;/item&gt;&lt;item&gt;495&lt;/item&gt;&lt;item&gt;496&lt;/item&gt;&lt;item&gt;497&lt;/item&gt;&lt;item&gt;499&lt;/item&gt;&lt;item&gt;501&lt;/item&gt;&lt;item&gt;502&lt;/item&gt;&lt;item&gt;503&lt;/item&gt;&lt;item&gt;505&lt;/item&gt;&lt;item&gt;506&lt;/item&gt;&lt;item&gt;507&lt;/item&gt;&lt;item&gt;508&lt;/item&gt;&lt;item&gt;509&lt;/item&gt;&lt;/record-ids&gt;&lt;/item&gt;&lt;/Libraries&gt;"/>
  </w:docVars>
  <w:rsids>
    <w:rsidRoot w:val="000B6B1D"/>
    <w:rsid w:val="000213AD"/>
    <w:rsid w:val="000429FD"/>
    <w:rsid w:val="000B6B1D"/>
    <w:rsid w:val="000C69EA"/>
    <w:rsid w:val="000E303E"/>
    <w:rsid w:val="00100553"/>
    <w:rsid w:val="0018344D"/>
    <w:rsid w:val="002A36BE"/>
    <w:rsid w:val="002C6EE2"/>
    <w:rsid w:val="003A2A88"/>
    <w:rsid w:val="00417C77"/>
    <w:rsid w:val="00487CF6"/>
    <w:rsid w:val="00492D25"/>
    <w:rsid w:val="005120D2"/>
    <w:rsid w:val="005A5255"/>
    <w:rsid w:val="005B2C04"/>
    <w:rsid w:val="005F5286"/>
    <w:rsid w:val="006154C5"/>
    <w:rsid w:val="00634D81"/>
    <w:rsid w:val="00656533"/>
    <w:rsid w:val="006D435F"/>
    <w:rsid w:val="00710542"/>
    <w:rsid w:val="00766FD3"/>
    <w:rsid w:val="0080675F"/>
    <w:rsid w:val="00807FE1"/>
    <w:rsid w:val="008215D1"/>
    <w:rsid w:val="008A702D"/>
    <w:rsid w:val="008C2149"/>
    <w:rsid w:val="00920D21"/>
    <w:rsid w:val="00B24DD4"/>
    <w:rsid w:val="00B275A8"/>
    <w:rsid w:val="00B57588"/>
    <w:rsid w:val="00B73426"/>
    <w:rsid w:val="00BA7E88"/>
    <w:rsid w:val="00CC6DC0"/>
    <w:rsid w:val="00D854CE"/>
    <w:rsid w:val="00E03896"/>
    <w:rsid w:val="00EB1867"/>
    <w:rsid w:val="00F13894"/>
    <w:rsid w:val="00F80D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C2F1C75-3C11-4134-8AA3-0B39E90E34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5F5286"/>
    <w:pPr>
      <w:suppressAutoHyphens/>
      <w:spacing w:before="240" w:after="240" w:line="240" w:lineRule="auto"/>
    </w:pPr>
    <w:rPr>
      <w:rFonts w:ascii="Times New Roman" w:eastAsia="Calibri" w:hAnsi="Times New Roman" w:cs="Arial"/>
      <w:sz w:val="24"/>
    </w:rPr>
  </w:style>
  <w:style w:type="table" w:customStyle="1" w:styleId="PlainTable51">
    <w:name w:val="Plain Table 51"/>
    <w:basedOn w:val="TableNormal"/>
    <w:uiPriority w:val="45"/>
    <w:rsid w:val="005F5286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styleId="Strong">
    <w:name w:val="Strong"/>
    <w:basedOn w:val="DefaultParagraphFont"/>
    <w:uiPriority w:val="22"/>
    <w:qFormat/>
    <w:rsid w:val="005F5286"/>
    <w:rPr>
      <w:b/>
      <w:bCs/>
    </w:rPr>
  </w:style>
  <w:style w:type="table" w:styleId="TableGrid">
    <w:name w:val="Table Grid"/>
    <w:basedOn w:val="TableNormal"/>
    <w:uiPriority w:val="39"/>
    <w:rsid w:val="005B2C0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0429FD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C6DC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C6DC0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B73426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73426"/>
  </w:style>
  <w:style w:type="paragraph" w:styleId="Footer">
    <w:name w:val="footer"/>
    <w:basedOn w:val="Normal"/>
    <w:link w:val="FooterChar"/>
    <w:uiPriority w:val="99"/>
    <w:unhideWhenUsed/>
    <w:rsid w:val="00B73426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7342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5366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87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566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41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709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https://en.wikipedia.org/wiki/Eulipotyphla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D74D6B1-2D90-4200-B401-552071FC98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72</TotalTime>
  <Pages>22</Pages>
  <Words>83679</Words>
  <Characters>476976</Characters>
  <Application>Microsoft Office Word</Application>
  <DocSecurity>0</DocSecurity>
  <Lines>3974</Lines>
  <Paragraphs>11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el Aviv University</Company>
  <LinksUpToDate>false</LinksUpToDate>
  <CharactersWithSpaces>55953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chonDnb4</dc:creator>
  <cp:keywords/>
  <dc:description/>
  <cp:lastModifiedBy>HuchonD16</cp:lastModifiedBy>
  <cp:revision>9</cp:revision>
  <dcterms:created xsi:type="dcterms:W3CDTF">2020-04-10T10:32:00Z</dcterms:created>
  <dcterms:modified xsi:type="dcterms:W3CDTF">2020-04-30T13:04:00Z</dcterms:modified>
</cp:coreProperties>
</file>